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6A3876" w:rsidRDefault="005B580D" w:rsidP="007C69D4">
      <w:pPr>
        <w:pStyle w:val="Default"/>
        <w:rPr>
          <w:lang w:val="cs-CZ"/>
        </w:rPr>
      </w:pPr>
    </w:p>
    <w:p w14:paraId="7E6F4809" w14:textId="56394257" w:rsidR="0001323F" w:rsidRPr="006A3876" w:rsidRDefault="007C69D4" w:rsidP="007C69D4">
      <w:pPr>
        <w:pStyle w:val="Title"/>
      </w:pPr>
      <w:r w:rsidRPr="006A3876">
        <w:t xml:space="preserve"> </w:t>
      </w:r>
      <w:r w:rsidR="00341D2E" w:rsidRPr="006A3876">
        <w:t>Webová virtuální realita: nový způsob prezentace geoprostorových dat</w:t>
      </w:r>
    </w:p>
    <w:p w14:paraId="16C5BA9D" w14:textId="39829BE2" w:rsidR="0001323F" w:rsidRPr="006A3876" w:rsidRDefault="00341D2E" w:rsidP="0001323F">
      <w:pPr>
        <w:pStyle w:val="subnazev"/>
      </w:pPr>
      <w:r w:rsidRPr="006A3876">
        <w:t>Diplomová práce</w:t>
      </w:r>
    </w:p>
    <w:p w14:paraId="7A9BC211" w14:textId="77777777" w:rsidR="0001323F" w:rsidRPr="006A3876" w:rsidRDefault="0001323F" w:rsidP="0001323F">
      <w:pPr>
        <w:pStyle w:val="Default"/>
        <w:rPr>
          <w:lang w:val="cs-CZ"/>
        </w:rPr>
      </w:pPr>
    </w:p>
    <w:p w14:paraId="6145CF0E" w14:textId="216B060C" w:rsidR="0001323F" w:rsidRPr="006A3876" w:rsidRDefault="0001323F" w:rsidP="00737CA5">
      <w:pPr>
        <w:pStyle w:val="Title"/>
      </w:pPr>
      <w:r w:rsidRPr="006A3876">
        <w:t xml:space="preserve"> Jan Horák </w:t>
      </w:r>
    </w:p>
    <w:p w14:paraId="21D3B448" w14:textId="5AF080A5" w:rsidR="00737CA5" w:rsidRPr="006A3876" w:rsidRDefault="00737CA5" w:rsidP="00737CA5">
      <w:pPr>
        <w:spacing w:before="1200" w:after="0"/>
        <w:jc w:val="center"/>
        <w:rPr>
          <w:sz w:val="24"/>
          <w:szCs w:val="24"/>
        </w:rPr>
      </w:pPr>
      <w:r w:rsidRPr="006A3876">
        <w:rPr>
          <w:sz w:val="24"/>
          <w:szCs w:val="24"/>
        </w:rPr>
        <w:t xml:space="preserve">Vedoucí práce: </w:t>
      </w:r>
      <w:r w:rsidR="00341D2E" w:rsidRPr="006A3876">
        <w:rPr>
          <w:rFonts w:eastAsia="Times New Roman" w:cs="Times New Roman"/>
          <w:noProof/>
          <w:sz w:val="24"/>
          <w:szCs w:val="24"/>
          <w:lang w:eastAsia="cs-CZ"/>
        </w:rPr>
        <w:t>RNDr. Lukáš Herman, Ph.D.</w:t>
      </w:r>
    </w:p>
    <w:p w14:paraId="12307771" w14:textId="7CA0B67C" w:rsidR="00737CA5" w:rsidRPr="006A3876" w:rsidRDefault="00737CA5" w:rsidP="00737CA5">
      <w:pPr>
        <w:spacing w:before="360" w:after="0"/>
        <w:jc w:val="center"/>
        <w:rPr>
          <w:sz w:val="24"/>
          <w:szCs w:val="24"/>
        </w:rPr>
      </w:pPr>
      <w:r w:rsidRPr="006A3876">
        <w:rPr>
          <w:sz w:val="24"/>
          <w:szCs w:val="24"/>
        </w:rPr>
        <w:t>Geografický ústav</w:t>
      </w:r>
    </w:p>
    <w:p w14:paraId="10570A5A" w14:textId="123E1BAF" w:rsidR="00737CA5" w:rsidRPr="006A3876" w:rsidRDefault="00737CA5" w:rsidP="00737CA5">
      <w:pPr>
        <w:spacing w:before="1560" w:after="0"/>
        <w:jc w:val="center"/>
        <w:rPr>
          <w:b/>
          <w:bCs/>
          <w:sz w:val="28"/>
          <w:szCs w:val="28"/>
        </w:rPr>
      </w:pPr>
      <w:r w:rsidRPr="006A3876">
        <w:rPr>
          <w:b/>
          <w:bCs/>
          <w:sz w:val="28"/>
          <w:szCs w:val="28"/>
        </w:rPr>
        <w:t>BRNO 202</w:t>
      </w:r>
      <w:r w:rsidR="00DC6A60" w:rsidRPr="006A3876">
        <w:rPr>
          <w:b/>
          <w:bCs/>
          <w:sz w:val="28"/>
          <w:szCs w:val="28"/>
        </w:rPr>
        <w:t>?</w:t>
      </w:r>
      <w:r w:rsidR="00341D2E" w:rsidRPr="006A3876">
        <w:rPr>
          <w:b/>
          <w:bCs/>
          <w:sz w:val="28"/>
          <w:szCs w:val="28"/>
        </w:rPr>
        <w:t>(3)</w:t>
      </w:r>
    </w:p>
    <w:p w14:paraId="0704A754" w14:textId="70F4253F" w:rsidR="007C69D4" w:rsidRPr="006A3876" w:rsidRDefault="007C69D4" w:rsidP="0001323F">
      <w:pPr>
        <w:pStyle w:val="subnazev"/>
        <w:sectPr w:rsidR="007C69D4" w:rsidRPr="006A3876" w:rsidSect="0057088F">
          <w:footerReference w:type="default" r:id="rId11"/>
          <w:pgSz w:w="11906" w:h="16838" w:code="9"/>
          <w:pgMar w:top="1701" w:right="1134" w:bottom="1418" w:left="1985" w:header="709" w:footer="709" w:gutter="0"/>
          <w:pgNumType w:start="1"/>
          <w:cols w:space="708"/>
          <w:docGrid w:linePitch="360"/>
        </w:sectPr>
      </w:pPr>
      <w:r w:rsidRPr="006A3876">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6A3876" w:rsidRDefault="00684388" w:rsidP="00684388">
      <w:pPr>
        <w:pStyle w:val="nadpisbibabstraktpodekovani"/>
      </w:pPr>
      <w:r w:rsidRPr="006A3876">
        <w:lastRenderedPageBreak/>
        <w:t>Bibliografický záznam</w:t>
      </w:r>
    </w:p>
    <w:p w14:paraId="0756179E" w14:textId="77777777" w:rsidR="00684388" w:rsidRPr="006A3876"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6A3876" w14:paraId="74F87978" w14:textId="77777777" w:rsidTr="008255C2">
        <w:tc>
          <w:tcPr>
            <w:tcW w:w="2802" w:type="dxa"/>
          </w:tcPr>
          <w:p w14:paraId="6B3FA04B" w14:textId="77777777" w:rsidR="00684388" w:rsidRPr="006A3876" w:rsidRDefault="00684388" w:rsidP="008255C2">
            <w:pPr>
              <w:pStyle w:val="bibentrybold"/>
              <w:rPr>
                <w:szCs w:val="24"/>
              </w:rPr>
            </w:pPr>
            <w:r w:rsidRPr="006A3876">
              <w:rPr>
                <w:szCs w:val="24"/>
              </w:rPr>
              <w:t>Autor/Autorka:</w:t>
            </w:r>
          </w:p>
        </w:tc>
        <w:tc>
          <w:tcPr>
            <w:tcW w:w="6125" w:type="dxa"/>
          </w:tcPr>
          <w:p w14:paraId="02F54088" w14:textId="50C15A24" w:rsidR="00684388" w:rsidRPr="006A3876" w:rsidRDefault="001D4061" w:rsidP="00684388">
            <w:pPr>
              <w:pStyle w:val="bibentrytext"/>
              <w:rPr>
                <w:szCs w:val="24"/>
              </w:rPr>
            </w:pPr>
            <w:r w:rsidRPr="006A3876">
              <w:rPr>
                <w:szCs w:val="24"/>
              </w:rPr>
              <w:t xml:space="preserve">Bc. </w:t>
            </w:r>
            <w:r w:rsidR="006E266F" w:rsidRPr="006A3876">
              <w:rPr>
                <w:szCs w:val="24"/>
              </w:rPr>
              <w:t>Jan Horák</w:t>
            </w:r>
          </w:p>
          <w:p w14:paraId="15B94872" w14:textId="77777777" w:rsidR="00684388" w:rsidRPr="006A3876" w:rsidRDefault="00684388" w:rsidP="00684388">
            <w:pPr>
              <w:pStyle w:val="bibentrytext"/>
              <w:rPr>
                <w:szCs w:val="24"/>
              </w:rPr>
            </w:pPr>
            <w:r w:rsidRPr="006A3876">
              <w:rPr>
                <w:szCs w:val="24"/>
              </w:rPr>
              <w:t>Přírodovědecká fakulta, Masarykova univerzita</w:t>
            </w:r>
          </w:p>
          <w:p w14:paraId="001D0940" w14:textId="77777777" w:rsidR="00684388" w:rsidRPr="006A3876" w:rsidRDefault="00684388" w:rsidP="00684388">
            <w:pPr>
              <w:pStyle w:val="bibentrytext"/>
              <w:rPr>
                <w:szCs w:val="24"/>
              </w:rPr>
            </w:pPr>
            <w:r w:rsidRPr="006A3876">
              <w:rPr>
                <w:szCs w:val="24"/>
              </w:rPr>
              <w:t>Geografický ústav</w:t>
            </w:r>
          </w:p>
        </w:tc>
      </w:tr>
      <w:tr w:rsidR="00684388" w:rsidRPr="006A3876" w14:paraId="2C411521" w14:textId="77777777" w:rsidTr="008255C2">
        <w:tc>
          <w:tcPr>
            <w:tcW w:w="2802" w:type="dxa"/>
          </w:tcPr>
          <w:p w14:paraId="7B58EAA6" w14:textId="77777777" w:rsidR="00684388" w:rsidRPr="006A3876" w:rsidRDefault="00684388" w:rsidP="008255C2">
            <w:pPr>
              <w:pStyle w:val="bibentrybold"/>
              <w:rPr>
                <w:szCs w:val="24"/>
              </w:rPr>
            </w:pPr>
            <w:r w:rsidRPr="006A3876">
              <w:rPr>
                <w:szCs w:val="24"/>
              </w:rPr>
              <w:t>Název práce:</w:t>
            </w:r>
          </w:p>
        </w:tc>
        <w:tc>
          <w:tcPr>
            <w:tcW w:w="6125" w:type="dxa"/>
          </w:tcPr>
          <w:p w14:paraId="1D2EECD9" w14:textId="599D61E8" w:rsidR="00684388" w:rsidRPr="006A3876" w:rsidRDefault="00341D2E" w:rsidP="008255C2">
            <w:pPr>
              <w:pStyle w:val="bibentrytext"/>
              <w:rPr>
                <w:szCs w:val="24"/>
              </w:rPr>
            </w:pPr>
            <w:r w:rsidRPr="006A3876">
              <w:t>Webová virtuální realita: nový způsob prezentace geoprostorových dat</w:t>
            </w:r>
          </w:p>
        </w:tc>
      </w:tr>
      <w:tr w:rsidR="00684388" w:rsidRPr="006A3876" w14:paraId="27FDF1F5" w14:textId="77777777" w:rsidTr="008255C2">
        <w:tc>
          <w:tcPr>
            <w:tcW w:w="2802" w:type="dxa"/>
          </w:tcPr>
          <w:p w14:paraId="57D453BA" w14:textId="77777777" w:rsidR="00684388" w:rsidRPr="006A3876" w:rsidRDefault="00684388" w:rsidP="008255C2">
            <w:pPr>
              <w:pStyle w:val="bibentrybold"/>
              <w:rPr>
                <w:szCs w:val="24"/>
              </w:rPr>
            </w:pPr>
            <w:r w:rsidRPr="006A3876">
              <w:rPr>
                <w:szCs w:val="24"/>
              </w:rPr>
              <w:t>Studijní program:</w:t>
            </w:r>
          </w:p>
        </w:tc>
        <w:tc>
          <w:tcPr>
            <w:tcW w:w="6125" w:type="dxa"/>
          </w:tcPr>
          <w:p w14:paraId="079CDE04" w14:textId="214DE7B1" w:rsidR="00684388" w:rsidRPr="006A3876" w:rsidRDefault="00341D2E" w:rsidP="008255C2">
            <w:pPr>
              <w:pStyle w:val="bibentrytext"/>
              <w:rPr>
                <w:szCs w:val="24"/>
              </w:rPr>
            </w:pPr>
            <w:r w:rsidRPr="006A3876">
              <w:rPr>
                <w:szCs w:val="24"/>
              </w:rPr>
              <w:t>Geografická kartografie a geoinformatika</w:t>
            </w:r>
          </w:p>
        </w:tc>
      </w:tr>
      <w:tr w:rsidR="00684388" w:rsidRPr="006A3876" w14:paraId="3B36D79D" w14:textId="77777777" w:rsidTr="008255C2">
        <w:tc>
          <w:tcPr>
            <w:tcW w:w="2802" w:type="dxa"/>
          </w:tcPr>
          <w:p w14:paraId="543807D0" w14:textId="77777777" w:rsidR="00684388" w:rsidRPr="006A3876" w:rsidRDefault="00684388" w:rsidP="008255C2">
            <w:pPr>
              <w:pStyle w:val="bibentrybold"/>
              <w:rPr>
                <w:szCs w:val="24"/>
              </w:rPr>
            </w:pPr>
            <w:r w:rsidRPr="006A3876">
              <w:rPr>
                <w:szCs w:val="24"/>
              </w:rPr>
              <w:t>Studijní obor:</w:t>
            </w:r>
          </w:p>
        </w:tc>
        <w:tc>
          <w:tcPr>
            <w:tcW w:w="6125" w:type="dxa"/>
          </w:tcPr>
          <w:p w14:paraId="04909F2B" w14:textId="5340FBC1" w:rsidR="00684388" w:rsidRPr="006A3876" w:rsidRDefault="006E266F" w:rsidP="008255C2">
            <w:pPr>
              <w:pStyle w:val="bibentrytext"/>
              <w:rPr>
                <w:szCs w:val="24"/>
              </w:rPr>
            </w:pPr>
            <w:r w:rsidRPr="006A3876">
              <w:rPr>
                <w:szCs w:val="24"/>
              </w:rPr>
              <w:t>Geografická kartografie a geoinformatika</w:t>
            </w:r>
          </w:p>
        </w:tc>
      </w:tr>
      <w:tr w:rsidR="00684388" w:rsidRPr="006A3876" w14:paraId="06995F7C" w14:textId="77777777" w:rsidTr="008255C2">
        <w:tc>
          <w:tcPr>
            <w:tcW w:w="2802" w:type="dxa"/>
          </w:tcPr>
          <w:p w14:paraId="41FA7535" w14:textId="77777777" w:rsidR="00684388" w:rsidRPr="006A3876" w:rsidRDefault="00684388" w:rsidP="008255C2">
            <w:pPr>
              <w:pStyle w:val="bibentrybold"/>
              <w:rPr>
                <w:szCs w:val="24"/>
              </w:rPr>
            </w:pPr>
            <w:r w:rsidRPr="006A3876">
              <w:rPr>
                <w:szCs w:val="24"/>
              </w:rPr>
              <w:t>Vedoucí práce:</w:t>
            </w:r>
          </w:p>
        </w:tc>
        <w:tc>
          <w:tcPr>
            <w:tcW w:w="6125" w:type="dxa"/>
          </w:tcPr>
          <w:p w14:paraId="406F3D8F" w14:textId="55EC2BA2" w:rsidR="00684388" w:rsidRPr="006A3876" w:rsidRDefault="00341D2E" w:rsidP="008255C2">
            <w:pPr>
              <w:pStyle w:val="bibentrytext"/>
              <w:rPr>
                <w:szCs w:val="24"/>
              </w:rPr>
            </w:pPr>
            <w:r w:rsidRPr="006A3876">
              <w:rPr>
                <w:noProof/>
                <w:szCs w:val="24"/>
              </w:rPr>
              <w:t>RNDr. Lukáš Herman, Ph.D.</w:t>
            </w:r>
          </w:p>
        </w:tc>
      </w:tr>
      <w:tr w:rsidR="00684388" w:rsidRPr="006A3876" w14:paraId="4BEBE0B5" w14:textId="77777777" w:rsidTr="008255C2">
        <w:tc>
          <w:tcPr>
            <w:tcW w:w="2802" w:type="dxa"/>
          </w:tcPr>
          <w:p w14:paraId="44F0C4EE" w14:textId="77777777" w:rsidR="00684388" w:rsidRPr="006A3876" w:rsidRDefault="00684388" w:rsidP="008255C2">
            <w:pPr>
              <w:pStyle w:val="bibentrybold"/>
              <w:rPr>
                <w:szCs w:val="24"/>
              </w:rPr>
            </w:pPr>
            <w:r w:rsidRPr="006A3876">
              <w:rPr>
                <w:szCs w:val="24"/>
              </w:rPr>
              <w:t>Akademický rok:</w:t>
            </w:r>
          </w:p>
        </w:tc>
        <w:tc>
          <w:tcPr>
            <w:tcW w:w="6125" w:type="dxa"/>
          </w:tcPr>
          <w:p w14:paraId="63BFB0BB" w14:textId="6859E6B5" w:rsidR="00684388" w:rsidRPr="006A3876" w:rsidRDefault="006E266F" w:rsidP="008255C2">
            <w:pPr>
              <w:pStyle w:val="bibentrytext"/>
              <w:rPr>
                <w:szCs w:val="24"/>
              </w:rPr>
            </w:pPr>
            <w:r w:rsidRPr="006A3876">
              <w:rPr>
                <w:szCs w:val="24"/>
              </w:rPr>
              <w:t>202</w:t>
            </w:r>
            <w:r w:rsidR="00341D2E" w:rsidRPr="006A3876">
              <w:rPr>
                <w:szCs w:val="24"/>
              </w:rPr>
              <w:t>2</w:t>
            </w:r>
            <w:r w:rsidR="00684388" w:rsidRPr="006A3876">
              <w:rPr>
                <w:szCs w:val="24"/>
              </w:rPr>
              <w:t>/</w:t>
            </w:r>
            <w:r w:rsidRPr="006A3876">
              <w:rPr>
                <w:szCs w:val="24"/>
              </w:rPr>
              <w:t>202</w:t>
            </w:r>
            <w:r w:rsidR="00341D2E" w:rsidRPr="006A3876">
              <w:rPr>
                <w:szCs w:val="24"/>
              </w:rPr>
              <w:t>3</w:t>
            </w:r>
          </w:p>
        </w:tc>
      </w:tr>
      <w:tr w:rsidR="00684388" w:rsidRPr="006A3876" w14:paraId="7DABC84A" w14:textId="77777777" w:rsidTr="008255C2">
        <w:tc>
          <w:tcPr>
            <w:tcW w:w="2802" w:type="dxa"/>
          </w:tcPr>
          <w:p w14:paraId="33185360" w14:textId="77777777" w:rsidR="00684388" w:rsidRPr="006A3876" w:rsidRDefault="00684388" w:rsidP="008255C2">
            <w:pPr>
              <w:pStyle w:val="bibentrybold"/>
              <w:rPr>
                <w:szCs w:val="24"/>
              </w:rPr>
            </w:pPr>
            <w:r w:rsidRPr="006A3876">
              <w:rPr>
                <w:szCs w:val="24"/>
              </w:rPr>
              <w:t>Počet stran:</w:t>
            </w:r>
          </w:p>
        </w:tc>
        <w:tc>
          <w:tcPr>
            <w:tcW w:w="6125" w:type="dxa"/>
          </w:tcPr>
          <w:p w14:paraId="474358A0" w14:textId="77777777" w:rsidR="00684388" w:rsidRPr="006A3876" w:rsidRDefault="00684388" w:rsidP="008255C2">
            <w:pPr>
              <w:pStyle w:val="bibentrytext"/>
              <w:rPr>
                <w:szCs w:val="24"/>
              </w:rPr>
            </w:pPr>
            <w:r w:rsidRPr="006A3876">
              <w:rPr>
                <w:szCs w:val="24"/>
              </w:rPr>
              <w:t>xx</w:t>
            </w:r>
          </w:p>
        </w:tc>
      </w:tr>
      <w:tr w:rsidR="00684388" w:rsidRPr="006A3876" w14:paraId="10DDB55D" w14:textId="77777777" w:rsidTr="008255C2">
        <w:tc>
          <w:tcPr>
            <w:tcW w:w="2802" w:type="dxa"/>
          </w:tcPr>
          <w:p w14:paraId="422FBABD" w14:textId="77777777" w:rsidR="00684388" w:rsidRPr="006A3876" w:rsidRDefault="00684388" w:rsidP="008255C2">
            <w:pPr>
              <w:pStyle w:val="bibentrybold"/>
              <w:rPr>
                <w:szCs w:val="24"/>
              </w:rPr>
            </w:pPr>
            <w:r w:rsidRPr="006A3876">
              <w:rPr>
                <w:szCs w:val="24"/>
              </w:rPr>
              <w:t>Klíčová slova:</w:t>
            </w:r>
          </w:p>
        </w:tc>
        <w:tc>
          <w:tcPr>
            <w:tcW w:w="6125" w:type="dxa"/>
          </w:tcPr>
          <w:p w14:paraId="3C1BC83E" w14:textId="77777777" w:rsidR="00684388" w:rsidRPr="006A3876" w:rsidRDefault="00684388" w:rsidP="008255C2">
            <w:pPr>
              <w:pStyle w:val="bibentrytext"/>
              <w:rPr>
                <w:szCs w:val="24"/>
              </w:rPr>
            </w:pPr>
            <w:r w:rsidRPr="006A3876">
              <w:rPr>
                <w:szCs w:val="24"/>
              </w:rPr>
              <w:t>Klíčové slovo, Klíčové slovo, Klíčové slovo, Klíčové slovo, Klíčové slovo, Klíčové slovo, Klíčové slovo, Klíčové slovo</w:t>
            </w:r>
          </w:p>
        </w:tc>
      </w:tr>
    </w:tbl>
    <w:p w14:paraId="2EFEB644" w14:textId="77777777" w:rsidR="00D64539" w:rsidRPr="006A3876" w:rsidRDefault="00D64539" w:rsidP="00684388">
      <w:pPr>
        <w:sectPr w:rsidR="00D64539" w:rsidRPr="006A3876" w:rsidSect="00AE1261">
          <w:pgSz w:w="11906" w:h="16838" w:code="9"/>
          <w:pgMar w:top="1701" w:right="1134" w:bottom="1418" w:left="1985" w:header="709" w:footer="709" w:gutter="0"/>
          <w:cols w:space="708"/>
          <w:docGrid w:linePitch="360"/>
        </w:sectPr>
      </w:pPr>
    </w:p>
    <w:p w14:paraId="402FEB4C" w14:textId="196958F3" w:rsidR="00D64539" w:rsidRPr="006A3876" w:rsidRDefault="00D64539" w:rsidP="00D64539">
      <w:pPr>
        <w:pStyle w:val="nadpisbibabstraktpodekovani"/>
      </w:pPr>
      <w:r w:rsidRPr="006A3876">
        <w:lastRenderedPageBreak/>
        <w:t>Bibliografický entry</w:t>
      </w:r>
    </w:p>
    <w:p w14:paraId="79861F44" w14:textId="77777777" w:rsidR="00CF480D" w:rsidRPr="006A3876"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6A3876" w14:paraId="777B8F85" w14:textId="77777777" w:rsidTr="008255C2">
        <w:tc>
          <w:tcPr>
            <w:tcW w:w="2802" w:type="dxa"/>
          </w:tcPr>
          <w:p w14:paraId="505FCEC1" w14:textId="77777777" w:rsidR="00D64539" w:rsidRPr="006A3876" w:rsidRDefault="00D64539" w:rsidP="00D64539">
            <w:pPr>
              <w:pStyle w:val="bibentrybold"/>
            </w:pPr>
            <w:r w:rsidRPr="006A3876">
              <w:t>Author:</w:t>
            </w:r>
          </w:p>
        </w:tc>
        <w:tc>
          <w:tcPr>
            <w:tcW w:w="6125" w:type="dxa"/>
          </w:tcPr>
          <w:p w14:paraId="068B9477" w14:textId="33549638" w:rsidR="00D64539" w:rsidRPr="006A3876" w:rsidRDefault="001D4061" w:rsidP="00D64539">
            <w:pPr>
              <w:pStyle w:val="bibentrytext"/>
              <w:rPr>
                <w:szCs w:val="24"/>
              </w:rPr>
            </w:pPr>
            <w:r w:rsidRPr="006A3876">
              <w:rPr>
                <w:szCs w:val="24"/>
              </w:rPr>
              <w:t>Bc. Jan Horák</w:t>
            </w:r>
          </w:p>
          <w:p w14:paraId="33CB5540" w14:textId="77777777" w:rsidR="00D64539" w:rsidRPr="006A3876" w:rsidRDefault="00D64539" w:rsidP="00D64539">
            <w:pPr>
              <w:pStyle w:val="bibentrytext"/>
              <w:rPr>
                <w:szCs w:val="24"/>
              </w:rPr>
            </w:pPr>
            <w:r w:rsidRPr="006A3876">
              <w:rPr>
                <w:szCs w:val="24"/>
              </w:rPr>
              <w:t>Faculty of Science, Masaryk University</w:t>
            </w:r>
          </w:p>
          <w:p w14:paraId="1A923EAF" w14:textId="77777777" w:rsidR="00D64539" w:rsidRPr="006A3876" w:rsidRDefault="00D64539" w:rsidP="00D64539">
            <w:pPr>
              <w:pStyle w:val="bibentrytext"/>
              <w:rPr>
                <w:szCs w:val="24"/>
              </w:rPr>
            </w:pPr>
            <w:r w:rsidRPr="006A3876">
              <w:rPr>
                <w:szCs w:val="24"/>
              </w:rPr>
              <w:t>Department of Geography</w:t>
            </w:r>
          </w:p>
        </w:tc>
      </w:tr>
      <w:tr w:rsidR="00D64539" w:rsidRPr="006A3876" w14:paraId="727C6FA5" w14:textId="77777777" w:rsidTr="008255C2">
        <w:tc>
          <w:tcPr>
            <w:tcW w:w="2802" w:type="dxa"/>
          </w:tcPr>
          <w:p w14:paraId="5A3DDA40" w14:textId="77777777" w:rsidR="00D64539" w:rsidRPr="006A3876" w:rsidRDefault="00D64539" w:rsidP="00D64539">
            <w:pPr>
              <w:pStyle w:val="bibentrybold"/>
            </w:pPr>
            <w:r w:rsidRPr="006A3876">
              <w:t>Title of Thesis:</w:t>
            </w:r>
          </w:p>
        </w:tc>
        <w:tc>
          <w:tcPr>
            <w:tcW w:w="6125" w:type="dxa"/>
          </w:tcPr>
          <w:p w14:paraId="11EAA9B0" w14:textId="2B821CEC" w:rsidR="00D64539" w:rsidRPr="006A3876" w:rsidRDefault="00341D2E" w:rsidP="00D64539">
            <w:pPr>
              <w:pStyle w:val="bibentrytext"/>
              <w:rPr>
                <w:szCs w:val="24"/>
              </w:rPr>
            </w:pPr>
            <w:r w:rsidRPr="006A3876">
              <w:t>Web virtual reality: a new way of presenting geospatial data</w:t>
            </w:r>
          </w:p>
        </w:tc>
      </w:tr>
      <w:tr w:rsidR="00D64539" w:rsidRPr="006A3876" w14:paraId="062E9DD2" w14:textId="77777777" w:rsidTr="008255C2">
        <w:tc>
          <w:tcPr>
            <w:tcW w:w="2802" w:type="dxa"/>
          </w:tcPr>
          <w:p w14:paraId="2AD3FB50" w14:textId="77777777" w:rsidR="00D64539" w:rsidRPr="006A3876" w:rsidRDefault="00D64539" w:rsidP="00D64539">
            <w:pPr>
              <w:pStyle w:val="bibentrybold"/>
            </w:pPr>
            <w:r w:rsidRPr="006A3876">
              <w:t>Degree Programme:</w:t>
            </w:r>
          </w:p>
        </w:tc>
        <w:tc>
          <w:tcPr>
            <w:tcW w:w="6125" w:type="dxa"/>
          </w:tcPr>
          <w:p w14:paraId="215CF4F8" w14:textId="2556747D" w:rsidR="00D64539" w:rsidRPr="006A3876" w:rsidRDefault="00341D2E" w:rsidP="00D64539">
            <w:pPr>
              <w:pStyle w:val="bibentrytext"/>
              <w:rPr>
                <w:szCs w:val="24"/>
              </w:rPr>
            </w:pPr>
            <w:r w:rsidRPr="006A3876">
              <w:rPr>
                <w:szCs w:val="24"/>
              </w:rPr>
              <w:t>Cartography and geoinformatics</w:t>
            </w:r>
          </w:p>
        </w:tc>
      </w:tr>
      <w:tr w:rsidR="00D64539" w:rsidRPr="006A3876" w14:paraId="4907EFE5" w14:textId="77777777" w:rsidTr="008255C2">
        <w:tc>
          <w:tcPr>
            <w:tcW w:w="2802" w:type="dxa"/>
          </w:tcPr>
          <w:p w14:paraId="45693EF4" w14:textId="77777777" w:rsidR="00D64539" w:rsidRPr="006A3876" w:rsidRDefault="00D64539" w:rsidP="00D64539">
            <w:pPr>
              <w:pStyle w:val="bibentrybold"/>
            </w:pPr>
            <w:r w:rsidRPr="006A3876">
              <w:t>Field of Study:</w:t>
            </w:r>
          </w:p>
        </w:tc>
        <w:tc>
          <w:tcPr>
            <w:tcW w:w="6125" w:type="dxa"/>
          </w:tcPr>
          <w:p w14:paraId="71A10349" w14:textId="6ABD1B77" w:rsidR="00D64539" w:rsidRPr="006A3876" w:rsidRDefault="00341D2E" w:rsidP="00D64539">
            <w:pPr>
              <w:pStyle w:val="bibentrytext"/>
              <w:rPr>
                <w:szCs w:val="24"/>
              </w:rPr>
            </w:pPr>
            <w:r w:rsidRPr="006A3876">
              <w:rPr>
                <w:szCs w:val="24"/>
              </w:rPr>
              <w:t>Cartography and geoinformatics</w:t>
            </w:r>
          </w:p>
        </w:tc>
      </w:tr>
      <w:tr w:rsidR="00D64539" w:rsidRPr="006A3876" w14:paraId="6853B39F" w14:textId="77777777" w:rsidTr="008255C2">
        <w:tc>
          <w:tcPr>
            <w:tcW w:w="2802" w:type="dxa"/>
          </w:tcPr>
          <w:p w14:paraId="508AFF14" w14:textId="77777777" w:rsidR="00D64539" w:rsidRPr="006A3876" w:rsidRDefault="00D64539" w:rsidP="00D64539">
            <w:pPr>
              <w:pStyle w:val="bibentrybold"/>
            </w:pPr>
            <w:r w:rsidRPr="006A3876">
              <w:t>Supervisor:</w:t>
            </w:r>
          </w:p>
        </w:tc>
        <w:tc>
          <w:tcPr>
            <w:tcW w:w="6125" w:type="dxa"/>
          </w:tcPr>
          <w:p w14:paraId="7F6888C4" w14:textId="1DE25623" w:rsidR="00D64539" w:rsidRPr="006A3876" w:rsidRDefault="00341D2E" w:rsidP="00D64539">
            <w:pPr>
              <w:pStyle w:val="bibentrytext"/>
              <w:rPr>
                <w:szCs w:val="24"/>
              </w:rPr>
            </w:pPr>
            <w:r w:rsidRPr="006A3876">
              <w:rPr>
                <w:noProof/>
                <w:szCs w:val="24"/>
              </w:rPr>
              <w:t>RNDr. Lukáš Herman, Ph.D.</w:t>
            </w:r>
          </w:p>
        </w:tc>
      </w:tr>
      <w:tr w:rsidR="00D64539" w:rsidRPr="006A3876" w14:paraId="15E51525" w14:textId="77777777" w:rsidTr="008255C2">
        <w:tc>
          <w:tcPr>
            <w:tcW w:w="2802" w:type="dxa"/>
          </w:tcPr>
          <w:p w14:paraId="6E1ED4AB" w14:textId="77777777" w:rsidR="00D64539" w:rsidRPr="006A3876" w:rsidRDefault="00D64539" w:rsidP="00D64539">
            <w:pPr>
              <w:pStyle w:val="bibentrybold"/>
            </w:pPr>
            <w:r w:rsidRPr="006A3876">
              <w:t>Academic Year:</w:t>
            </w:r>
          </w:p>
        </w:tc>
        <w:tc>
          <w:tcPr>
            <w:tcW w:w="6125" w:type="dxa"/>
          </w:tcPr>
          <w:p w14:paraId="2FD19244" w14:textId="04E5E8DF" w:rsidR="00D64539" w:rsidRPr="006A3876" w:rsidRDefault="007C69D4" w:rsidP="00D64539">
            <w:pPr>
              <w:pStyle w:val="bibentrytext"/>
              <w:rPr>
                <w:szCs w:val="24"/>
              </w:rPr>
            </w:pPr>
            <w:r w:rsidRPr="006A3876">
              <w:rPr>
                <w:szCs w:val="24"/>
              </w:rPr>
              <w:t>202</w:t>
            </w:r>
            <w:r w:rsidR="00341D2E" w:rsidRPr="006A3876">
              <w:rPr>
                <w:szCs w:val="24"/>
              </w:rPr>
              <w:t>2</w:t>
            </w:r>
            <w:r w:rsidRPr="006A3876">
              <w:rPr>
                <w:szCs w:val="24"/>
              </w:rPr>
              <w:t>/202</w:t>
            </w:r>
            <w:r w:rsidR="00341D2E" w:rsidRPr="006A3876">
              <w:rPr>
                <w:szCs w:val="24"/>
              </w:rPr>
              <w:t>3</w:t>
            </w:r>
          </w:p>
        </w:tc>
      </w:tr>
      <w:tr w:rsidR="00D64539" w:rsidRPr="006A3876" w14:paraId="48A6BBF0" w14:textId="77777777" w:rsidTr="008255C2">
        <w:tc>
          <w:tcPr>
            <w:tcW w:w="2802" w:type="dxa"/>
          </w:tcPr>
          <w:p w14:paraId="1068E923" w14:textId="77777777" w:rsidR="00D64539" w:rsidRPr="006A3876" w:rsidRDefault="00D64539" w:rsidP="00D64539">
            <w:pPr>
              <w:pStyle w:val="bibentrybold"/>
            </w:pPr>
            <w:r w:rsidRPr="006A3876">
              <w:t>Number of Pages:</w:t>
            </w:r>
          </w:p>
        </w:tc>
        <w:tc>
          <w:tcPr>
            <w:tcW w:w="6125" w:type="dxa"/>
          </w:tcPr>
          <w:p w14:paraId="23C49C23" w14:textId="77777777" w:rsidR="00D64539" w:rsidRPr="006A3876" w:rsidRDefault="00D64539" w:rsidP="00D64539">
            <w:pPr>
              <w:pStyle w:val="bibentrytext"/>
              <w:rPr>
                <w:szCs w:val="24"/>
              </w:rPr>
            </w:pPr>
            <w:r w:rsidRPr="006A3876">
              <w:rPr>
                <w:szCs w:val="24"/>
              </w:rPr>
              <w:t>xx</w:t>
            </w:r>
          </w:p>
        </w:tc>
      </w:tr>
      <w:tr w:rsidR="00D64539" w:rsidRPr="006A3876" w14:paraId="38BFFB0E" w14:textId="77777777" w:rsidTr="008255C2">
        <w:tc>
          <w:tcPr>
            <w:tcW w:w="2802" w:type="dxa"/>
          </w:tcPr>
          <w:p w14:paraId="3F84BC21" w14:textId="77777777" w:rsidR="00D64539" w:rsidRPr="006A3876" w:rsidRDefault="00D64539" w:rsidP="00D64539">
            <w:pPr>
              <w:pStyle w:val="bibentrybold"/>
            </w:pPr>
            <w:r w:rsidRPr="006A3876">
              <w:t>Keywords:</w:t>
            </w:r>
          </w:p>
        </w:tc>
        <w:tc>
          <w:tcPr>
            <w:tcW w:w="6125" w:type="dxa"/>
          </w:tcPr>
          <w:p w14:paraId="623224F0" w14:textId="77777777" w:rsidR="00D64539" w:rsidRPr="006A3876" w:rsidRDefault="00D64539" w:rsidP="00D64539">
            <w:pPr>
              <w:pStyle w:val="bibentrytext"/>
              <w:rPr>
                <w:szCs w:val="24"/>
              </w:rPr>
            </w:pPr>
            <w:r w:rsidRPr="006A3876">
              <w:rPr>
                <w:szCs w:val="24"/>
              </w:rPr>
              <w:t>Keyword, Keyword, Keyword, Keyword, Keyword, Keyword, Keyword, Keyword</w:t>
            </w:r>
          </w:p>
        </w:tc>
      </w:tr>
    </w:tbl>
    <w:p w14:paraId="700F3EA0" w14:textId="77777777" w:rsidR="00D64539" w:rsidRPr="006A3876" w:rsidRDefault="00D64539" w:rsidP="00684388">
      <w:pPr>
        <w:sectPr w:rsidR="00D64539" w:rsidRPr="006A3876" w:rsidSect="00AE1261">
          <w:pgSz w:w="11906" w:h="16838" w:code="9"/>
          <w:pgMar w:top="1701" w:right="1134" w:bottom="1418" w:left="1985" w:header="709" w:footer="709" w:gutter="0"/>
          <w:cols w:space="708"/>
          <w:docGrid w:linePitch="360"/>
        </w:sectPr>
      </w:pPr>
    </w:p>
    <w:p w14:paraId="0C9CEA05" w14:textId="24ABE4A2" w:rsidR="009A0956" w:rsidRPr="006A3876" w:rsidRDefault="00AE1261" w:rsidP="00AE1261">
      <w:pPr>
        <w:pStyle w:val="nadpisbibabstraktpodekovani"/>
      </w:pPr>
      <w:r w:rsidRPr="006A3876">
        <w:lastRenderedPageBreak/>
        <w:t>Abstrakt</w:t>
      </w:r>
    </w:p>
    <w:p w14:paraId="716ECE40" w14:textId="712CE5E0" w:rsidR="001D4061" w:rsidRPr="006A3876" w:rsidRDefault="001D4061" w:rsidP="001D4061">
      <w:pPr>
        <w:rPr>
          <w:lang w:eastAsia="cs-CZ"/>
        </w:rPr>
      </w:pPr>
      <w:r w:rsidRPr="006A3876">
        <w:rPr>
          <w:lang w:eastAsia="cs-CZ"/>
        </w:rPr>
        <w:t>Tato práce se zabývá..</w:t>
      </w:r>
    </w:p>
    <w:p w14:paraId="272C22C0" w14:textId="2769BB15" w:rsidR="00AE1261" w:rsidRPr="006A3876" w:rsidRDefault="00AE1261" w:rsidP="007B01D8">
      <w:pPr>
        <w:pStyle w:val="nadpisbibabstraktpodekovani"/>
      </w:pPr>
      <w:r w:rsidRPr="006A3876">
        <w:t>Abstract</w:t>
      </w:r>
    </w:p>
    <w:p w14:paraId="50A084D5" w14:textId="2921D12A" w:rsidR="007B01D8" w:rsidRPr="006A3876" w:rsidRDefault="002415B0" w:rsidP="002415B0">
      <w:r w:rsidRPr="006A3876">
        <w:t>Bachelor thesis</w:t>
      </w:r>
      <w:r w:rsidR="001D4061" w:rsidRPr="006A3876">
        <w:t>..</w:t>
      </w:r>
    </w:p>
    <w:p w14:paraId="32FA98F0" w14:textId="64126C2C" w:rsidR="008D3600" w:rsidRPr="006A3876" w:rsidRDefault="008D3600" w:rsidP="00AE1261"/>
    <w:p w14:paraId="50294FA5" w14:textId="77777777" w:rsidR="007B01D8" w:rsidRPr="006A3876" w:rsidRDefault="007B01D8" w:rsidP="00AE1261"/>
    <w:p w14:paraId="24CB7090" w14:textId="2BA9FB50" w:rsidR="00AE1261" w:rsidRPr="006A3876" w:rsidRDefault="00AE1261" w:rsidP="00AE1261">
      <w:pPr>
        <w:sectPr w:rsidR="00AE1261" w:rsidRPr="006A3876" w:rsidSect="00AE1261">
          <w:pgSz w:w="11906" w:h="16838" w:code="9"/>
          <w:pgMar w:top="1701" w:right="1134" w:bottom="1418" w:left="1985" w:header="709" w:footer="709" w:gutter="0"/>
          <w:cols w:space="708"/>
          <w:docGrid w:linePitch="360"/>
        </w:sectPr>
      </w:pPr>
    </w:p>
    <w:p w14:paraId="228D97E7" w14:textId="6F779006" w:rsidR="00AE1261" w:rsidRPr="006A3876"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6A3876" w14:paraId="0390E7E2" w14:textId="77777777" w:rsidTr="00D85329">
        <w:trPr>
          <w:cantSplit/>
          <w:trHeight w:val="440"/>
        </w:trPr>
        <w:tc>
          <w:tcPr>
            <w:tcW w:w="1488" w:type="dxa"/>
            <w:vMerge w:val="restart"/>
          </w:tcPr>
          <w:p w14:paraId="6D49A14E" w14:textId="77777777" w:rsidR="00D85329" w:rsidRPr="006A3876" w:rsidRDefault="00D85329" w:rsidP="00D85329">
            <w:pPr>
              <w:spacing w:after="0" w:line="240" w:lineRule="auto"/>
              <w:jc w:val="center"/>
              <w:rPr>
                <w:rFonts w:eastAsia="Times New Roman" w:cs="Times New Roman"/>
                <w:b/>
                <w:bCs/>
                <w:sz w:val="36"/>
                <w:szCs w:val="24"/>
                <w:lang w:eastAsia="cs-CZ"/>
              </w:rPr>
            </w:pPr>
            <w:r w:rsidRPr="006A3876">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6A3876" w:rsidRDefault="00D85329" w:rsidP="00D85329">
            <w:pPr>
              <w:spacing w:after="0" w:line="240" w:lineRule="auto"/>
              <w:jc w:val="center"/>
              <w:rPr>
                <w:rFonts w:eastAsia="Times New Roman" w:cs="Times New Roman"/>
                <w:b/>
                <w:bCs/>
                <w:sz w:val="36"/>
                <w:szCs w:val="24"/>
                <w:lang w:eastAsia="cs-CZ"/>
              </w:rPr>
            </w:pPr>
            <w:r w:rsidRPr="006A3876">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6A3876" w:rsidRDefault="00D85329" w:rsidP="00D85329">
            <w:pPr>
              <w:spacing w:after="0" w:line="240" w:lineRule="auto"/>
              <w:jc w:val="center"/>
              <w:rPr>
                <w:rFonts w:eastAsia="Times New Roman" w:cs="Times New Roman"/>
                <w:b/>
                <w:bCs/>
                <w:sz w:val="36"/>
                <w:szCs w:val="24"/>
                <w:lang w:eastAsia="cs-CZ"/>
              </w:rPr>
            </w:pPr>
          </w:p>
        </w:tc>
      </w:tr>
      <w:tr w:rsidR="00D85329" w:rsidRPr="006A3876" w14:paraId="5EAE3BED" w14:textId="77777777" w:rsidTr="00D85329">
        <w:trPr>
          <w:cantSplit/>
          <w:trHeight w:val="338"/>
        </w:trPr>
        <w:tc>
          <w:tcPr>
            <w:tcW w:w="1488" w:type="dxa"/>
            <w:vMerge/>
          </w:tcPr>
          <w:p w14:paraId="691C8305" w14:textId="77777777" w:rsidR="00D85329" w:rsidRPr="006A3876"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6A3876"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6A3876" w:rsidRDefault="00D85329" w:rsidP="00D85329">
            <w:pPr>
              <w:spacing w:after="0" w:line="240" w:lineRule="auto"/>
              <w:jc w:val="center"/>
              <w:rPr>
                <w:rFonts w:eastAsia="Times New Roman" w:cs="Times New Roman"/>
                <w:b/>
                <w:bCs/>
                <w:sz w:val="36"/>
                <w:szCs w:val="24"/>
                <w:lang w:eastAsia="cs-CZ"/>
              </w:rPr>
            </w:pPr>
          </w:p>
        </w:tc>
      </w:tr>
      <w:tr w:rsidR="00D85329" w:rsidRPr="006A3876" w14:paraId="78FC28EE" w14:textId="77777777" w:rsidTr="00D85329">
        <w:trPr>
          <w:cantSplit/>
          <w:trHeight w:val="278"/>
        </w:trPr>
        <w:tc>
          <w:tcPr>
            <w:tcW w:w="1488" w:type="dxa"/>
            <w:vMerge/>
          </w:tcPr>
          <w:p w14:paraId="5D3DE942" w14:textId="77777777" w:rsidR="00D85329" w:rsidRPr="006A3876"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6A3876" w:rsidRDefault="00D85329" w:rsidP="00D85329">
            <w:pPr>
              <w:spacing w:after="0" w:line="240" w:lineRule="auto"/>
              <w:jc w:val="center"/>
              <w:rPr>
                <w:rFonts w:eastAsia="Times New Roman" w:cs="Times New Roman"/>
                <w:b/>
                <w:bCs/>
                <w:sz w:val="36"/>
                <w:szCs w:val="24"/>
                <w:lang w:eastAsia="cs-CZ"/>
              </w:rPr>
            </w:pPr>
            <w:r w:rsidRPr="006A3876">
              <w:rPr>
                <w:rFonts w:eastAsia="Times New Roman" w:cs="Times New Roman"/>
                <w:b/>
                <w:bCs/>
                <w:sz w:val="36"/>
                <w:szCs w:val="24"/>
                <w:lang w:eastAsia="cs-CZ"/>
              </w:rPr>
              <w:t>Přírodovědecká fakulta</w:t>
            </w:r>
          </w:p>
        </w:tc>
        <w:tc>
          <w:tcPr>
            <w:tcW w:w="1222" w:type="dxa"/>
            <w:vMerge/>
          </w:tcPr>
          <w:p w14:paraId="16AFFFFC" w14:textId="77777777" w:rsidR="00D85329" w:rsidRPr="006A3876"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6A3876"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6A3876"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6A3876" w:rsidRDefault="00774419" w:rsidP="00D85329">
      <w:pPr>
        <w:spacing w:after="0" w:line="240" w:lineRule="auto"/>
        <w:jc w:val="center"/>
        <w:rPr>
          <w:rFonts w:eastAsia="Times New Roman" w:cs="Times New Roman"/>
          <w:b/>
          <w:bCs/>
          <w:sz w:val="36"/>
          <w:szCs w:val="24"/>
          <w:lang w:eastAsia="cs-CZ"/>
        </w:rPr>
      </w:pPr>
      <w:r w:rsidRPr="006A3876">
        <w:rPr>
          <w:rFonts w:eastAsia="Times New Roman" w:cs="Times New Roman"/>
          <w:b/>
          <w:bCs/>
          <w:sz w:val="36"/>
          <w:szCs w:val="24"/>
          <w:lang w:eastAsia="cs-CZ"/>
        </w:rPr>
        <w:t>ZADÁNÍ BAKALÁŘSKÉ PRÁCE</w:t>
      </w:r>
    </w:p>
    <w:p w14:paraId="3DAEABCA" w14:textId="77777777" w:rsidR="00D85329" w:rsidRPr="006A3876"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6A3876" w:rsidRDefault="00774419" w:rsidP="00D85329">
      <w:pPr>
        <w:spacing w:after="0" w:line="240" w:lineRule="auto"/>
        <w:ind w:left="2340" w:hanging="2340"/>
        <w:jc w:val="left"/>
        <w:rPr>
          <w:rFonts w:eastAsia="Times New Roman" w:cs="Times New Roman"/>
          <w:b/>
          <w:bCs/>
          <w:sz w:val="28"/>
          <w:szCs w:val="24"/>
          <w:lang w:eastAsia="cs-CZ"/>
        </w:rPr>
      </w:pPr>
      <w:r w:rsidRPr="006A3876">
        <w:rPr>
          <w:rFonts w:eastAsia="Times New Roman" w:cs="Times New Roman"/>
          <w:b/>
          <w:bCs/>
          <w:sz w:val="28"/>
          <w:szCs w:val="24"/>
          <w:lang w:eastAsia="cs-CZ"/>
        </w:rPr>
        <w:t xml:space="preserve">Student: </w:t>
      </w:r>
      <w:r w:rsidRPr="006A3876">
        <w:rPr>
          <w:rFonts w:eastAsia="Times New Roman" w:cs="Times New Roman"/>
          <w:b/>
          <w:bCs/>
          <w:sz w:val="28"/>
          <w:szCs w:val="24"/>
          <w:lang w:eastAsia="cs-CZ"/>
        </w:rPr>
        <w:tab/>
      </w:r>
      <w:r w:rsidR="00D85329" w:rsidRPr="006A3876">
        <w:rPr>
          <w:rFonts w:eastAsia="Times New Roman" w:cs="Times New Roman"/>
          <w:b/>
          <w:bCs/>
          <w:sz w:val="28"/>
          <w:szCs w:val="24"/>
          <w:lang w:eastAsia="cs-CZ"/>
        </w:rPr>
        <w:tab/>
      </w:r>
      <w:r w:rsidR="001D4061" w:rsidRPr="006A3876">
        <w:rPr>
          <w:rFonts w:eastAsia="Times New Roman" w:cs="Times New Roman"/>
          <w:b/>
          <w:bCs/>
          <w:sz w:val="28"/>
          <w:szCs w:val="24"/>
          <w:lang w:eastAsia="cs-CZ"/>
        </w:rPr>
        <w:t xml:space="preserve">Bc. </w:t>
      </w:r>
      <w:r w:rsidR="00D85329" w:rsidRPr="006A3876">
        <w:rPr>
          <w:rFonts w:eastAsia="Times New Roman" w:cs="Times New Roman"/>
          <w:b/>
          <w:bCs/>
          <w:noProof/>
          <w:sz w:val="28"/>
          <w:szCs w:val="24"/>
          <w:lang w:eastAsia="cs-CZ"/>
        </w:rPr>
        <w:t>Jan Horák</w:t>
      </w:r>
    </w:p>
    <w:p w14:paraId="55C2F924" w14:textId="77777777" w:rsidR="00D85329" w:rsidRPr="006A3876"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6A3876" w:rsidRDefault="00D85329" w:rsidP="00D85329">
      <w:pPr>
        <w:spacing w:after="0" w:line="240" w:lineRule="auto"/>
        <w:ind w:left="2340" w:hanging="2340"/>
        <w:jc w:val="left"/>
        <w:rPr>
          <w:rFonts w:eastAsia="Times New Roman" w:cs="Times New Roman"/>
          <w:b/>
          <w:bCs/>
          <w:sz w:val="28"/>
          <w:szCs w:val="24"/>
          <w:lang w:eastAsia="cs-CZ"/>
        </w:rPr>
      </w:pPr>
      <w:r w:rsidRPr="006A3876">
        <w:rPr>
          <w:rFonts w:eastAsia="Times New Roman" w:cs="Times New Roman"/>
          <w:b/>
          <w:bCs/>
          <w:sz w:val="28"/>
          <w:szCs w:val="24"/>
          <w:lang w:eastAsia="cs-CZ"/>
        </w:rPr>
        <w:t xml:space="preserve">Studijní </w:t>
      </w:r>
      <w:r w:rsidR="00774419" w:rsidRPr="006A3876">
        <w:rPr>
          <w:rFonts w:eastAsia="Times New Roman" w:cs="Times New Roman"/>
          <w:b/>
          <w:bCs/>
          <w:sz w:val="28"/>
          <w:szCs w:val="24"/>
          <w:lang w:eastAsia="cs-CZ"/>
        </w:rPr>
        <w:t xml:space="preserve">program: </w:t>
      </w:r>
      <w:r w:rsidR="00774419" w:rsidRPr="006A3876">
        <w:rPr>
          <w:rFonts w:eastAsia="Times New Roman" w:cs="Times New Roman"/>
          <w:b/>
          <w:bCs/>
          <w:sz w:val="28"/>
          <w:szCs w:val="24"/>
          <w:lang w:eastAsia="cs-CZ"/>
        </w:rPr>
        <w:tab/>
      </w:r>
      <w:r w:rsidR="001D4061" w:rsidRPr="006A3876">
        <w:rPr>
          <w:rFonts w:eastAsia="Times New Roman" w:cs="Times New Roman"/>
          <w:b/>
          <w:bCs/>
          <w:noProof/>
          <w:sz w:val="28"/>
          <w:szCs w:val="24"/>
          <w:lang w:eastAsia="cs-CZ"/>
        </w:rPr>
        <w:t>Geografická kartografie a geoinformatika</w:t>
      </w:r>
    </w:p>
    <w:p w14:paraId="345996C5" w14:textId="77777777" w:rsidR="00D85329" w:rsidRPr="006A3876"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6A3876" w:rsidRDefault="00D85329" w:rsidP="00D85329">
      <w:pPr>
        <w:spacing w:after="0" w:line="240" w:lineRule="auto"/>
        <w:ind w:left="2340" w:hanging="2340"/>
        <w:jc w:val="left"/>
        <w:rPr>
          <w:rFonts w:eastAsia="Times New Roman" w:cs="Times New Roman"/>
          <w:b/>
          <w:bCs/>
          <w:sz w:val="28"/>
          <w:szCs w:val="24"/>
          <w:lang w:eastAsia="cs-CZ"/>
        </w:rPr>
      </w:pPr>
      <w:r w:rsidRPr="006A3876">
        <w:rPr>
          <w:rFonts w:eastAsia="Times New Roman" w:cs="Times New Roman"/>
          <w:b/>
          <w:bCs/>
          <w:sz w:val="28"/>
          <w:szCs w:val="24"/>
          <w:lang w:eastAsia="cs-CZ"/>
        </w:rPr>
        <w:t xml:space="preserve">Studijní </w:t>
      </w:r>
      <w:r w:rsidR="00774419" w:rsidRPr="006A3876">
        <w:rPr>
          <w:rFonts w:eastAsia="Times New Roman" w:cs="Times New Roman"/>
          <w:b/>
          <w:bCs/>
          <w:sz w:val="28"/>
          <w:szCs w:val="24"/>
          <w:lang w:eastAsia="cs-CZ"/>
        </w:rPr>
        <w:t xml:space="preserve">obor: </w:t>
      </w:r>
      <w:r w:rsidR="00774419" w:rsidRPr="006A3876">
        <w:rPr>
          <w:rFonts w:eastAsia="Times New Roman" w:cs="Times New Roman"/>
          <w:b/>
          <w:bCs/>
          <w:sz w:val="28"/>
          <w:szCs w:val="24"/>
          <w:lang w:eastAsia="cs-CZ"/>
        </w:rPr>
        <w:tab/>
      </w:r>
      <w:r w:rsidRPr="006A3876">
        <w:rPr>
          <w:rFonts w:eastAsia="Times New Roman" w:cs="Times New Roman"/>
          <w:b/>
          <w:bCs/>
          <w:sz w:val="28"/>
          <w:szCs w:val="24"/>
          <w:lang w:eastAsia="cs-CZ"/>
        </w:rPr>
        <w:tab/>
      </w:r>
      <w:r w:rsidR="001D4061" w:rsidRPr="006A3876">
        <w:rPr>
          <w:rFonts w:eastAsia="Times New Roman" w:cs="Times New Roman"/>
          <w:b/>
          <w:bCs/>
          <w:noProof/>
          <w:sz w:val="28"/>
          <w:szCs w:val="24"/>
          <w:lang w:eastAsia="cs-CZ"/>
        </w:rPr>
        <w:t>Geografická kartografie a geoinformatika</w:t>
      </w:r>
    </w:p>
    <w:p w14:paraId="693D0CA5" w14:textId="77777777" w:rsidR="00D85329" w:rsidRPr="006A3876"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6A3876"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6A3876"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6A3876" w:rsidRDefault="00D85329" w:rsidP="00D85329">
      <w:pPr>
        <w:spacing w:after="0" w:line="240" w:lineRule="auto"/>
        <w:rPr>
          <w:rFonts w:eastAsia="Times New Roman" w:cs="Times New Roman"/>
          <w:sz w:val="24"/>
          <w:szCs w:val="24"/>
          <w:lang w:eastAsia="cs-CZ"/>
        </w:rPr>
      </w:pPr>
      <w:r w:rsidRPr="006A3876">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6A3876" w:rsidRDefault="00D85329" w:rsidP="00D85329">
      <w:pPr>
        <w:spacing w:after="0" w:line="240" w:lineRule="auto"/>
        <w:jc w:val="left"/>
        <w:rPr>
          <w:rFonts w:eastAsia="Times New Roman" w:cs="Times New Roman"/>
          <w:sz w:val="24"/>
          <w:szCs w:val="24"/>
          <w:lang w:eastAsia="cs-CZ"/>
        </w:rPr>
      </w:pPr>
    </w:p>
    <w:p w14:paraId="41692DB3" w14:textId="77777777" w:rsidR="00D85329" w:rsidRPr="006A3876" w:rsidRDefault="00D85329" w:rsidP="00D85329">
      <w:pPr>
        <w:spacing w:after="0" w:line="240" w:lineRule="auto"/>
        <w:jc w:val="left"/>
        <w:rPr>
          <w:rFonts w:eastAsia="Times New Roman" w:cs="Times New Roman"/>
          <w:b/>
          <w:bCs/>
          <w:sz w:val="28"/>
          <w:szCs w:val="28"/>
          <w:lang w:eastAsia="cs-CZ"/>
        </w:rPr>
      </w:pPr>
    </w:p>
    <w:p w14:paraId="7B0B12E7" w14:textId="388F720E" w:rsidR="00D85329" w:rsidRPr="006A3876" w:rsidRDefault="006F2CB3" w:rsidP="00774419">
      <w:pPr>
        <w:jc w:val="center"/>
        <w:rPr>
          <w:b/>
          <w:bCs/>
          <w:sz w:val="28"/>
          <w:szCs w:val="28"/>
          <w:lang w:eastAsia="cs-CZ"/>
        </w:rPr>
      </w:pPr>
      <w:r w:rsidRPr="006A3876">
        <w:rPr>
          <w:b/>
          <w:bCs/>
          <w:noProof/>
          <w:sz w:val="28"/>
          <w:szCs w:val="28"/>
          <w:lang w:eastAsia="cs-CZ"/>
        </w:rPr>
        <w:t>Nazev</w:t>
      </w:r>
    </w:p>
    <w:p w14:paraId="72E110D1" w14:textId="77777777" w:rsidR="00D85329" w:rsidRPr="006A3876" w:rsidRDefault="00D85329" w:rsidP="00D85329">
      <w:pPr>
        <w:spacing w:after="0" w:line="240" w:lineRule="auto"/>
        <w:jc w:val="left"/>
        <w:rPr>
          <w:rFonts w:eastAsia="Times New Roman" w:cs="Times New Roman"/>
          <w:sz w:val="24"/>
          <w:szCs w:val="24"/>
          <w:lang w:eastAsia="cs-CZ"/>
        </w:rPr>
      </w:pPr>
    </w:p>
    <w:p w14:paraId="3F4F0727" w14:textId="7921E024" w:rsidR="00D85329" w:rsidRPr="006A3876" w:rsidRDefault="006F2CB3" w:rsidP="004225F5">
      <w:pPr>
        <w:pStyle w:val="Subnazevbibliografie"/>
        <w:jc w:val="center"/>
      </w:pPr>
      <w:r w:rsidRPr="006A3876">
        <w:rPr>
          <w:noProof/>
        </w:rPr>
        <w:t>Nazev -en</w:t>
      </w:r>
    </w:p>
    <w:p w14:paraId="55D24C4B" w14:textId="77777777" w:rsidR="00D85329" w:rsidRPr="006A3876" w:rsidRDefault="00D85329" w:rsidP="00D85329">
      <w:pPr>
        <w:spacing w:after="0" w:line="240" w:lineRule="auto"/>
        <w:jc w:val="center"/>
        <w:rPr>
          <w:rFonts w:eastAsia="Times New Roman" w:cs="Times New Roman"/>
          <w:b/>
          <w:bCs/>
          <w:sz w:val="28"/>
          <w:szCs w:val="28"/>
          <w:lang w:eastAsia="cs-CZ"/>
        </w:rPr>
      </w:pPr>
    </w:p>
    <w:p w14:paraId="7FC5AD03" w14:textId="77777777" w:rsidR="00D85329" w:rsidRPr="006A3876" w:rsidRDefault="00D85329" w:rsidP="00D85329">
      <w:pPr>
        <w:spacing w:after="0" w:line="240" w:lineRule="auto"/>
        <w:jc w:val="center"/>
        <w:rPr>
          <w:rFonts w:eastAsia="Times New Roman" w:cs="Times New Roman"/>
          <w:b/>
          <w:bCs/>
          <w:sz w:val="28"/>
          <w:szCs w:val="28"/>
          <w:lang w:eastAsia="cs-CZ"/>
        </w:rPr>
      </w:pPr>
      <w:r w:rsidRPr="006A3876">
        <w:rPr>
          <w:rFonts w:eastAsia="Times New Roman" w:cs="Times New Roman"/>
          <w:b/>
          <w:bCs/>
          <w:sz w:val="28"/>
          <w:szCs w:val="28"/>
          <w:lang w:eastAsia="cs-CZ"/>
        </w:rPr>
        <w:t>Zásady pro vypracování:</w:t>
      </w:r>
    </w:p>
    <w:p w14:paraId="4968649A" w14:textId="77777777" w:rsidR="006F2CB3" w:rsidRPr="006A3876" w:rsidRDefault="006F2CB3" w:rsidP="006F2CB3">
      <w:pPr>
        <w:spacing w:after="0" w:line="240" w:lineRule="auto"/>
        <w:contextualSpacing/>
        <w:jc w:val="left"/>
        <w:rPr>
          <w:rFonts w:eastAsia="Times New Roman" w:cs="Times New Roman"/>
          <w:noProof/>
          <w:sz w:val="24"/>
          <w:szCs w:val="24"/>
          <w:lang w:eastAsia="cs-CZ"/>
        </w:rPr>
      </w:pPr>
      <w:r w:rsidRPr="006A3876">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6A3876" w:rsidRDefault="006F2CB3" w:rsidP="006F2CB3">
      <w:pPr>
        <w:spacing w:after="0" w:line="240" w:lineRule="auto"/>
        <w:contextualSpacing/>
        <w:jc w:val="left"/>
        <w:rPr>
          <w:rFonts w:eastAsia="Times New Roman" w:cs="Times New Roman"/>
          <w:noProof/>
          <w:sz w:val="24"/>
          <w:szCs w:val="24"/>
          <w:lang w:eastAsia="cs-CZ"/>
        </w:rPr>
      </w:pPr>
      <w:r w:rsidRPr="006A3876">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6A3876" w:rsidRDefault="006F2CB3" w:rsidP="006F2CB3">
      <w:pPr>
        <w:spacing w:after="0" w:line="240" w:lineRule="auto"/>
        <w:contextualSpacing/>
        <w:jc w:val="left"/>
        <w:rPr>
          <w:rFonts w:eastAsia="Times New Roman" w:cs="Times New Roman"/>
          <w:noProof/>
          <w:sz w:val="24"/>
          <w:szCs w:val="24"/>
          <w:lang w:eastAsia="cs-CZ"/>
        </w:rPr>
      </w:pPr>
      <w:r w:rsidRPr="006A3876">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6A3876" w:rsidRDefault="006F2CB3" w:rsidP="006F2CB3">
      <w:pPr>
        <w:spacing w:after="0" w:line="240" w:lineRule="auto"/>
        <w:contextualSpacing/>
        <w:jc w:val="left"/>
        <w:rPr>
          <w:rFonts w:eastAsia="Times New Roman" w:cs="Times New Roman"/>
          <w:noProof/>
          <w:sz w:val="24"/>
          <w:szCs w:val="24"/>
          <w:lang w:eastAsia="cs-CZ"/>
        </w:rPr>
      </w:pPr>
      <w:r w:rsidRPr="006A3876">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6A3876" w:rsidRDefault="006F2CB3" w:rsidP="006F2CB3">
      <w:pPr>
        <w:spacing w:after="0" w:line="240" w:lineRule="auto"/>
        <w:contextualSpacing/>
        <w:jc w:val="left"/>
        <w:rPr>
          <w:rFonts w:eastAsia="Times New Roman" w:cs="Times New Roman"/>
          <w:noProof/>
          <w:sz w:val="24"/>
          <w:szCs w:val="24"/>
          <w:lang w:eastAsia="cs-CZ"/>
        </w:rPr>
      </w:pPr>
      <w:r w:rsidRPr="006A3876">
        <w:rPr>
          <w:rFonts w:eastAsia="Times New Roman" w:cs="Times New Roman"/>
          <w:noProof/>
          <w:sz w:val="24"/>
          <w:szCs w:val="24"/>
          <w:lang w:eastAsia="cs-CZ"/>
        </w:rPr>
        <w:t>3. Návrh a implementace vlastní aplikace na principech virtuální reality</w:t>
      </w:r>
    </w:p>
    <w:p w14:paraId="70A081D2" w14:textId="77777777" w:rsidR="006F2CB3" w:rsidRPr="006A3876" w:rsidRDefault="006F2CB3" w:rsidP="006F2CB3">
      <w:pPr>
        <w:spacing w:after="0" w:line="240" w:lineRule="auto"/>
        <w:contextualSpacing/>
        <w:jc w:val="left"/>
        <w:rPr>
          <w:rFonts w:eastAsia="Times New Roman" w:cs="Times New Roman"/>
          <w:noProof/>
          <w:sz w:val="24"/>
          <w:szCs w:val="24"/>
          <w:lang w:eastAsia="cs-CZ"/>
        </w:rPr>
      </w:pPr>
      <w:r w:rsidRPr="006A3876">
        <w:rPr>
          <w:rFonts w:eastAsia="Times New Roman" w:cs="Times New Roman"/>
          <w:noProof/>
          <w:sz w:val="24"/>
          <w:szCs w:val="24"/>
          <w:lang w:eastAsia="cs-CZ"/>
        </w:rPr>
        <w:t>4. Uživatelské ověření vytvořené aplikace</w:t>
      </w:r>
    </w:p>
    <w:p w14:paraId="4EF1D0E8" w14:textId="58A151E5" w:rsidR="00D85329" w:rsidRPr="006A3876" w:rsidRDefault="006F2CB3" w:rsidP="006F2CB3">
      <w:pPr>
        <w:spacing w:after="0" w:line="240" w:lineRule="auto"/>
        <w:contextualSpacing/>
        <w:jc w:val="left"/>
        <w:rPr>
          <w:rFonts w:eastAsia="Times New Roman" w:cs="Times New Roman"/>
          <w:noProof/>
          <w:sz w:val="24"/>
          <w:szCs w:val="24"/>
          <w:lang w:eastAsia="cs-CZ"/>
        </w:rPr>
      </w:pPr>
      <w:r w:rsidRPr="006A3876">
        <w:rPr>
          <w:rFonts w:eastAsia="Times New Roman" w:cs="Times New Roman"/>
          <w:noProof/>
          <w:sz w:val="24"/>
          <w:szCs w:val="24"/>
          <w:lang w:eastAsia="cs-CZ"/>
        </w:rPr>
        <w:t>5. Diskuse zjištěných výsledků a závěr</w:t>
      </w:r>
    </w:p>
    <w:p w14:paraId="2DE83D08" w14:textId="77777777" w:rsidR="00D85329" w:rsidRPr="006A3876" w:rsidRDefault="00D85329" w:rsidP="00D85329">
      <w:pPr>
        <w:spacing w:after="0" w:line="240" w:lineRule="auto"/>
        <w:rPr>
          <w:rFonts w:eastAsia="Times New Roman" w:cs="Times New Roman"/>
          <w:noProof/>
          <w:sz w:val="24"/>
          <w:szCs w:val="24"/>
          <w:lang w:eastAsia="cs-CZ"/>
        </w:rPr>
      </w:pPr>
    </w:p>
    <w:p w14:paraId="417A3333" w14:textId="61B10D56" w:rsidR="00D85329" w:rsidRPr="006A3876" w:rsidRDefault="00D85329" w:rsidP="00D85329">
      <w:pPr>
        <w:spacing w:after="0" w:line="480" w:lineRule="auto"/>
        <w:jc w:val="left"/>
        <w:rPr>
          <w:rFonts w:eastAsia="Times New Roman" w:cs="Times New Roman"/>
          <w:sz w:val="24"/>
          <w:lang w:eastAsia="cs-CZ"/>
        </w:rPr>
      </w:pPr>
      <w:r w:rsidRPr="006A3876">
        <w:rPr>
          <w:rFonts w:eastAsia="Times New Roman" w:cs="Times New Roman"/>
          <w:sz w:val="24"/>
          <w:szCs w:val="24"/>
          <w:lang w:eastAsia="cs-CZ"/>
        </w:rPr>
        <w:t>Rozsah grafických prací:</w:t>
      </w:r>
      <w:r w:rsidRPr="006A3876">
        <w:rPr>
          <w:rFonts w:eastAsia="Times New Roman" w:cs="Arial"/>
          <w:sz w:val="24"/>
          <w:lang w:eastAsia="cs-CZ"/>
        </w:rPr>
        <w:t xml:space="preserve"> </w:t>
      </w:r>
      <w:r w:rsidRPr="006A3876">
        <w:rPr>
          <w:rFonts w:eastAsia="Times New Roman" w:cs="Arial"/>
          <w:sz w:val="24"/>
          <w:lang w:eastAsia="cs-CZ"/>
        </w:rPr>
        <w:tab/>
      </w:r>
      <w:r w:rsidR="00341D2E" w:rsidRPr="006A3876">
        <w:rPr>
          <w:rFonts w:eastAsia="Times New Roman" w:cs="Times New Roman"/>
          <w:sz w:val="24"/>
          <w:lang w:eastAsia="cs-CZ"/>
        </w:rPr>
        <w:t>?</w:t>
      </w:r>
    </w:p>
    <w:p w14:paraId="080AF676" w14:textId="1A6FB7ED" w:rsidR="00D85329" w:rsidRPr="006A3876" w:rsidRDefault="00D85329" w:rsidP="00D85329">
      <w:pPr>
        <w:spacing w:after="0" w:line="480" w:lineRule="auto"/>
        <w:jc w:val="left"/>
        <w:rPr>
          <w:rFonts w:eastAsia="Times New Roman" w:cs="Times New Roman"/>
          <w:sz w:val="24"/>
          <w:szCs w:val="24"/>
          <w:lang w:eastAsia="cs-CZ"/>
        </w:rPr>
      </w:pPr>
      <w:r w:rsidRPr="006A3876">
        <w:rPr>
          <w:rFonts w:eastAsia="Times New Roman" w:cs="Times New Roman"/>
          <w:sz w:val="24"/>
          <w:szCs w:val="24"/>
          <w:lang w:eastAsia="cs-CZ"/>
        </w:rPr>
        <w:lastRenderedPageBreak/>
        <w:t xml:space="preserve">Rozsah průvodní zprávy:  </w:t>
      </w:r>
      <w:r w:rsidRPr="006A3876">
        <w:rPr>
          <w:rFonts w:eastAsia="Times New Roman" w:cs="Times New Roman"/>
          <w:sz w:val="24"/>
          <w:szCs w:val="24"/>
          <w:lang w:eastAsia="cs-CZ"/>
        </w:rPr>
        <w:tab/>
      </w:r>
      <w:r w:rsidR="006F2CB3" w:rsidRPr="006A3876">
        <w:rPr>
          <w:rFonts w:eastAsia="Times New Roman" w:cs="Times New Roman"/>
          <w:sz w:val="24"/>
          <w:szCs w:val="24"/>
          <w:lang w:eastAsia="cs-CZ"/>
        </w:rPr>
        <w:t>?</w:t>
      </w:r>
    </w:p>
    <w:p w14:paraId="279DB28F" w14:textId="60597AF3" w:rsidR="00D85329" w:rsidRPr="006A3876" w:rsidRDefault="00D85329" w:rsidP="00D85329">
      <w:pPr>
        <w:spacing w:after="0" w:line="360" w:lineRule="auto"/>
        <w:jc w:val="left"/>
        <w:rPr>
          <w:rFonts w:eastAsia="Times New Roman" w:cs="Times New Roman"/>
          <w:sz w:val="24"/>
          <w:szCs w:val="24"/>
          <w:lang w:eastAsia="cs-CZ"/>
        </w:rPr>
      </w:pPr>
      <w:r w:rsidRPr="006A3876">
        <w:rPr>
          <w:rFonts w:eastAsia="Times New Roman" w:cs="Times New Roman"/>
          <w:sz w:val="24"/>
          <w:szCs w:val="24"/>
          <w:lang w:eastAsia="cs-CZ"/>
        </w:rPr>
        <w:t xml:space="preserve">Seznam odborné literatury:  </w:t>
      </w:r>
    </w:p>
    <w:p w14:paraId="4DB347D0" w14:textId="77777777" w:rsidR="00341D2E" w:rsidRPr="006A3876" w:rsidRDefault="00341D2E" w:rsidP="00341D2E">
      <w:pPr>
        <w:pStyle w:val="Normlnprvnodsazen"/>
        <w:ind w:firstLine="0"/>
      </w:pPr>
      <w:r w:rsidRPr="006A3876">
        <w:t xml:space="preserve">BUTCHER, P. W. S., JOHN, N. W., RITSOS, P. D. (2021): VRIA: A Web-Based Framework for Creating Immersive Analytics Experiences. IEEE Transactions on Visualization and Computer Graphics, roč. 27, č. 7, s. 3213–3225. http://doi.org/10.1109/TVCG.2020.2965109   </w:t>
      </w:r>
    </w:p>
    <w:p w14:paraId="71D6DA11" w14:textId="77777777" w:rsidR="00341D2E" w:rsidRPr="006A3876" w:rsidRDefault="00341D2E" w:rsidP="00341D2E">
      <w:pPr>
        <w:pStyle w:val="Normlnprvnodsazen"/>
        <w:ind w:firstLine="0"/>
      </w:pPr>
      <w:r w:rsidRPr="006A3876">
        <w:t>LAKONSO, D., ADITYA, T. (2019): Utilizing A Game Engine for Interactive 3D Topographic Data Visualization. ISPRS International Journal of Geo-Information, roč. 8, č. 8. https://doi.org/10.3390/ijgi8080361</w:t>
      </w:r>
    </w:p>
    <w:p w14:paraId="5A78A068" w14:textId="77777777" w:rsidR="00341D2E" w:rsidRPr="006A3876" w:rsidRDefault="00341D2E" w:rsidP="00341D2E">
      <w:pPr>
        <w:pStyle w:val="Normlnprvnodsazen"/>
        <w:ind w:firstLine="0"/>
      </w:pPr>
      <w:r w:rsidRPr="006A3876">
        <w:t xml:space="preserve">RZESZEWSKI, M., ORYLSKI, M. (2021): Usability of WebXR Visualizations in Urban Planning. ISPRS International Journal of Geo-Information, roč. 10, č. 11. https://doi.org/10.3390/ijgi10110721 </w:t>
      </w:r>
    </w:p>
    <w:p w14:paraId="60AE94B7" w14:textId="77777777" w:rsidR="00341D2E" w:rsidRPr="006A3876" w:rsidRDefault="00341D2E" w:rsidP="00341D2E">
      <w:pPr>
        <w:pStyle w:val="Normlnprvnodsazen"/>
        <w:ind w:firstLine="0"/>
      </w:pPr>
      <w:r w:rsidRPr="006A3876">
        <w:t xml:space="preserve">STACHOŇ, Z., KUBÍČEK, P. HERMAN, L. (2020): Virtual and Immersive Environments. Wilson, J. P.: The Geographic Information Science &amp; Technology Body of Knowledge. Ithaca, New York, UCGIS. https://gistbok.ucgis.org/bok-topics/virtual-and-immersive-environments </w:t>
      </w:r>
    </w:p>
    <w:p w14:paraId="248C0FA4" w14:textId="77777777" w:rsidR="00341D2E" w:rsidRPr="006A3876" w:rsidRDefault="00341D2E" w:rsidP="00341D2E">
      <w:pPr>
        <w:pStyle w:val="Normlnprvnodsazen"/>
        <w:ind w:firstLine="0"/>
      </w:pPr>
      <w:r w:rsidRPr="006A3876">
        <w:t xml:space="preserve">SEO, D., YOO, B. (2020): Interoperable information model for geovisualization and interaction in XR environments, International Journal of Geographical Information Science, roč. 34, č. 1. s. 1–30. https://doi.org/10.1080/13658816.2019.1706739 </w:t>
      </w:r>
    </w:p>
    <w:p w14:paraId="23E6F2A6" w14:textId="4E1C8F7E" w:rsidR="00D85329" w:rsidRPr="006A3876" w:rsidRDefault="00341D2E" w:rsidP="00341D2E">
      <w:pPr>
        <w:pStyle w:val="Normlnprvnodsazen"/>
        <w:ind w:firstLine="0"/>
      </w:pPr>
      <w:r w:rsidRPr="006A3876">
        <w:t>ŠTĚRBA, Z., ŠAŠINKA, Č., STACHOŇ, Z., ŠTAMPACH, R., MORONG, K. (2015): Selected Issues of Experimental Testing in Cartography. Masaryk University, Brno, 107 s., ISBN 978-80-210-7909-0.</w:t>
      </w:r>
    </w:p>
    <w:p w14:paraId="6DF78FB0" w14:textId="77777777" w:rsidR="00D85329" w:rsidRPr="006A3876"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6A3876" w:rsidRDefault="00D85329" w:rsidP="00D85329">
      <w:pPr>
        <w:spacing w:after="0" w:line="240" w:lineRule="auto"/>
        <w:ind w:left="3600" w:hanging="3600"/>
        <w:rPr>
          <w:rFonts w:eastAsia="Times New Roman" w:cs="Times New Roman"/>
          <w:noProof/>
          <w:sz w:val="24"/>
          <w:szCs w:val="24"/>
          <w:lang w:eastAsia="cs-CZ"/>
        </w:rPr>
      </w:pPr>
      <w:r w:rsidRPr="006A3876">
        <w:rPr>
          <w:rFonts w:eastAsia="Times New Roman" w:cs="Times New Roman"/>
          <w:i/>
          <w:iCs/>
          <w:sz w:val="24"/>
          <w:szCs w:val="24"/>
          <w:lang w:eastAsia="cs-CZ"/>
        </w:rPr>
        <w:t>Jazyk závěrečné práce:</w:t>
      </w:r>
      <w:r w:rsidRPr="006A3876">
        <w:rPr>
          <w:rFonts w:eastAsia="Times New Roman" w:cs="Times New Roman"/>
          <w:i/>
          <w:iCs/>
          <w:sz w:val="24"/>
          <w:szCs w:val="24"/>
          <w:lang w:eastAsia="cs-CZ"/>
        </w:rPr>
        <w:tab/>
      </w:r>
      <w:r w:rsidRPr="006A3876">
        <w:rPr>
          <w:rFonts w:eastAsia="Times New Roman" w:cs="Times New Roman"/>
          <w:i/>
          <w:iCs/>
          <w:sz w:val="24"/>
          <w:szCs w:val="24"/>
          <w:lang w:eastAsia="cs-CZ"/>
        </w:rPr>
        <w:tab/>
      </w:r>
      <w:r w:rsidRPr="006A3876">
        <w:rPr>
          <w:rFonts w:eastAsia="Times New Roman" w:cs="Times New Roman"/>
          <w:noProof/>
          <w:sz w:val="24"/>
          <w:szCs w:val="24"/>
          <w:lang w:eastAsia="cs-CZ"/>
        </w:rPr>
        <w:t>čeština</w:t>
      </w:r>
    </w:p>
    <w:p w14:paraId="18F7D2DA" w14:textId="77777777" w:rsidR="00D85329" w:rsidRPr="006A3876" w:rsidRDefault="00D85329" w:rsidP="00D85329">
      <w:pPr>
        <w:spacing w:after="0" w:line="240" w:lineRule="auto"/>
        <w:jc w:val="left"/>
        <w:rPr>
          <w:rFonts w:eastAsia="Times New Roman" w:cs="Times New Roman"/>
          <w:iCs/>
          <w:sz w:val="24"/>
          <w:szCs w:val="24"/>
          <w:lang w:eastAsia="cs-CZ"/>
        </w:rPr>
      </w:pPr>
    </w:p>
    <w:p w14:paraId="7660B0D6" w14:textId="7D314BB0" w:rsidR="00D85329" w:rsidRPr="006A3876" w:rsidRDefault="00D85329" w:rsidP="00D85329">
      <w:pPr>
        <w:spacing w:after="0" w:line="240" w:lineRule="auto"/>
        <w:ind w:left="3600" w:hanging="3600"/>
        <w:rPr>
          <w:rFonts w:eastAsia="Times New Roman" w:cs="Times New Roman"/>
          <w:sz w:val="24"/>
          <w:szCs w:val="24"/>
          <w:lang w:eastAsia="cs-CZ"/>
        </w:rPr>
      </w:pPr>
      <w:r w:rsidRPr="006A3876">
        <w:rPr>
          <w:rFonts w:eastAsia="Times New Roman" w:cs="Times New Roman"/>
          <w:i/>
          <w:sz w:val="24"/>
          <w:szCs w:val="24"/>
          <w:lang w:eastAsia="cs-CZ"/>
        </w:rPr>
        <w:t>Vedoucí bakalářské práce</w:t>
      </w:r>
      <w:r w:rsidRPr="006A3876">
        <w:rPr>
          <w:rFonts w:eastAsia="Times New Roman" w:cs="Times New Roman"/>
          <w:sz w:val="24"/>
          <w:szCs w:val="24"/>
          <w:lang w:eastAsia="cs-CZ"/>
        </w:rPr>
        <w:t xml:space="preserve">:  </w:t>
      </w:r>
      <w:r w:rsidRPr="006A3876">
        <w:rPr>
          <w:rFonts w:eastAsia="Times New Roman" w:cs="Times New Roman"/>
          <w:sz w:val="24"/>
          <w:szCs w:val="24"/>
          <w:lang w:eastAsia="cs-CZ"/>
        </w:rPr>
        <w:tab/>
      </w:r>
      <w:r w:rsidRPr="006A3876">
        <w:rPr>
          <w:rFonts w:eastAsia="Times New Roman" w:cs="Times New Roman"/>
          <w:sz w:val="24"/>
          <w:szCs w:val="24"/>
          <w:lang w:eastAsia="cs-CZ"/>
        </w:rPr>
        <w:tab/>
      </w:r>
      <w:r w:rsidRPr="006A3876">
        <w:rPr>
          <w:rFonts w:eastAsia="Times New Roman" w:cs="Times New Roman"/>
          <w:noProof/>
          <w:sz w:val="24"/>
          <w:szCs w:val="24"/>
          <w:lang w:eastAsia="cs-CZ"/>
        </w:rPr>
        <w:t xml:space="preserve">RNDr. </w:t>
      </w:r>
      <w:r w:rsidR="006F2CB3" w:rsidRPr="006A3876">
        <w:rPr>
          <w:rFonts w:eastAsia="Times New Roman" w:cs="Times New Roman"/>
          <w:noProof/>
          <w:sz w:val="24"/>
          <w:szCs w:val="24"/>
          <w:lang w:eastAsia="cs-CZ"/>
        </w:rPr>
        <w:t>Lukáš Herman</w:t>
      </w:r>
      <w:r w:rsidRPr="006A3876">
        <w:rPr>
          <w:rFonts w:eastAsia="Times New Roman" w:cs="Times New Roman"/>
          <w:noProof/>
          <w:sz w:val="24"/>
          <w:szCs w:val="24"/>
          <w:lang w:eastAsia="cs-CZ"/>
        </w:rPr>
        <w:t>, Ph.D.</w:t>
      </w:r>
    </w:p>
    <w:p w14:paraId="766CF20F" w14:textId="77777777" w:rsidR="00D85329" w:rsidRPr="006A3876" w:rsidRDefault="00D85329" w:rsidP="00D85329">
      <w:pPr>
        <w:spacing w:after="0" w:line="240" w:lineRule="auto"/>
        <w:rPr>
          <w:rFonts w:eastAsia="Times New Roman" w:cs="Times New Roman"/>
          <w:sz w:val="4"/>
          <w:szCs w:val="24"/>
          <w:lang w:eastAsia="cs-CZ"/>
        </w:rPr>
      </w:pPr>
    </w:p>
    <w:p w14:paraId="4C8F0E14" w14:textId="77777777" w:rsidR="00D85329" w:rsidRPr="006A3876"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6A3876" w14:paraId="06BBA323" w14:textId="77777777" w:rsidTr="00D85329">
        <w:tc>
          <w:tcPr>
            <w:tcW w:w="4253" w:type="dxa"/>
          </w:tcPr>
          <w:p w14:paraId="271BED02" w14:textId="31E2ECF8" w:rsidR="00D85329" w:rsidRPr="006A3876" w:rsidRDefault="00D85329" w:rsidP="00D85329">
            <w:pPr>
              <w:spacing w:after="0"/>
              <w:jc w:val="left"/>
              <w:rPr>
                <w:i/>
                <w:sz w:val="24"/>
                <w:szCs w:val="24"/>
              </w:rPr>
            </w:pPr>
            <w:r w:rsidRPr="006A3876">
              <w:rPr>
                <w:i/>
                <w:sz w:val="24"/>
                <w:szCs w:val="24"/>
              </w:rPr>
              <w:t xml:space="preserve">Datum zadání </w:t>
            </w:r>
            <w:r w:rsidR="00FD35D9" w:rsidRPr="006A3876">
              <w:rPr>
                <w:i/>
                <w:sz w:val="24"/>
                <w:szCs w:val="24"/>
              </w:rPr>
              <w:t>diplomové</w:t>
            </w:r>
            <w:r w:rsidRPr="006A3876">
              <w:rPr>
                <w:i/>
                <w:sz w:val="24"/>
                <w:szCs w:val="24"/>
              </w:rPr>
              <w:t xml:space="preserve"> práce</w:t>
            </w:r>
            <w:r w:rsidRPr="006A3876">
              <w:rPr>
                <w:sz w:val="24"/>
                <w:szCs w:val="24"/>
              </w:rPr>
              <w:t xml:space="preserve">:  </w:t>
            </w:r>
          </w:p>
        </w:tc>
        <w:tc>
          <w:tcPr>
            <w:tcW w:w="2552" w:type="dxa"/>
          </w:tcPr>
          <w:p w14:paraId="75603419" w14:textId="5D3DF538" w:rsidR="00D85329" w:rsidRPr="006A3876" w:rsidRDefault="00341D2E" w:rsidP="00D85329">
            <w:pPr>
              <w:spacing w:after="0"/>
              <w:ind w:left="3600" w:hanging="3600"/>
              <w:rPr>
                <w:sz w:val="24"/>
                <w:szCs w:val="24"/>
              </w:rPr>
            </w:pPr>
            <w:r w:rsidRPr="006A3876">
              <w:rPr>
                <w:sz w:val="24"/>
                <w:szCs w:val="24"/>
              </w:rPr>
              <w:t>?</w:t>
            </w:r>
          </w:p>
        </w:tc>
      </w:tr>
      <w:tr w:rsidR="00D85329" w:rsidRPr="006A3876" w14:paraId="78413D82" w14:textId="77777777" w:rsidTr="00D85329">
        <w:tc>
          <w:tcPr>
            <w:tcW w:w="4253" w:type="dxa"/>
          </w:tcPr>
          <w:p w14:paraId="676E3986" w14:textId="77777777" w:rsidR="00D85329" w:rsidRPr="006A3876" w:rsidRDefault="00D85329" w:rsidP="00D85329">
            <w:pPr>
              <w:spacing w:after="0"/>
              <w:jc w:val="left"/>
              <w:rPr>
                <w:i/>
                <w:sz w:val="24"/>
                <w:szCs w:val="24"/>
              </w:rPr>
            </w:pPr>
            <w:r w:rsidRPr="006A3876">
              <w:rPr>
                <w:i/>
                <w:sz w:val="24"/>
                <w:szCs w:val="24"/>
              </w:rPr>
              <w:t>Datum odevzdání bakalářské práce</w:t>
            </w:r>
            <w:r w:rsidRPr="006A3876">
              <w:rPr>
                <w:sz w:val="24"/>
                <w:szCs w:val="24"/>
              </w:rPr>
              <w:t xml:space="preserve">:  </w:t>
            </w:r>
          </w:p>
        </w:tc>
        <w:tc>
          <w:tcPr>
            <w:tcW w:w="2552" w:type="dxa"/>
          </w:tcPr>
          <w:p w14:paraId="0AA1B248" w14:textId="77777777" w:rsidR="00D85329" w:rsidRPr="006A3876" w:rsidRDefault="00D85329" w:rsidP="00D85329">
            <w:pPr>
              <w:spacing w:after="0"/>
              <w:jc w:val="left"/>
              <w:rPr>
                <w:i/>
                <w:sz w:val="24"/>
                <w:szCs w:val="24"/>
              </w:rPr>
            </w:pPr>
            <w:r w:rsidRPr="006A3876">
              <w:rPr>
                <w:sz w:val="24"/>
                <w:szCs w:val="24"/>
              </w:rPr>
              <w:t>podle harmonogramu</w:t>
            </w:r>
          </w:p>
        </w:tc>
      </w:tr>
    </w:tbl>
    <w:p w14:paraId="79E19DC2" w14:textId="77777777" w:rsidR="00D85329" w:rsidRPr="006A3876" w:rsidRDefault="00D85329" w:rsidP="00D85329">
      <w:pPr>
        <w:spacing w:after="0" w:line="240" w:lineRule="auto"/>
        <w:rPr>
          <w:rFonts w:eastAsia="Times New Roman" w:cs="Times New Roman"/>
          <w:sz w:val="24"/>
          <w:szCs w:val="24"/>
          <w:lang w:eastAsia="cs-CZ"/>
        </w:rPr>
      </w:pPr>
    </w:p>
    <w:p w14:paraId="5F6E0D4B" w14:textId="77777777" w:rsidR="00D85329" w:rsidRPr="006A3876" w:rsidRDefault="00D85329" w:rsidP="00D85329">
      <w:pPr>
        <w:spacing w:after="0" w:line="240" w:lineRule="auto"/>
        <w:rPr>
          <w:rFonts w:eastAsia="Times New Roman" w:cs="Times New Roman"/>
          <w:sz w:val="24"/>
          <w:szCs w:val="24"/>
          <w:lang w:eastAsia="cs-CZ"/>
        </w:rPr>
      </w:pPr>
    </w:p>
    <w:p w14:paraId="764D418F" w14:textId="77777777" w:rsidR="00D85329" w:rsidRPr="006A3876" w:rsidRDefault="00D85329" w:rsidP="00341D2E">
      <w:pPr>
        <w:spacing w:after="0" w:line="240" w:lineRule="auto"/>
        <w:rPr>
          <w:rFonts w:eastAsia="Times New Roman" w:cs="Times New Roman"/>
          <w:sz w:val="24"/>
          <w:szCs w:val="24"/>
          <w:lang w:eastAsia="cs-CZ"/>
        </w:rPr>
      </w:pPr>
    </w:p>
    <w:p w14:paraId="0CD91379" w14:textId="77777777" w:rsidR="00D85329" w:rsidRPr="006A3876" w:rsidRDefault="00D85329" w:rsidP="00D85329">
      <w:pPr>
        <w:spacing w:after="0" w:line="240" w:lineRule="auto"/>
        <w:jc w:val="center"/>
        <w:rPr>
          <w:rFonts w:eastAsia="Times New Roman" w:cs="Times New Roman"/>
          <w:sz w:val="24"/>
          <w:szCs w:val="24"/>
          <w:lang w:eastAsia="cs-CZ"/>
        </w:rPr>
      </w:pPr>
    </w:p>
    <w:p w14:paraId="7ECCBAA2" w14:textId="77777777" w:rsidR="00D85329" w:rsidRPr="006A3876" w:rsidRDefault="00D85329" w:rsidP="00D85329">
      <w:pPr>
        <w:spacing w:after="0" w:line="240" w:lineRule="auto"/>
        <w:ind w:left="4956"/>
        <w:jc w:val="left"/>
        <w:rPr>
          <w:rFonts w:eastAsia="Times New Roman" w:cs="Times New Roman"/>
          <w:sz w:val="24"/>
          <w:szCs w:val="24"/>
          <w:lang w:eastAsia="cs-CZ"/>
        </w:rPr>
      </w:pPr>
      <w:r w:rsidRPr="006A3876">
        <w:rPr>
          <w:rFonts w:eastAsia="Times New Roman" w:cs="Times New Roman"/>
          <w:sz w:val="24"/>
          <w:szCs w:val="24"/>
          <w:lang w:eastAsia="cs-CZ"/>
        </w:rPr>
        <w:t xml:space="preserve">     RNDr. Vladimír Herber, CSc.</w:t>
      </w:r>
    </w:p>
    <w:p w14:paraId="0F20C31A" w14:textId="77777777" w:rsidR="00D85329" w:rsidRPr="006A3876" w:rsidRDefault="00D85329" w:rsidP="00D85329">
      <w:pPr>
        <w:spacing w:after="0" w:line="240" w:lineRule="auto"/>
        <w:jc w:val="left"/>
        <w:rPr>
          <w:rFonts w:eastAsia="Times New Roman" w:cs="Times New Roman"/>
          <w:sz w:val="24"/>
          <w:szCs w:val="24"/>
          <w:lang w:eastAsia="cs-CZ"/>
        </w:rPr>
      </w:pPr>
      <w:r w:rsidRPr="006A3876">
        <w:rPr>
          <w:rFonts w:eastAsia="Times New Roman" w:cs="Times New Roman"/>
          <w:sz w:val="24"/>
          <w:szCs w:val="24"/>
          <w:lang w:eastAsia="cs-CZ"/>
        </w:rPr>
        <w:t xml:space="preserve">                                                                                 pedagogický zástupce ředitele ústavu</w:t>
      </w:r>
    </w:p>
    <w:p w14:paraId="25A9FE05" w14:textId="77777777" w:rsidR="00AE1261" w:rsidRPr="006A3876" w:rsidRDefault="00AE1261" w:rsidP="00AE1261">
      <w:pPr>
        <w:sectPr w:rsidR="00AE1261" w:rsidRPr="006A3876" w:rsidSect="00AE1261">
          <w:pgSz w:w="11906" w:h="16838" w:code="9"/>
          <w:pgMar w:top="1701" w:right="1134" w:bottom="1418" w:left="1985" w:header="709" w:footer="709" w:gutter="0"/>
          <w:cols w:space="708"/>
          <w:docGrid w:linePitch="360"/>
        </w:sectPr>
      </w:pPr>
    </w:p>
    <w:p w14:paraId="7EF798F0" w14:textId="16BC9528" w:rsidR="00AE1261" w:rsidRPr="006A3876" w:rsidRDefault="00AE1261" w:rsidP="00AE1261">
      <w:pPr>
        <w:pStyle w:val="nadpisbibabstraktpodekovani"/>
      </w:pPr>
      <w:r w:rsidRPr="006A3876">
        <w:lastRenderedPageBreak/>
        <w:t>Poděkování</w:t>
      </w:r>
    </w:p>
    <w:p w14:paraId="029B0993" w14:textId="4CAFDFD3" w:rsidR="008D3600" w:rsidRPr="006A3876" w:rsidRDefault="00B8782B" w:rsidP="00AE1261">
      <w:pPr>
        <w:rPr>
          <w:lang w:eastAsia="cs-CZ"/>
        </w:rPr>
      </w:pPr>
      <w:r w:rsidRPr="006A3876">
        <w:rPr>
          <w:lang w:eastAsia="cs-CZ"/>
        </w:rPr>
        <w:t xml:space="preserve">Lukáš Herman, … atd. </w:t>
      </w:r>
    </w:p>
    <w:p w14:paraId="71A7E57B" w14:textId="511B97DE" w:rsidR="00BC794A" w:rsidRPr="006A3876" w:rsidRDefault="00BC794A" w:rsidP="00BC794A">
      <w:pPr>
        <w:pStyle w:val="Normlnprvnodsazen"/>
      </w:pPr>
    </w:p>
    <w:p w14:paraId="2A9E06FA" w14:textId="77777777" w:rsidR="00BC794A" w:rsidRPr="006A3876" w:rsidRDefault="00BC794A" w:rsidP="00BC794A">
      <w:pPr>
        <w:pStyle w:val="Normlnprvnodsazen"/>
      </w:pPr>
    </w:p>
    <w:p w14:paraId="3CDCA16E" w14:textId="008E2309" w:rsidR="00AE1261" w:rsidRPr="006A3876" w:rsidRDefault="00AE1261" w:rsidP="00AE1261">
      <w:pPr>
        <w:pStyle w:val="nadpisbibabstraktpodekovani"/>
      </w:pPr>
      <w:r w:rsidRPr="006A3876">
        <w:t>Prohlášení (dodelat odsazení podle délky poděkování)</w:t>
      </w:r>
    </w:p>
    <w:p w14:paraId="2A6753BE" w14:textId="0F8ACAF9" w:rsidR="00AE1261" w:rsidRPr="006A3876" w:rsidRDefault="00AE1261" w:rsidP="00AE1261">
      <w:r w:rsidRPr="006A3876">
        <w:t xml:space="preserve">Prohlašuji, že jsem svoji bakalářskou/diplomovou práci vypracoval(-a) samostatně pod vedením </w:t>
      </w:r>
      <w:r w:rsidR="00B8782B" w:rsidRPr="006A3876">
        <w:t xml:space="preserve">RNDr. Lukáše Hermana, Ph.D. </w:t>
      </w:r>
      <w:r w:rsidRPr="006A3876">
        <w:t>a s využitím informačních zdrojů, které jsou v práci citovány.</w:t>
      </w:r>
    </w:p>
    <w:p w14:paraId="2E602AA1" w14:textId="4C7A95E1" w:rsidR="006E266F" w:rsidRPr="006A3876" w:rsidRDefault="006E266F" w:rsidP="006E266F">
      <w:pPr>
        <w:spacing w:before="480"/>
      </w:pPr>
      <w:r w:rsidRPr="006A3876">
        <w:t>Brno … 202</w:t>
      </w:r>
      <w:r w:rsidR="00B8782B" w:rsidRPr="006A3876">
        <w:t>3</w:t>
      </w:r>
      <w:r w:rsidR="00F13197" w:rsidRPr="006A3876">
        <w:t xml:space="preserve"> </w:t>
      </w:r>
      <w:r w:rsidR="00F13197" w:rsidRPr="006A3876">
        <w:tab/>
      </w:r>
      <w:r w:rsidR="00F13197" w:rsidRPr="006A3876">
        <w:tab/>
      </w:r>
      <w:r w:rsidR="00F13197" w:rsidRPr="006A3876">
        <w:tab/>
      </w:r>
      <w:r w:rsidR="00F13197" w:rsidRPr="006A3876">
        <w:tab/>
      </w:r>
      <w:r w:rsidR="00F13197" w:rsidRPr="006A3876">
        <w:tab/>
      </w:r>
      <w:r w:rsidR="00F13197" w:rsidRPr="006A3876">
        <w:tab/>
      </w:r>
      <w:r w:rsidR="00F13197" w:rsidRPr="006A3876">
        <w:tab/>
      </w:r>
      <w:r w:rsidR="00F13197" w:rsidRPr="006A3876">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6A3876"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6A3876" w:rsidRDefault="006E266F" w:rsidP="006E266F">
            <w:pPr>
              <w:jc w:val="center"/>
            </w:pPr>
            <w:r w:rsidRPr="006A3876">
              <w:t>Jméno Příjmení</w:t>
            </w:r>
          </w:p>
        </w:tc>
      </w:tr>
    </w:tbl>
    <w:p w14:paraId="31825E2B" w14:textId="50AE13E6" w:rsidR="006E266F" w:rsidRPr="006A3876" w:rsidRDefault="006E266F" w:rsidP="006E266F">
      <w:pPr>
        <w:spacing w:before="480"/>
      </w:pPr>
    </w:p>
    <w:p w14:paraId="09370070" w14:textId="50911617" w:rsidR="00B536F3" w:rsidRPr="006A3876" w:rsidRDefault="00B536F3" w:rsidP="00774419">
      <w:pPr>
        <w:spacing w:after="160"/>
        <w:jc w:val="left"/>
        <w:sectPr w:rsidR="00B536F3" w:rsidRPr="006A3876" w:rsidSect="00AE1261">
          <w:pgSz w:w="11906" w:h="16838" w:code="9"/>
          <w:pgMar w:top="1701" w:right="1134" w:bottom="1418" w:left="1985" w:header="709" w:footer="709" w:gutter="0"/>
          <w:cols w:space="708"/>
          <w:docGrid w:linePitch="360"/>
        </w:sectPr>
      </w:pPr>
    </w:p>
    <w:p w14:paraId="158EACC4" w14:textId="7111BF2F" w:rsidR="00606D42" w:rsidRPr="006A3876" w:rsidRDefault="0033353E" w:rsidP="00CD2025">
      <w:pPr>
        <w:pStyle w:val="nadpisbibabstraktpodekovani"/>
      </w:pPr>
      <w:r w:rsidRPr="006A3876">
        <w:lastRenderedPageBreak/>
        <w:t>OBSAH</w:t>
      </w:r>
    </w:p>
    <w:p w14:paraId="71832228" w14:textId="1BCC22F8" w:rsidR="001D4061" w:rsidRPr="006A3876" w:rsidRDefault="001D4061">
      <w:r w:rsidRPr="006A3876">
        <w:t>--- obsah až bude ---</w:t>
      </w:r>
    </w:p>
    <w:p w14:paraId="6A690684" w14:textId="1B136D3A" w:rsidR="00F13197" w:rsidRPr="006A3876" w:rsidRDefault="00CD2025" w:rsidP="00547466">
      <w:pPr>
        <w:spacing w:after="160"/>
        <w:jc w:val="left"/>
        <w:rPr>
          <w:lang w:eastAsia="cs-CZ"/>
        </w:rPr>
      </w:pPr>
      <w:r w:rsidRPr="006A3876">
        <w:rPr>
          <w:lang w:eastAsia="cs-CZ"/>
        </w:rPr>
        <w:br w:type="page"/>
      </w:r>
      <w:bookmarkStart w:id="0" w:name="_Toc71984844"/>
    </w:p>
    <w:p w14:paraId="2ED8B639" w14:textId="3C4EBB22" w:rsidR="00CD2025" w:rsidRPr="006A3876" w:rsidRDefault="00B51182" w:rsidP="002656D4">
      <w:pPr>
        <w:pStyle w:val="Heading1"/>
        <w:rPr>
          <w:lang w:val="cs-CZ"/>
        </w:rPr>
      </w:pPr>
      <w:bookmarkStart w:id="1" w:name="_Toc72672080"/>
      <w:bookmarkStart w:id="2" w:name="_Toc106476064"/>
      <w:bookmarkStart w:id="3" w:name="_Toc106476105"/>
      <w:r w:rsidRPr="006A3876">
        <w:rPr>
          <w:lang w:val="cs-CZ"/>
        </w:rPr>
        <w:lastRenderedPageBreak/>
        <w:t>Úvod</w:t>
      </w:r>
      <w:bookmarkEnd w:id="0"/>
      <w:bookmarkEnd w:id="1"/>
      <w:bookmarkEnd w:id="2"/>
      <w:bookmarkEnd w:id="3"/>
    </w:p>
    <w:p w14:paraId="418AC368" w14:textId="138C7BAD" w:rsidR="00B04AF2" w:rsidRDefault="00B04AF2" w:rsidP="00B04AF2">
      <w:pPr>
        <w:pStyle w:val="Normlnprvnodsazen"/>
        <w:ind w:firstLine="0"/>
      </w:pPr>
      <w:r>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t>je možné</w:t>
      </w:r>
      <w:r>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44B0DE9E" w:rsidR="00CB0E3C" w:rsidRDefault="00B04AF2" w:rsidP="00B04AF2">
      <w:pPr>
        <w:pStyle w:val="Normlnprvnodsazen"/>
      </w:pPr>
      <w:r>
        <w:t xml:space="preserve">Tato myšlenka vede k názoru, že vývoj technologie je pevně provázán s rozvojem médií určených pro tvorbu různých forem virtuální reality. Dnes umožňuje práci s tvorbou virtuální reality především výpočetní technika, která nám 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Default="00B32117" w:rsidP="00B04AF2">
      <w:pPr>
        <w:pStyle w:val="Normlnprvnodsazen"/>
      </w:pPr>
      <w:r>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77777777" w:rsidR="00EE7FB6" w:rsidRDefault="005E4F9C" w:rsidP="00EE7FB6">
      <w:pPr>
        <w:pStyle w:val="Normlnprvnodsazen"/>
      </w:pPr>
      <w:r>
        <w:t>V případě pohledu na virtuální realitu jako způsobu komunikace nabízí se myšlenka jejího propojení s internetovým prostředím, který slouží jako stále rostoucí zprostředkovatel lidské komunikace a interakce. Toto propojení přináší jednak dostupnost tak i možnost sdílení, interakce, popř. vzájemné kolaborace což odborná literatura považuje za stěžejní pilíře virtuální reality.</w:t>
      </w:r>
      <w:r w:rsidR="00EE7FB6">
        <w:t xml:space="preserve"> </w:t>
      </w:r>
    </w:p>
    <w:p w14:paraId="665132E9" w14:textId="607F551A" w:rsidR="005E4F9C" w:rsidRDefault="005E4F9C" w:rsidP="00EE7FB6">
      <w:pPr>
        <w:pStyle w:val="Normlnprvnodsazen"/>
      </w:pPr>
      <w:r>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t>nechtějí</w:t>
      </w:r>
      <w:r w:rsidR="00EE7FB6">
        <w:t xml:space="preserve"> naučit</w:t>
      </w:r>
      <w:r w:rsidR="008C5718">
        <w:t>,</w:t>
      </w:r>
      <w:r>
        <w:t xml:space="preserve"> popř. ani nejsou schopni </w:t>
      </w:r>
      <w:r w:rsidR="00EE7FB6">
        <w:t>pracovat s často složitými desktopovými</w:t>
      </w:r>
      <w:r>
        <w:t xml:space="preserve"> programy. Právě v této souvislosti umožňují nástroje ve webovém prostředí alternativu. </w:t>
      </w:r>
      <w:r w:rsidR="00035264">
        <w:t xml:space="preserve">Volba webového prostředí jakožto </w:t>
      </w:r>
      <w:r w:rsidR="00240083">
        <w:t>platformy pro</w:t>
      </w:r>
      <w:r w:rsidR="00035264">
        <w:t xml:space="preserve"> virtuální realitu</w:t>
      </w:r>
      <w:r w:rsidR="00EE7FB6">
        <w:t xml:space="preserve"> však</w:t>
      </w:r>
      <w:r w:rsidR="00035264">
        <w:t xml:space="preserve"> </w:t>
      </w:r>
      <w:r w:rsidR="00240083">
        <w:t xml:space="preserve">nepřináší pouze benefity. Ačkoliv </w:t>
      </w:r>
      <w:r w:rsidR="00035264">
        <w:t xml:space="preserve">odstraňuje mnohé překážky pro </w:t>
      </w:r>
      <w:r w:rsidR="00240083">
        <w:t>uživatele</w:t>
      </w:r>
      <w:r w:rsidR="00EE7FB6">
        <w:t xml:space="preserve">, </w:t>
      </w:r>
      <w:r w:rsidR="00240083">
        <w:t>v některých aspektech (detail, výkonost, komplexita) je přenáší na vývojáře / tvůrce</w:t>
      </w:r>
      <w:r w:rsidR="00EE7FB6">
        <w:t xml:space="preserve"> virtuální reality</w:t>
      </w:r>
      <w:r w:rsidR="00240083">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3C50DA12" w:rsidR="00035264" w:rsidRDefault="007F6369" w:rsidP="00240083">
      <w:pPr>
        <w:pStyle w:val="Normlnprvnodsazen"/>
      </w:pPr>
      <w:r w:rsidRPr="007F6369">
        <w:t xml:space="preserve">Dosavadní způsob, jakým </w:t>
      </w:r>
      <w:r>
        <w:t xml:space="preserve">byla </w:t>
      </w:r>
      <w:r w:rsidRPr="007F6369">
        <w:t>geografick</w:t>
      </w:r>
      <w:r>
        <w:t>á</w:t>
      </w:r>
      <w:r w:rsidRPr="007F6369">
        <w:t xml:space="preserve"> informac</w:t>
      </w:r>
      <w:r>
        <w:t>e</w:t>
      </w:r>
      <w:r w:rsidRPr="007F6369">
        <w:t>,</w:t>
      </w:r>
      <w:r>
        <w:t xml:space="preserve"> zobrazována</w:t>
      </w:r>
      <w:r w:rsidRPr="007F6369">
        <w:t xml:space="preserve"> se převážně soustředil na 2D reprezentaci, tedy na mapy. Avšak v dnešní digitální éře technologický vývoj vede k tomu, </w:t>
      </w:r>
      <w:r>
        <w:t xml:space="preserve">že je možné si </w:t>
      </w:r>
      <w:r w:rsidRPr="007F6369">
        <w:t>představit a prozkoumávat prostor ve třetí dimenzi. Zde se naskýtá otázka, jaký vztah existuje mezi tradičními mapami a novou formou virtuální reality. Je virtuální realita pouze dalším médium nebo znamená pokrok ve způsobu, jakým komunikujeme prostorové informace</w:t>
      </w:r>
      <w:r>
        <w:t xml:space="preserve">? Je možné virtuální realitu zobrazující geoprostorovou informaci považovat za interaktivní 3D mapu? </w:t>
      </w:r>
      <w:r w:rsidRPr="007F6369">
        <w:t>Kde leží</w:t>
      </w:r>
      <w:r>
        <w:t xml:space="preserve"> </w:t>
      </w:r>
      <w:r w:rsidRPr="007F6369">
        <w:t>hranice mezi nimi a do jaké míry jsou oba tyto prostředky abstrakcí reality?</w:t>
      </w:r>
      <w:r w:rsidR="00035264">
        <w:t xml:space="preserve"> </w:t>
      </w:r>
      <w:r>
        <w:t>Tato práce na t</w:t>
      </w:r>
      <w:r w:rsidR="00035264">
        <w:t>y</w:t>
      </w:r>
      <w:r>
        <w:t>to otázk</w:t>
      </w:r>
      <w:r w:rsidR="00035264">
        <w:t>y</w:t>
      </w:r>
      <w:r>
        <w:t xml:space="preserve"> nezodpovídá, ale snaží se dát kontext pro jej</w:t>
      </w:r>
      <w:r w:rsidR="00827743">
        <w:t xml:space="preserve">ch </w:t>
      </w:r>
      <w:r>
        <w:t xml:space="preserve">zodpovězení ve formě znalosti </w:t>
      </w:r>
      <w:r w:rsidR="00035264">
        <w:t xml:space="preserve">možností </w:t>
      </w:r>
      <w:r>
        <w:t>nástrojů umožňující tvorbu virtuální reality</w:t>
      </w:r>
      <w:r w:rsidR="00035264">
        <w:t xml:space="preserve"> na webu</w:t>
      </w:r>
      <w:r>
        <w:t>.</w:t>
      </w:r>
      <w:r w:rsidR="00240083">
        <w:t xml:space="preserve"> </w:t>
      </w:r>
    </w:p>
    <w:p w14:paraId="2D988960" w14:textId="3151316D" w:rsidR="00B32117" w:rsidRDefault="00240083" w:rsidP="00827743">
      <w:pPr>
        <w:pStyle w:val="Normlnprvnodsazen"/>
      </w:pPr>
      <w:r>
        <w:t xml:space="preserve">Práce se nejdříve zaměří na teoretické základy virtuální reality. </w:t>
      </w:r>
      <w:r w:rsidR="00EE7FB6">
        <w:t xml:space="preserve">Následně na analýzu možných využití virtuální reality jakožto média pro vizualizaci geoprostorové informace. </w:t>
      </w:r>
      <w:r w:rsidR="00EE7FB6">
        <w:lastRenderedPageBreak/>
        <w:t>Klíčovou částí pak bude analýza soudobých technologií a jejich zhodnocení</w:t>
      </w:r>
      <w:r w:rsidR="00827743">
        <w:t xml:space="preserve"> spolu s </w:t>
      </w:r>
      <w:r w:rsidR="00EE7FB6">
        <w:t>pilotní implementac</w:t>
      </w:r>
      <w:r w:rsidR="00827743">
        <w:t xml:space="preserve">í </w:t>
      </w:r>
      <w:r w:rsidR="00EE7FB6">
        <w:t xml:space="preserve">webové aplikace zobrazující geografická data </w:t>
      </w:r>
      <w:r w:rsidR="00EE7FB6" w:rsidRPr="00EE7FB6">
        <w:rPr>
          <w:highlight w:val="yellow"/>
        </w:rPr>
        <w:t>pro vybraný účel.</w:t>
      </w:r>
      <w:r w:rsidR="00827743">
        <w:t xml:space="preserve"> Finální částí pak bude uživatelské zhodnocení výsledné pilotní aplikace.</w:t>
      </w:r>
    </w:p>
    <w:p w14:paraId="493FC1CF" w14:textId="73A48622" w:rsidR="00E33F0C" w:rsidRPr="006A3876" w:rsidRDefault="006A1F68" w:rsidP="002656D4">
      <w:pPr>
        <w:pStyle w:val="Heading2"/>
        <w:rPr>
          <w:ins w:id="4" w:author="Jan Horák" w:date="2023-06-15T11:14:00Z"/>
          <w:highlight w:val="yellow"/>
          <w:lang w:val="cs-CZ"/>
        </w:rPr>
      </w:pPr>
      <w:bookmarkStart w:id="5" w:name="_Toc71984845"/>
      <w:bookmarkStart w:id="6" w:name="_Toc72672081"/>
      <w:bookmarkStart w:id="7" w:name="_Toc106476065"/>
      <w:bookmarkStart w:id="8" w:name="_Toc106476106"/>
      <w:r w:rsidRPr="006A3876">
        <w:rPr>
          <w:highlight w:val="yellow"/>
          <w:lang w:val="cs-CZ"/>
        </w:rPr>
        <w:t>Cíle práce</w:t>
      </w:r>
      <w:bookmarkEnd w:id="5"/>
      <w:bookmarkEnd w:id="6"/>
      <w:bookmarkEnd w:id="7"/>
      <w:bookmarkEnd w:id="8"/>
    </w:p>
    <w:p w14:paraId="343E3383" w14:textId="5CA1A2AF" w:rsidR="006C4BF4" w:rsidRPr="006A3876" w:rsidRDefault="006C4BF4" w:rsidP="006C4BF4">
      <w:pPr>
        <w:rPr>
          <w:ins w:id="9" w:author="Jan Horák" w:date="2023-06-15T11:15:00Z"/>
          <w:highlight w:val="yellow"/>
          <w:lang w:eastAsia="cs-CZ"/>
        </w:rPr>
      </w:pPr>
      <w:ins w:id="10" w:author="Jan Horák" w:date="2023-06-15T11:14:00Z">
        <w:r w:rsidRPr="006A3876">
          <w:rPr>
            <w:highlight w:val="yellow"/>
            <w:lang w:eastAsia="cs-CZ"/>
          </w:rPr>
          <w:t>Hlavní cíle práce</w:t>
        </w:r>
      </w:ins>
      <w:ins w:id="11" w:author="Jan Horák" w:date="2023-06-15T11:15:00Z">
        <w:r w:rsidRPr="006A3876">
          <w:rPr>
            <w:highlight w:val="yellow"/>
            <w:lang w:eastAsia="cs-CZ"/>
          </w:rPr>
          <w:t>:</w:t>
        </w:r>
      </w:ins>
    </w:p>
    <w:p w14:paraId="1297B189" w14:textId="2184FCA9" w:rsidR="006C4BF4" w:rsidRPr="006A3876" w:rsidRDefault="006C4BF4" w:rsidP="006C4BF4">
      <w:pPr>
        <w:pStyle w:val="Normlnprvnodsazen"/>
        <w:numPr>
          <w:ilvl w:val="0"/>
          <w:numId w:val="26"/>
        </w:numPr>
        <w:rPr>
          <w:ins w:id="12" w:author="Jan Horák" w:date="2023-06-15T11:15:00Z"/>
          <w:highlight w:val="yellow"/>
        </w:rPr>
      </w:pPr>
      <w:ins w:id="13" w:author="Jan Horák" w:date="2023-06-15T11:15:00Z">
        <w:r w:rsidRPr="006A3876">
          <w:rPr>
            <w:highlight w:val="yellow"/>
          </w:rPr>
          <w:t xml:space="preserve">Analýza a zhodnocení aktuálních webových </w:t>
        </w:r>
      </w:ins>
      <w:ins w:id="14" w:author="Jan Horák" w:date="2023-06-15T11:16:00Z">
        <w:r w:rsidRPr="006A3876">
          <w:rPr>
            <w:highlight w:val="yellow"/>
          </w:rPr>
          <w:t>technologií</w:t>
        </w:r>
      </w:ins>
      <w:ins w:id="15" w:author="Jan Horák" w:date="2023-06-15T11:15:00Z">
        <w:r w:rsidRPr="006A3876">
          <w:rPr>
            <w:highlight w:val="yellow"/>
          </w:rPr>
          <w:t xml:space="preserve"> </w:t>
        </w:r>
      </w:ins>
      <w:ins w:id="16" w:author="Jan Horák" w:date="2023-06-15T11:16:00Z">
        <w:r w:rsidRPr="006A3876">
          <w:rPr>
            <w:highlight w:val="yellow"/>
          </w:rPr>
          <w:t>umožňující</w:t>
        </w:r>
      </w:ins>
      <w:ins w:id="17" w:author="Jan Horák" w:date="2023-06-15T11:15:00Z">
        <w:r w:rsidRPr="006A3876">
          <w:rPr>
            <w:highlight w:val="yellow"/>
          </w:rPr>
          <w:t xml:space="preserve"> publikaci prostorových dat v rámci virtuální reality. </w:t>
        </w:r>
      </w:ins>
    </w:p>
    <w:p w14:paraId="080C8515" w14:textId="7E5AF733" w:rsidR="006C4BF4" w:rsidRPr="006A3876" w:rsidRDefault="006C4BF4" w:rsidP="002656D4">
      <w:pPr>
        <w:pStyle w:val="Heading2"/>
        <w:rPr>
          <w:highlight w:val="yellow"/>
          <w:lang w:val="cs-CZ"/>
        </w:rPr>
      </w:pPr>
      <w:ins w:id="18" w:author="Jan Horák" w:date="2023-06-15T11:15:00Z">
        <w:r w:rsidRPr="006A3876">
          <w:rPr>
            <w:highlight w:val="yellow"/>
            <w:lang w:val="cs-CZ"/>
          </w:rPr>
          <w:t>Vývoj pilotní aplikace pomocí vybraných technologií.</w:t>
        </w:r>
      </w:ins>
    </w:p>
    <w:p w14:paraId="09BAB2B4" w14:textId="679474F5" w:rsidR="00FB3633" w:rsidRPr="006A3876" w:rsidRDefault="00FB3633" w:rsidP="00FB3633">
      <w:pPr>
        <w:rPr>
          <w:highlight w:val="yellow"/>
          <w:lang w:eastAsia="cs-CZ"/>
        </w:rPr>
      </w:pPr>
      <w:r w:rsidRPr="006A3876">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6A3876">
        <w:rPr>
          <w:color w:val="000000" w:themeColor="text1"/>
          <w:highlight w:val="yellow"/>
          <w:lang w:eastAsia="cs-CZ"/>
        </w:rPr>
        <w:t>bude</w:t>
      </w:r>
      <w:r w:rsidRPr="006A3876">
        <w:rPr>
          <w:highlight w:val="yellow"/>
          <w:lang w:eastAsia="cs-CZ"/>
        </w:rPr>
        <w:t xml:space="preserve"> i odborné doporučení, jaké technologie jsou vhodné s ohledem na zvolený účel. </w:t>
      </w:r>
    </w:p>
    <w:p w14:paraId="220CD208" w14:textId="171FBED8" w:rsidR="00E33F0C" w:rsidRPr="006A3876" w:rsidRDefault="00FB3633" w:rsidP="00E33F0C">
      <w:pPr>
        <w:rPr>
          <w:highlight w:val="yellow"/>
          <w:lang w:eastAsia="cs-CZ"/>
        </w:rPr>
      </w:pPr>
      <w:r w:rsidRPr="006A3876">
        <w:rPr>
          <w:highlight w:val="yellow"/>
          <w:lang w:eastAsia="cs-CZ"/>
        </w:rPr>
        <w:t xml:space="preserve">Dalším cílem </w:t>
      </w:r>
      <w:r w:rsidR="00EA580B" w:rsidRPr="006A3876">
        <w:rPr>
          <w:highlight w:val="yellow"/>
          <w:lang w:eastAsia="cs-CZ"/>
        </w:rPr>
        <w:t xml:space="preserve">této práce je vytvoření a následná </w:t>
      </w:r>
      <w:r w:rsidR="00E33F0C" w:rsidRPr="006A3876">
        <w:rPr>
          <w:highlight w:val="yellow"/>
          <w:lang w:eastAsia="cs-CZ"/>
        </w:rPr>
        <w:t xml:space="preserve">uživatelská </w:t>
      </w:r>
      <w:r w:rsidR="00EA580B" w:rsidRPr="006A3876">
        <w:rPr>
          <w:highlight w:val="yellow"/>
          <w:lang w:eastAsia="cs-CZ"/>
        </w:rPr>
        <w:t xml:space="preserve">evaluace </w:t>
      </w:r>
      <w:r w:rsidR="00BC4F54" w:rsidRPr="006A3876">
        <w:rPr>
          <w:highlight w:val="yellow"/>
          <w:lang w:eastAsia="cs-CZ"/>
        </w:rPr>
        <w:t xml:space="preserve">funkcionality </w:t>
      </w:r>
      <w:r w:rsidR="00EA580B" w:rsidRPr="006A3876">
        <w:rPr>
          <w:highlight w:val="yellow"/>
          <w:lang w:eastAsia="cs-CZ"/>
        </w:rPr>
        <w:t>webové aplikace využívající prostředků virtuální reality</w:t>
      </w:r>
      <w:r w:rsidR="00E2457D" w:rsidRPr="006A3876">
        <w:rPr>
          <w:highlight w:val="yellow"/>
          <w:lang w:eastAsia="cs-CZ"/>
        </w:rPr>
        <w:t xml:space="preserve">, jakožto nástroje k prezentaci geografických dat. </w:t>
      </w:r>
      <w:r w:rsidRPr="006A3876">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6A3876" w:rsidRDefault="001E5873">
      <w:pPr>
        <w:pStyle w:val="Heading3"/>
        <w:rPr>
          <w:highlight w:val="yellow"/>
        </w:rPr>
      </w:pPr>
      <w:bookmarkStart w:id="19" w:name="_Toc72672082"/>
      <w:bookmarkStart w:id="20" w:name="_Toc106476066"/>
      <w:bookmarkStart w:id="21" w:name="_Toc106476107"/>
      <w:r w:rsidRPr="006A3876">
        <w:rPr>
          <w:highlight w:val="yellow"/>
        </w:rPr>
        <w:t>Výzkumné otázky</w:t>
      </w:r>
      <w:bookmarkEnd w:id="19"/>
      <w:bookmarkEnd w:id="20"/>
      <w:bookmarkEnd w:id="21"/>
      <w:r w:rsidR="00B8782B" w:rsidRPr="006A3876">
        <w:rPr>
          <w:highlight w:val="yellow"/>
        </w:rPr>
        <w:t xml:space="preserve"> </w:t>
      </w:r>
    </w:p>
    <w:p w14:paraId="4A6373C9" w14:textId="16CA73AD" w:rsidR="00190CD2" w:rsidRPr="006A3876" w:rsidRDefault="00190CD2" w:rsidP="00190CD2">
      <w:pPr>
        <w:rPr>
          <w:color w:val="FF0000"/>
          <w:highlight w:val="yellow"/>
        </w:rPr>
      </w:pPr>
      <w:r w:rsidRPr="006A3876">
        <w:rPr>
          <w:color w:val="FF0000"/>
          <w:highlight w:val="yellow"/>
        </w:rPr>
        <w:t>#TODO – jak správně formulovat</w:t>
      </w:r>
    </w:p>
    <w:p w14:paraId="1A8D7C01" w14:textId="0B25A803" w:rsidR="00601C17" w:rsidRPr="006A3876" w:rsidRDefault="00CA385D" w:rsidP="00190CD2">
      <w:pPr>
        <w:pStyle w:val="Normlnprvnodsazen"/>
        <w:ind w:firstLine="0"/>
        <w:rPr>
          <w:highlight w:val="yellow"/>
          <w:lang w:eastAsia="en-US"/>
        </w:rPr>
      </w:pPr>
      <w:r w:rsidRPr="006A3876">
        <w:rPr>
          <w:highlight w:val="yellow"/>
          <w:lang w:eastAsia="en-US"/>
        </w:rPr>
        <w:t xml:space="preserve">Jsou současné technologie umožňující tvorbu virtuální reality ve webovém prostředí vhodné pro </w:t>
      </w:r>
      <w:r w:rsidR="00D33C5B" w:rsidRPr="006A3876">
        <w:rPr>
          <w:highlight w:val="yellow"/>
          <w:lang w:eastAsia="en-US"/>
        </w:rPr>
        <w:t>prezentaci</w:t>
      </w:r>
      <w:r w:rsidRPr="006A3876">
        <w:rPr>
          <w:highlight w:val="yellow"/>
          <w:lang w:eastAsia="en-US"/>
        </w:rPr>
        <w:t xml:space="preserve"> geografických dat?</w:t>
      </w:r>
    </w:p>
    <w:p w14:paraId="15D6AFA3" w14:textId="77A6752D" w:rsidR="007D4357" w:rsidRPr="006A3876" w:rsidRDefault="007D4357" w:rsidP="00190CD2">
      <w:pPr>
        <w:pStyle w:val="Normlnprvnodsazen"/>
        <w:ind w:firstLine="0"/>
        <w:rPr>
          <w:highlight w:val="yellow"/>
          <w:lang w:eastAsia="en-US"/>
        </w:rPr>
      </w:pPr>
      <w:r w:rsidRPr="006A3876">
        <w:rPr>
          <w:highlight w:val="yellow"/>
          <w:lang w:eastAsia="en-US"/>
        </w:rPr>
        <w:t xml:space="preserve">Jaká geografická data jsou vhodná pro prezentaci ve virtuálním prostředí? </w:t>
      </w:r>
    </w:p>
    <w:p w14:paraId="4CD8FE7A" w14:textId="36349A01" w:rsidR="00CA385D" w:rsidRPr="006A3876" w:rsidRDefault="00CA385D" w:rsidP="00190CD2">
      <w:pPr>
        <w:pStyle w:val="Normlnprvnodsazen"/>
        <w:ind w:firstLine="0"/>
        <w:rPr>
          <w:lang w:eastAsia="en-US"/>
        </w:rPr>
      </w:pPr>
    </w:p>
    <w:p w14:paraId="472BE984" w14:textId="08D60428" w:rsidR="00224D8F" w:rsidRPr="006A3876" w:rsidRDefault="001D4061" w:rsidP="002656D4">
      <w:pPr>
        <w:pStyle w:val="Heading1"/>
        <w:rPr>
          <w:highlight w:val="yellow"/>
          <w:lang w:val="cs-CZ"/>
        </w:rPr>
      </w:pPr>
      <w:r w:rsidRPr="006A3876">
        <w:rPr>
          <w:highlight w:val="yellow"/>
          <w:lang w:val="cs-CZ"/>
        </w:rPr>
        <w:lastRenderedPageBreak/>
        <w:t>Metodika</w:t>
      </w:r>
      <w:r w:rsidR="0052704B" w:rsidRPr="006A3876">
        <w:rPr>
          <w:highlight w:val="yellow"/>
          <w:lang w:val="cs-CZ"/>
        </w:rPr>
        <w:t xml:space="preserve"> </w:t>
      </w:r>
    </w:p>
    <w:p w14:paraId="446D6010" w14:textId="5BEC05E9" w:rsidR="0052704B" w:rsidRPr="006A3876" w:rsidRDefault="00BF3D2F" w:rsidP="00413905">
      <w:pPr>
        <w:rPr>
          <w:highlight w:val="yellow"/>
        </w:rPr>
      </w:pPr>
      <w:r w:rsidRPr="006A3876">
        <w:rPr>
          <w:highlight w:val="yellow"/>
        </w:rPr>
        <w:t>Vlastní vizualizace bude vytvořena na základě podrobného průzkumu technologií v kontextu geografické vizualizace. Není možné vytvořit funkční mapu / vizualizac</w:t>
      </w:r>
      <w:r w:rsidR="00E25771" w:rsidRPr="006A3876">
        <w:rPr>
          <w:highlight w:val="yellow"/>
        </w:rPr>
        <w:t>i</w:t>
      </w:r>
      <w:r w:rsidRPr="006A3876">
        <w:rPr>
          <w:highlight w:val="yellow"/>
        </w:rPr>
        <w:t xml:space="preserve"> / aplikaci, bez důkladného promyšlení příčin, které předurčují splnění účelu dané práce </w:t>
      </w:r>
      <w:r w:rsidRPr="006A3876">
        <w:rPr>
          <w:highlight w:val="yellow"/>
        </w:rPr>
        <w:fldChar w:fldCharType="begin"/>
      </w:r>
      <w:r w:rsidR="0014392A" w:rsidRPr="006A3876">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6A3876">
        <w:rPr>
          <w:highlight w:val="yellow"/>
        </w:rPr>
        <w:fldChar w:fldCharType="separate"/>
      </w:r>
      <w:r w:rsidRPr="006A3876">
        <w:rPr>
          <w:highlight w:val="yellow"/>
        </w:rPr>
        <w:t>(Sterba et al. 2015)</w:t>
      </w:r>
      <w:r w:rsidRPr="006A3876">
        <w:rPr>
          <w:highlight w:val="yellow"/>
        </w:rPr>
        <w:fldChar w:fldCharType="end"/>
      </w:r>
      <w:r w:rsidRPr="006A3876">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6A3876">
        <w:rPr>
          <w:highlight w:val="yellow"/>
        </w:rPr>
        <w:t xml:space="preserve">tato </w:t>
      </w:r>
      <w:r w:rsidRPr="006A3876">
        <w:rPr>
          <w:highlight w:val="yellow"/>
        </w:rPr>
        <w:t>dat</w:t>
      </w:r>
      <w:r w:rsidR="00413905" w:rsidRPr="006A3876">
        <w:rPr>
          <w:highlight w:val="yellow"/>
        </w:rPr>
        <w:t>a</w:t>
      </w:r>
      <w:r w:rsidRPr="006A3876">
        <w:rPr>
          <w:highlight w:val="yellow"/>
        </w:rPr>
        <w:t xml:space="preserve"> na volbu postupů a technologií při jejich vizualizaci.</w:t>
      </w:r>
      <w:r w:rsidR="00E25771" w:rsidRPr="006A3876">
        <w:rPr>
          <w:highlight w:val="yellow"/>
        </w:rPr>
        <w:t xml:space="preserve"> Právě tyto prerekvizity a další specifické jako je aktuálnost, standardizace otevřenost aj. je nutné mít na paměti při analýze a následném výběru technologií pro vizualizaci. </w:t>
      </w:r>
      <w:r w:rsidR="00413905" w:rsidRPr="006A3876">
        <w:rPr>
          <w:highlight w:val="yellow"/>
        </w:rPr>
        <w:t xml:space="preserve">Z tohoto důvodu je nutné  vytvořit sadu požadavků. </w:t>
      </w:r>
    </w:p>
    <w:p w14:paraId="28C60FE8" w14:textId="399CEF71" w:rsidR="0039259F" w:rsidRPr="006A3876" w:rsidRDefault="0039259F" w:rsidP="002656D4">
      <w:pPr>
        <w:pStyle w:val="Heading1"/>
        <w:rPr>
          <w:lang w:val="cs-CZ"/>
        </w:rPr>
      </w:pPr>
      <w:bookmarkStart w:id="22" w:name="_Toc106476068"/>
      <w:bookmarkStart w:id="23" w:name="_Toc106476109"/>
      <w:r w:rsidRPr="006A3876">
        <w:rPr>
          <w:lang w:val="cs-CZ"/>
        </w:rPr>
        <w:lastRenderedPageBreak/>
        <w:t>Rešerše – Současný stav řešené problematiky</w:t>
      </w:r>
      <w:bookmarkEnd w:id="22"/>
      <w:bookmarkEnd w:id="23"/>
      <w:r w:rsidRPr="006A3876">
        <w:rPr>
          <w:lang w:val="cs-CZ"/>
        </w:rPr>
        <w:t xml:space="preserve"> </w:t>
      </w:r>
    </w:p>
    <w:p w14:paraId="1BB38B24" w14:textId="29F2A9EF" w:rsidR="00A677BE" w:rsidRPr="006A3876" w:rsidRDefault="00A677BE" w:rsidP="00884983">
      <w:pPr>
        <w:rPr>
          <w:lang w:eastAsia="cs-CZ"/>
        </w:rPr>
      </w:pPr>
      <w:r w:rsidRPr="006A3876">
        <w:t>Za účelem získání obecného přehledu o problematice je vhodný průzkum obecných publikací jednak z oblast</w:t>
      </w:r>
      <w:r w:rsidR="007E0450" w:rsidRPr="006A3876">
        <w:t>í</w:t>
      </w:r>
      <w:r w:rsidRPr="006A3876">
        <w:t xml:space="preserve"> počítačové grafiky </w:t>
      </w:r>
      <w:r w:rsidR="000949FB" w:rsidRPr="006A3876">
        <w:fldChar w:fldCharType="begin"/>
      </w:r>
      <w:r w:rsidR="0014392A" w:rsidRPr="006A3876">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 - Jiří Žára; Bedřich Beneš; Petr Felkel - Megaknihy.cz","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6A3876">
        <w:fldChar w:fldCharType="separate"/>
      </w:r>
      <w:r w:rsidR="000949FB" w:rsidRPr="006A3876">
        <w:rPr>
          <w:rFonts w:cs="Times New Roman"/>
          <w:szCs w:val="24"/>
        </w:rPr>
        <w:t>(Žára, Beneš, Felkel 2005; Marschner et al. 2021)</w:t>
      </w:r>
      <w:r w:rsidR="000949FB" w:rsidRPr="006A3876">
        <w:fldChar w:fldCharType="end"/>
      </w:r>
      <w:r w:rsidR="007E0450" w:rsidRPr="006A3876">
        <w:t xml:space="preserve">, </w:t>
      </w:r>
      <w:r w:rsidR="000949FB" w:rsidRPr="006A3876">
        <w:t>geoinforma</w:t>
      </w:r>
      <w:r w:rsidR="00C94C46" w:rsidRPr="006A3876">
        <w:t>ční vědy</w:t>
      </w:r>
      <w:r w:rsidR="000949FB" w:rsidRPr="006A3876">
        <w:t xml:space="preserve"> </w:t>
      </w:r>
      <w:r w:rsidR="000949FB" w:rsidRPr="006A3876">
        <w:fldChar w:fldCharType="begin"/>
      </w:r>
      <w:r w:rsidR="00C05E88" w:rsidRPr="006A3876">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vHmZtnBc/IdnuqwwL","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6A3876">
        <w:fldChar w:fldCharType="separate"/>
      </w:r>
      <w:r w:rsidR="00ED0766" w:rsidRPr="006A3876">
        <w:t>(Guo, Goodchild, Annoni 2020; Bolstad 2019; Kresse, Danko 2012; Longley et al. 2015)</w:t>
      </w:r>
      <w:r w:rsidR="000949FB" w:rsidRPr="006A3876">
        <w:fldChar w:fldCharType="end"/>
      </w:r>
      <w:r w:rsidR="00071441" w:rsidRPr="006A3876">
        <w:t>,</w:t>
      </w:r>
      <w:r w:rsidR="007E0450" w:rsidRPr="006A3876">
        <w:t xml:space="preserve"> kartografické </w:t>
      </w:r>
      <w:r w:rsidR="00071441" w:rsidRPr="006A3876">
        <w:t>geo-</w:t>
      </w:r>
      <w:r w:rsidR="007E0450" w:rsidRPr="006A3876">
        <w:t xml:space="preserve">vizualizace </w:t>
      </w:r>
      <w:r w:rsidR="007E0450" w:rsidRPr="006A3876">
        <w:fldChar w:fldCharType="begin"/>
      </w:r>
      <w:r w:rsidR="0014392A" w:rsidRPr="006A3876">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6A3876">
        <w:fldChar w:fldCharType="separate"/>
      </w:r>
      <w:r w:rsidR="00B60F35" w:rsidRPr="006A3876">
        <w:rPr>
          <w:rFonts w:cs="Times New Roman"/>
          <w:szCs w:val="24"/>
        </w:rPr>
        <w:t>(Slocum 2014; Çöltekin et al. 2020a; Christophe 2020; Dykes, MacEachren, Kraak 2005)</w:t>
      </w:r>
      <w:r w:rsidR="007E0450" w:rsidRPr="006A3876">
        <w:fldChar w:fldCharType="end"/>
      </w:r>
      <w:r w:rsidR="006D4C0E" w:rsidRPr="006A3876">
        <w:t>,</w:t>
      </w:r>
      <w:r w:rsidR="00C94C46" w:rsidRPr="006A3876">
        <w:t xml:space="preserve"> webových technologií </w:t>
      </w:r>
      <w:r w:rsidR="00C94C46" w:rsidRPr="006A3876">
        <w:fldChar w:fldCharType="begin"/>
      </w:r>
      <w:r w:rsidR="0014392A" w:rsidRPr="006A3876">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6A3876">
        <w:fldChar w:fldCharType="separate"/>
      </w:r>
      <w:r w:rsidR="003A4332" w:rsidRPr="006A3876">
        <w:t>(Dorman 2020)</w:t>
      </w:r>
      <w:r w:rsidR="00C94C46" w:rsidRPr="006A3876">
        <w:fldChar w:fldCharType="end"/>
      </w:r>
      <w:r w:rsidR="006D4C0E" w:rsidRPr="006A3876">
        <w:t xml:space="preserve"> a virtuální / rozšířené reality </w:t>
      </w:r>
      <w:r w:rsidR="006D4C0E" w:rsidRPr="006A3876">
        <w:fldChar w:fldCharType="begin"/>
      </w:r>
      <w:r w:rsidR="0014392A" w:rsidRPr="006A3876">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6A3876">
        <w:fldChar w:fldCharType="separate"/>
      </w:r>
      <w:r w:rsidR="004278FB" w:rsidRPr="006A3876">
        <w:t>(Milgram, Kishino 1994; LaValle 2020; Sherman, Craig 2019; Mazuryk, Gervautz 1999)</w:t>
      </w:r>
      <w:r w:rsidR="006D4C0E" w:rsidRPr="006A3876">
        <w:fldChar w:fldCharType="end"/>
      </w:r>
      <w:r w:rsidR="00884983" w:rsidRPr="006A3876">
        <w:t xml:space="preserve">. </w:t>
      </w:r>
    </w:p>
    <w:p w14:paraId="01CBD4A1" w14:textId="468600AF" w:rsidR="003D53F7" w:rsidRPr="006A3876" w:rsidRDefault="00826027" w:rsidP="00174B1A">
      <w:pPr>
        <w:pStyle w:val="Normlnprvnodsazen"/>
      </w:pPr>
      <w:r w:rsidRPr="006A3876">
        <w:t>Koncept virtuální reality obec</w:t>
      </w:r>
      <w:r w:rsidR="00884983" w:rsidRPr="006A3876">
        <w:t>ně představují výše uvedené publikace</w:t>
      </w:r>
      <w:r w:rsidR="007337BF" w:rsidRPr="006A3876">
        <w:t>.</w:t>
      </w:r>
      <w:r w:rsidR="00884983" w:rsidRPr="006A3876">
        <w:t xml:space="preserve"> </w:t>
      </w:r>
      <w:r w:rsidR="007337BF" w:rsidRPr="006A3876">
        <w:t>Z</w:t>
      </w:r>
      <w:r w:rsidR="00884983" w:rsidRPr="006A3876">
        <w:t xml:space="preserve"> hlediska geoinformatiky a geografie je </w:t>
      </w:r>
      <w:r w:rsidR="007337BF" w:rsidRPr="006A3876">
        <w:t xml:space="preserve">vhodnější koncept </w:t>
      </w:r>
      <w:r w:rsidR="00884983" w:rsidRPr="006A3876">
        <w:t>virtuální</w:t>
      </w:r>
      <w:r w:rsidR="007337BF" w:rsidRPr="006A3876">
        <w:t>ch</w:t>
      </w:r>
      <w:r w:rsidR="00884983" w:rsidRPr="006A3876">
        <w:t xml:space="preserve"> </w:t>
      </w:r>
      <w:r w:rsidR="00805D18" w:rsidRPr="006A3876">
        <w:t>geografických prostředí, tedy VGE (</w:t>
      </w:r>
      <w:r w:rsidR="00805D18" w:rsidRPr="006A3876">
        <w:rPr>
          <w:i/>
          <w:iCs/>
        </w:rPr>
        <w:t>virtual geographic environment</w:t>
      </w:r>
      <w:r w:rsidR="00805D18" w:rsidRPr="006A3876">
        <w:t>)</w:t>
      </w:r>
      <w:r w:rsidR="00884983" w:rsidRPr="006A3876">
        <w:t xml:space="preserve"> tento způsob pohledu představují </w:t>
      </w:r>
      <w:r w:rsidR="00805D18" w:rsidRPr="006A3876">
        <w:fldChar w:fldCharType="begin"/>
      </w:r>
      <w:r w:rsidR="0014392A" w:rsidRPr="006A3876">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6A3876">
        <w:fldChar w:fldCharType="separate"/>
      </w:r>
      <w:r w:rsidR="00AC2D8B" w:rsidRPr="006A3876">
        <w:rPr>
          <w:rFonts w:cs="Times New Roman"/>
          <w:szCs w:val="24"/>
        </w:rPr>
        <w:t>(Stachon, Kubicek, Herman 2020; Çöltekin et al. 2020b; Batty 1997; Lin, Batty 2011; MacEachren et al. 1999; Blokdyk 2018; Lin et al. 2013)</w:t>
      </w:r>
      <w:r w:rsidR="00805D18" w:rsidRPr="006A3876">
        <w:fldChar w:fldCharType="end"/>
      </w:r>
      <w:r w:rsidR="00D10A98" w:rsidRPr="006A3876">
        <w:t xml:space="preserve">. </w:t>
      </w:r>
    </w:p>
    <w:p w14:paraId="681159D4" w14:textId="1B458350" w:rsidR="00D10A98" w:rsidRPr="006A3876" w:rsidRDefault="003D53F7" w:rsidP="00D10A98">
      <w:pPr>
        <w:pStyle w:val="Normlnprvnodsazen"/>
      </w:pPr>
      <w:r w:rsidRPr="006A3876">
        <w:t>Prerekvizitou úspěšné geoprostorové vizualizace</w:t>
      </w:r>
      <w:r w:rsidR="000022AF" w:rsidRPr="006A3876">
        <w:t xml:space="preserve">, jak tradiční, tak v rámci virtuálních prostředí, </w:t>
      </w:r>
      <w:r w:rsidRPr="006A3876">
        <w:t>je podrobné porozumění vstupním datům</w:t>
      </w:r>
      <w:r w:rsidR="00B82F54" w:rsidRPr="006A3876">
        <w:t xml:space="preserve"> tedy datovým modelům, metodám zpracování a výměny mezi technologiemi</w:t>
      </w:r>
      <w:r w:rsidR="008D4F69" w:rsidRPr="006A3876">
        <w:t xml:space="preserve"> </w:t>
      </w:r>
      <w:r w:rsidR="008D4F69" w:rsidRPr="006A3876">
        <w:fldChar w:fldCharType="begin"/>
      </w:r>
      <w:r w:rsidR="0014392A" w:rsidRPr="006A3876">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6A3876">
        <w:fldChar w:fldCharType="separate"/>
      </w:r>
      <w:r w:rsidR="008D4F69" w:rsidRPr="006A3876">
        <w:t>(Keil et al. 2021)</w:t>
      </w:r>
      <w:r w:rsidR="008D4F69" w:rsidRPr="006A3876">
        <w:fldChar w:fldCharType="end"/>
      </w:r>
      <w:r w:rsidR="00B82F54" w:rsidRPr="006A3876">
        <w:t>.</w:t>
      </w:r>
      <w:r w:rsidR="000022AF" w:rsidRPr="006A3876">
        <w:t xml:space="preserve"> Jelikož předností virtuální reality je prezentace </w:t>
      </w:r>
      <w:r w:rsidR="00174B1A" w:rsidRPr="006A3876">
        <w:t xml:space="preserve">více rozměrných dat </w:t>
      </w:r>
      <w:r w:rsidR="000022AF" w:rsidRPr="006A3876">
        <w:t xml:space="preserve">(šířka, délka, </w:t>
      </w:r>
      <w:r w:rsidR="00174B1A" w:rsidRPr="006A3876">
        <w:t>výška,</w:t>
      </w:r>
      <w:r w:rsidR="000022AF" w:rsidRPr="006A3876">
        <w:t xml:space="preserve"> popř. </w:t>
      </w:r>
      <w:r w:rsidR="00E2062E" w:rsidRPr="006A3876">
        <w:t>jiná veličina)</w:t>
      </w:r>
      <w:r w:rsidR="00174B1A" w:rsidRPr="006A3876">
        <w:t>. Z</w:t>
      </w:r>
      <w:r w:rsidR="00E2062E" w:rsidRPr="006A3876">
        <w:t>áklady modelování takových to dat řeší</w:t>
      </w:r>
      <w:r w:rsidR="000022AF" w:rsidRPr="006A3876">
        <w:t xml:space="preserve"> </w:t>
      </w:r>
      <w:r w:rsidR="000022AF" w:rsidRPr="006A3876">
        <w:fldChar w:fldCharType="begin"/>
      </w:r>
      <w:r w:rsidR="0014392A" w:rsidRPr="006A3876">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6A3876">
        <w:fldChar w:fldCharType="separate"/>
      </w:r>
      <w:r w:rsidR="000022AF" w:rsidRPr="006A3876">
        <w:t>(Abdul-Rahman, Pilouk 2008)</w:t>
      </w:r>
      <w:r w:rsidR="000022AF" w:rsidRPr="006A3876">
        <w:fldChar w:fldCharType="end"/>
      </w:r>
      <w:r w:rsidR="000022AF" w:rsidRPr="006A3876">
        <w:t xml:space="preserve">. </w:t>
      </w:r>
      <w:r w:rsidR="00747000" w:rsidRPr="006A3876">
        <w:t xml:space="preserve">Problematiku převodu 2D do 3D dat rozebírá </w:t>
      </w:r>
      <w:r w:rsidR="00747000" w:rsidRPr="006A3876">
        <w:fldChar w:fldCharType="begin"/>
      </w:r>
      <w:r w:rsidR="0014392A" w:rsidRPr="006A3876">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6A3876">
        <w:fldChar w:fldCharType="separate"/>
      </w:r>
      <w:r w:rsidR="00747000" w:rsidRPr="006A3876">
        <w:t>(Halik 2018)</w:t>
      </w:r>
      <w:r w:rsidR="00747000" w:rsidRPr="006A3876">
        <w:fldChar w:fldCharType="end"/>
      </w:r>
      <w:r w:rsidR="00747000" w:rsidRPr="006A3876">
        <w:t xml:space="preserve">. </w:t>
      </w:r>
      <w:r w:rsidR="00B82F54" w:rsidRPr="006A3876">
        <w:t xml:space="preserve">Kompletní postup od získání geoprostorových dat přes integraci po jejich vizualizaci představují </w:t>
      </w:r>
      <w:r w:rsidR="00B82F54" w:rsidRPr="006A3876">
        <w:fldChar w:fldCharType="begin"/>
      </w:r>
      <w:r w:rsidR="0014392A" w:rsidRPr="006A3876">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6A3876">
        <w:fldChar w:fldCharType="separate"/>
      </w:r>
      <w:r w:rsidR="00992828" w:rsidRPr="006A3876">
        <w:t>(Zhao et al. 2019; Laksono, Aditya 2019; Herman 2011; 2014; Buyuksalih et al. 2017; Keil et al. 2021)</w:t>
      </w:r>
      <w:r w:rsidR="00B82F54" w:rsidRPr="006A3876">
        <w:fldChar w:fldCharType="end"/>
      </w:r>
      <w:r w:rsidR="00B82F54" w:rsidRPr="006A3876">
        <w:t>.</w:t>
      </w:r>
      <w:ins w:id="24" w:author="Jan Horák" w:date="2023-06-15T11:09:00Z">
        <w:r w:rsidR="00B869A5" w:rsidRPr="006A3876">
          <w:t xml:space="preserve"> Zaměření na technické aspekty sběru a následně publikace 3D pomocí webového informačního sytému řeší</w:t>
        </w:r>
      </w:ins>
      <w:r w:rsidR="0010089A" w:rsidRPr="006A3876">
        <w:t xml:space="preserve"> </w:t>
      </w:r>
      <w:commentRangeStart w:id="25"/>
      <w:commentRangeStart w:id="26"/>
      <w:r w:rsidR="00737CE9" w:rsidRPr="006A3876">
        <w:fldChar w:fldCharType="begin"/>
      </w:r>
      <w:r w:rsidR="0014392A" w:rsidRPr="006A3876">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6A3876">
        <w:fldChar w:fldCharType="separate"/>
      </w:r>
      <w:r w:rsidR="00737CE9" w:rsidRPr="006A3876">
        <w:t>(Cibula 2021)</w:t>
      </w:r>
      <w:r w:rsidR="00737CE9" w:rsidRPr="006A3876">
        <w:fldChar w:fldCharType="end"/>
      </w:r>
      <w:del w:id="27" w:author="Jan Horák" w:date="2023-06-15T11:09:00Z">
        <w:r w:rsidR="00737CE9" w:rsidRPr="006A3876" w:rsidDel="00B869A5">
          <w:delText xml:space="preserve"> řeší </w:delText>
        </w:r>
        <w:commentRangeEnd w:id="25"/>
        <w:r w:rsidR="00AC3EB7" w:rsidRPr="006A3876" w:rsidDel="00B869A5">
          <w:rPr>
            <w:rStyle w:val="CommentReference"/>
            <w:lang w:eastAsia="en-US"/>
          </w:rPr>
          <w:commentReference w:id="25"/>
        </w:r>
      </w:del>
      <w:commentRangeEnd w:id="26"/>
      <w:r w:rsidR="00B869A5" w:rsidRPr="006A3876">
        <w:rPr>
          <w:rStyle w:val="CommentReference"/>
          <w:lang w:eastAsia="en-US"/>
        </w:rPr>
        <w:commentReference w:id="26"/>
      </w:r>
      <w:del w:id="28" w:author="Jan Horák" w:date="2023-06-15T11:09:00Z">
        <w:r w:rsidR="00737CE9" w:rsidRPr="006A3876" w:rsidDel="00B869A5">
          <w:delText>vývoj webového informačního systému pro publikaci 2D a 3D dat</w:delText>
        </w:r>
      </w:del>
      <w:r w:rsidR="00737CE9" w:rsidRPr="006A3876">
        <w:t xml:space="preserve">. </w:t>
      </w:r>
      <w:r w:rsidR="0010089A" w:rsidRPr="006A3876">
        <w:t xml:space="preserve">Mimo samotná data je také nutné mít na paměti kartografická pravidla a principy při vizualizaci především 3D dat </w:t>
      </w:r>
      <w:r w:rsidR="00B93299" w:rsidRPr="006A3876">
        <w:fldChar w:fldCharType="begin"/>
      </w:r>
      <w:r w:rsidR="0014392A" w:rsidRPr="006A3876">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6A3876">
        <w:fldChar w:fldCharType="separate"/>
      </w:r>
      <w:r w:rsidR="00B93299" w:rsidRPr="006A3876">
        <w:t>(Pegg 2008)</w:t>
      </w:r>
      <w:r w:rsidR="00B93299" w:rsidRPr="006A3876">
        <w:fldChar w:fldCharType="end"/>
      </w:r>
      <w:r w:rsidR="00B93299" w:rsidRPr="006A3876">
        <w:t>.</w:t>
      </w:r>
    </w:p>
    <w:p w14:paraId="5BB89594" w14:textId="6B1E29DD" w:rsidR="004F5876" w:rsidRPr="006A3876" w:rsidRDefault="00D10A98" w:rsidP="004F5876">
      <w:pPr>
        <w:pStyle w:val="Normlnprvnodsazen"/>
      </w:pPr>
      <w:r w:rsidRPr="006A3876">
        <w:t xml:space="preserve">Proto aby vizualizace plnila svůj účel je </w:t>
      </w:r>
      <w:r w:rsidR="0064029B" w:rsidRPr="006A3876">
        <w:t>nutné,</w:t>
      </w:r>
      <w:r w:rsidRPr="006A3876">
        <w:t xml:space="preserve"> aby byla přístupná uživatelům</w:t>
      </w:r>
      <w:r w:rsidR="0064029B" w:rsidRPr="006A3876">
        <w:t xml:space="preserve">. Přístupnost v kontextu této práce představuje publikace vizualizace ve webovém prostředí. Problematikou rozšířené reality ve webovém prostředí se zabývá </w:t>
      </w:r>
      <w:r w:rsidR="0064029B" w:rsidRPr="006A3876">
        <w:fldChar w:fldCharType="begin"/>
      </w:r>
      <w:r w:rsidR="0014392A" w:rsidRPr="006A3876">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6A3876">
        <w:fldChar w:fldCharType="separate"/>
      </w:r>
      <w:r w:rsidR="0064029B" w:rsidRPr="006A3876">
        <w:t>(Maclntyre, Smith 2018)</w:t>
      </w:r>
      <w:r w:rsidR="0064029B" w:rsidRPr="006A3876">
        <w:fldChar w:fldCharType="end"/>
      </w:r>
      <w:r w:rsidR="0064029B" w:rsidRPr="006A3876">
        <w:t xml:space="preserve">. </w:t>
      </w:r>
      <w:r w:rsidR="00E2062E" w:rsidRPr="006A3876">
        <w:t xml:space="preserve">Podrobný návod tvorby VR prostředí na webu představuje </w:t>
      </w:r>
      <w:r w:rsidR="00E2062E" w:rsidRPr="006A3876">
        <w:fldChar w:fldCharType="begin"/>
      </w:r>
      <w:r w:rsidR="0014392A" w:rsidRPr="006A3876">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6A3876">
        <w:fldChar w:fldCharType="separate"/>
      </w:r>
      <w:r w:rsidR="00E2062E" w:rsidRPr="006A3876">
        <w:t>(Baruah 2021)</w:t>
      </w:r>
      <w:r w:rsidR="00E2062E" w:rsidRPr="006A3876">
        <w:fldChar w:fldCharType="end"/>
      </w:r>
      <w:r w:rsidR="00E2062E" w:rsidRPr="006A3876">
        <w:t>.</w:t>
      </w:r>
      <w:r w:rsidR="004F5876" w:rsidRPr="006A3876">
        <w:t xml:space="preserve"> </w:t>
      </w:r>
      <w:r w:rsidR="004F5876" w:rsidRPr="006A3876">
        <w:fldChar w:fldCharType="begin"/>
      </w:r>
      <w:r w:rsidR="0014392A" w:rsidRPr="006A3876">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6A3876">
        <w:fldChar w:fldCharType="separate"/>
      </w:r>
      <w:r w:rsidR="004F5876" w:rsidRPr="006A3876">
        <w:t>(Butcher, John, Ritsos 2021)</w:t>
      </w:r>
      <w:r w:rsidR="004F5876" w:rsidRPr="006A3876">
        <w:fldChar w:fldCharType="end"/>
      </w:r>
      <w:r w:rsidR="004F5876" w:rsidRPr="006A3876">
        <w:t xml:space="preserve"> představuje webový framework pro tvorbu obecných vizualizací dat ve VR na webu.</w:t>
      </w:r>
      <w:r w:rsidR="00E2062E" w:rsidRPr="006A3876">
        <w:t xml:space="preserve"> </w:t>
      </w:r>
      <w:r w:rsidR="0064029B" w:rsidRPr="006A3876">
        <w:t xml:space="preserve">V případě VGE je často řešena problematika distribuovaných </w:t>
      </w:r>
      <w:r w:rsidR="0064029B" w:rsidRPr="006A3876">
        <w:rPr>
          <w:i/>
          <w:iCs/>
        </w:rPr>
        <w:t xml:space="preserve">kolaborativních </w:t>
      </w:r>
      <w:r w:rsidR="0064029B" w:rsidRPr="006A3876">
        <w:t xml:space="preserve">prostředí v rámci rozšířené reality. Obecně tuto problematiku řeší </w:t>
      </w:r>
      <w:del w:id="29" w:author="Lukáš Herman" w:date="2023-02-21T16:14:00Z">
        <w:r w:rsidR="0064029B" w:rsidRPr="006A3876" w:rsidDel="00AC3EB7">
          <w:delText xml:space="preserve">í </w:delText>
        </w:r>
      </w:del>
      <w:r w:rsidR="0064029B" w:rsidRPr="006A3876">
        <w:fldChar w:fldCharType="begin"/>
      </w:r>
      <w:r w:rsidR="0014392A" w:rsidRPr="006A3876">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6A3876">
        <w:fldChar w:fldCharType="separate"/>
      </w:r>
      <w:r w:rsidR="00B9144D" w:rsidRPr="006A3876">
        <w:rPr>
          <w:rFonts w:cs="Times New Roman"/>
          <w:szCs w:val="24"/>
        </w:rPr>
        <w:t>(Lee, Yoo 2021; Šašinka et al. 2019)</w:t>
      </w:r>
      <w:r w:rsidR="0064029B" w:rsidRPr="006A3876">
        <w:fldChar w:fldCharType="end"/>
      </w:r>
      <w:r w:rsidR="0064029B" w:rsidRPr="006A3876">
        <w:t xml:space="preserve">, v geoinformačním kontextu pak </w:t>
      </w:r>
      <w:r w:rsidR="0064029B" w:rsidRPr="006A3876">
        <w:fldChar w:fldCharType="begin"/>
      </w:r>
      <w:r w:rsidR="0014392A" w:rsidRPr="006A3876">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6A3876">
        <w:fldChar w:fldCharType="separate"/>
      </w:r>
      <w:r w:rsidR="0064029B" w:rsidRPr="006A3876">
        <w:t>(Sermet, Demir 2021)</w:t>
      </w:r>
      <w:r w:rsidR="0064029B" w:rsidRPr="006A3876">
        <w:fldChar w:fldCharType="end"/>
      </w:r>
      <w:r w:rsidR="0064029B" w:rsidRPr="006A3876">
        <w:t xml:space="preserve">. </w:t>
      </w:r>
      <w:r w:rsidR="004278FB" w:rsidRPr="006A3876">
        <w:rPr>
          <w:highlight w:val="yellow"/>
        </w:rPr>
        <w:t>#TODO Mozila Hubs aj.</w:t>
      </w:r>
      <w:r w:rsidR="004278FB" w:rsidRPr="006A3876">
        <w:t xml:space="preserve"> </w:t>
      </w:r>
    </w:p>
    <w:p w14:paraId="64DCAF94" w14:textId="08ABAFDD" w:rsidR="00E85CCE" w:rsidRPr="006A3876" w:rsidRDefault="00174B1A" w:rsidP="00CF2502">
      <w:pPr>
        <w:pStyle w:val="Normlnprvnodsazen"/>
        <w:divId w:val="1117915535"/>
      </w:pPr>
      <w:r w:rsidRPr="006A3876">
        <w:t xml:space="preserve">Za účelem vhodného výběru technologie pro vývoj </w:t>
      </w:r>
      <w:r w:rsidR="00D96F27" w:rsidRPr="006A3876">
        <w:t>XR</w:t>
      </w:r>
      <w:r w:rsidRPr="006A3876">
        <w:t xml:space="preserve"> aplikace pro prezentaci geoprostorových dat je vhodný široký průzkum případových studií a jejich následná typologie na základě tematického zaměření, ale i využité technologie. </w:t>
      </w:r>
      <w:r w:rsidR="00E85CCE" w:rsidRPr="006A3876">
        <w:t xml:space="preserve">Vizualizaci terénu pomocí herních enginů řeší </w:t>
      </w:r>
      <w:r w:rsidR="00E85CCE" w:rsidRPr="006A3876">
        <w:fldChar w:fldCharType="begin"/>
      </w:r>
      <w:r w:rsidR="0014392A" w:rsidRPr="006A3876">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6A3876">
        <w:fldChar w:fldCharType="separate"/>
      </w:r>
      <w:r w:rsidR="00E85CCE" w:rsidRPr="006A3876">
        <w:t>(Mat et al. 2014)</w:t>
      </w:r>
      <w:r w:rsidR="00E85CCE" w:rsidRPr="006A3876">
        <w:fldChar w:fldCharType="end"/>
      </w:r>
      <w:r w:rsidR="00E85CCE" w:rsidRPr="006A3876">
        <w:t xml:space="preserve">. Komplexnější scény za pomocí herních enginů pak představují </w:t>
      </w:r>
      <w:r w:rsidR="00E85CCE" w:rsidRPr="006A3876">
        <w:fldChar w:fldCharType="begin"/>
      </w:r>
      <w:r w:rsidR="0014392A" w:rsidRPr="006A3876">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6A3876">
        <w:fldChar w:fldCharType="separate"/>
      </w:r>
      <w:r w:rsidR="00DF109F" w:rsidRPr="006A3876">
        <w:rPr>
          <w:rFonts w:cs="Times New Roman"/>
          <w:szCs w:val="24"/>
        </w:rPr>
        <w:t>(Ugwitz, Stachoň, Kubicek 2021; Laksono, Aditya 2019; Keil et al. 2021)</w:t>
      </w:r>
      <w:r w:rsidR="00E85CCE" w:rsidRPr="006A3876">
        <w:fldChar w:fldCharType="end"/>
      </w:r>
      <w:r w:rsidR="004D50E3" w:rsidRPr="006A3876">
        <w:t xml:space="preserve">. Vizualizace </w:t>
      </w:r>
      <w:r w:rsidR="00CF2502" w:rsidRPr="006A3876">
        <w:t xml:space="preserve">terénu je řešena pomocí webových technologií v </w:t>
      </w:r>
      <w:r w:rsidR="00CF2502" w:rsidRPr="006A3876">
        <w:fldChar w:fldCharType="begin"/>
      </w:r>
      <w:r w:rsidR="0014392A" w:rsidRPr="006A3876">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6A3876">
        <w:fldChar w:fldCharType="separate"/>
      </w:r>
      <w:r w:rsidR="00CF2502" w:rsidRPr="006A3876">
        <w:rPr>
          <w:rFonts w:cs="Times New Roman"/>
          <w:szCs w:val="24"/>
        </w:rPr>
        <w:t>(Herman, Řezník 2015)</w:t>
      </w:r>
      <w:r w:rsidR="00CF2502" w:rsidRPr="006A3876">
        <w:fldChar w:fldCharType="end"/>
      </w:r>
    </w:p>
    <w:p w14:paraId="5B73E8F3" w14:textId="745804E3" w:rsidR="008A172B" w:rsidRPr="006A3876" w:rsidRDefault="00DF109F" w:rsidP="008A172B">
      <w:pPr>
        <w:pStyle w:val="Normlnprvnodsazen"/>
        <w:divId w:val="1117915535"/>
        <w:rPr>
          <w:color w:val="FF0000"/>
          <w:lang w:eastAsia="en-US"/>
        </w:rPr>
      </w:pPr>
      <w:r w:rsidRPr="006A3876">
        <w:rPr>
          <w:lang w:eastAsia="en-US"/>
        </w:rPr>
        <w:t xml:space="preserve">Široké využití nachází </w:t>
      </w:r>
      <w:r w:rsidR="00D96F27" w:rsidRPr="006A3876">
        <w:rPr>
          <w:lang w:eastAsia="en-US"/>
        </w:rPr>
        <w:t>3D vizualizace a XR v</w:t>
      </w:r>
      <w:ins w:id="30" w:author="Lukáš Herman" w:date="2023-02-21T16:14:00Z">
        <w:r w:rsidR="00AC3EB7" w:rsidRPr="006A3876">
          <w:rPr>
            <w:lang w:eastAsia="en-US"/>
          </w:rPr>
          <w:t xml:space="preserve"> případě </w:t>
        </w:r>
      </w:ins>
      <w:del w:id="31" w:author="Lukáš Herman" w:date="2023-02-21T16:14:00Z">
        <w:r w:rsidR="00D96F27" w:rsidRPr="006A3876" w:rsidDel="00AC3EB7">
          <w:rPr>
            <w:lang w:eastAsia="en-US"/>
          </w:rPr>
          <w:delText> </w:delText>
        </w:r>
      </w:del>
      <w:r w:rsidR="00D96F27" w:rsidRPr="006A3876">
        <w:rPr>
          <w:lang w:eastAsia="en-US"/>
        </w:rPr>
        <w:t>urbánních prostředí</w:t>
      </w:r>
      <w:del w:id="32" w:author="Lukáš Herman" w:date="2023-02-21T16:15:00Z">
        <w:r w:rsidR="00D96F27" w:rsidRPr="006A3876" w:rsidDel="00AC3EB7">
          <w:rPr>
            <w:lang w:eastAsia="en-US"/>
          </w:rPr>
          <w:delText>ch</w:delText>
        </w:r>
      </w:del>
      <w:r w:rsidR="00D96F27" w:rsidRPr="006A3876">
        <w:rPr>
          <w:lang w:eastAsia="en-US"/>
        </w:rPr>
        <w:t xml:space="preserve"> a to v různých odvětvích např. urbánní </w:t>
      </w:r>
      <w:r w:rsidR="004D50E3" w:rsidRPr="006A3876">
        <w:rPr>
          <w:lang w:eastAsia="en-US"/>
        </w:rPr>
        <w:t>plánování,</w:t>
      </w:r>
      <w:r w:rsidR="00D96F27" w:rsidRPr="006A3876">
        <w:rPr>
          <w:lang w:eastAsia="en-US"/>
        </w:rPr>
        <w:t xml:space="preserve"> architektura, meteorologie aj</w:t>
      </w:r>
      <w:r w:rsidR="00CF2502" w:rsidRPr="006A3876">
        <w:rPr>
          <w:lang w:eastAsia="en-US"/>
        </w:rPr>
        <w:t>.</w:t>
      </w:r>
      <w:r w:rsidR="004D50E3" w:rsidRPr="006A3876">
        <w:rPr>
          <w:lang w:eastAsia="en-US"/>
        </w:rPr>
        <w:t xml:space="preserve"> Vizualizaci 3D city modelů napříč projekty shrnuje </w:t>
      </w:r>
      <w:r w:rsidR="004D50E3" w:rsidRPr="006A3876">
        <w:rPr>
          <w:lang w:eastAsia="en-US"/>
        </w:rPr>
        <w:fldChar w:fldCharType="begin"/>
      </w:r>
      <w:r w:rsidR="0014392A" w:rsidRPr="006A3876">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6A3876">
        <w:rPr>
          <w:lang w:eastAsia="en-US"/>
        </w:rPr>
        <w:fldChar w:fldCharType="separate"/>
      </w:r>
      <w:r w:rsidR="00CF2502" w:rsidRPr="006A3876">
        <w:t>(Julin et al. 2018; Herman 2014)</w:t>
      </w:r>
      <w:r w:rsidR="004D50E3" w:rsidRPr="006A3876">
        <w:rPr>
          <w:lang w:eastAsia="en-US"/>
        </w:rPr>
        <w:fldChar w:fldCharType="end"/>
      </w:r>
      <w:r w:rsidR="00CF2502" w:rsidRPr="006A3876">
        <w:rPr>
          <w:lang w:eastAsia="en-US"/>
        </w:rPr>
        <w:t xml:space="preserve">. </w:t>
      </w:r>
      <w:r w:rsidR="00D96F27" w:rsidRPr="006A3876">
        <w:rPr>
          <w:lang w:eastAsia="en-US"/>
        </w:rPr>
        <w:t xml:space="preserve">Koncept AR aplikace pro terénní urbánní plánování shrnuje </w:t>
      </w:r>
      <w:r w:rsidR="00D96F27" w:rsidRPr="006A3876">
        <w:rPr>
          <w:lang w:eastAsia="en-US"/>
        </w:rPr>
        <w:fldChar w:fldCharType="begin"/>
      </w:r>
      <w:r w:rsidR="0014392A" w:rsidRPr="006A3876">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6A3876">
        <w:rPr>
          <w:lang w:eastAsia="en-US"/>
        </w:rPr>
        <w:fldChar w:fldCharType="separate"/>
      </w:r>
      <w:r w:rsidR="00D96F27" w:rsidRPr="006A3876">
        <w:t>(Cirulis, Brigmanis 2013)</w:t>
      </w:r>
      <w:r w:rsidR="00D96F27" w:rsidRPr="006A3876">
        <w:rPr>
          <w:lang w:eastAsia="en-US"/>
        </w:rPr>
        <w:fldChar w:fldCharType="end"/>
      </w:r>
      <w:r w:rsidR="004D50E3" w:rsidRPr="006A3876">
        <w:rPr>
          <w:lang w:eastAsia="en-US"/>
        </w:rPr>
        <w:t xml:space="preserve">. </w:t>
      </w:r>
      <w:r w:rsidR="00CF2502" w:rsidRPr="006A3876">
        <w:rPr>
          <w:lang w:eastAsia="en-US"/>
        </w:rPr>
        <w:t xml:space="preserve">V oblasti </w:t>
      </w:r>
      <w:r w:rsidR="004D50E3" w:rsidRPr="006A3876">
        <w:rPr>
          <w:lang w:eastAsia="en-US"/>
        </w:rPr>
        <w:t xml:space="preserve">meteorologie využívá 3D vizualizace </w:t>
      </w:r>
      <w:r w:rsidR="004D50E3" w:rsidRPr="006A3876">
        <w:rPr>
          <w:lang w:eastAsia="en-US"/>
        </w:rPr>
        <w:fldChar w:fldCharType="begin"/>
      </w:r>
      <w:r w:rsidR="0014392A" w:rsidRPr="006A3876">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6A3876">
        <w:rPr>
          <w:lang w:eastAsia="en-US"/>
        </w:rPr>
        <w:fldChar w:fldCharType="separate"/>
      </w:r>
      <w:r w:rsidR="004D50E3" w:rsidRPr="006A3876">
        <w:rPr>
          <w:rFonts w:cs="Times New Roman"/>
          <w:szCs w:val="24"/>
        </w:rPr>
        <w:t>(Gautier, Christophe, Brédif 2020; Gautier, Brédif, Christophe 2020)</w:t>
      </w:r>
      <w:r w:rsidR="004D50E3" w:rsidRPr="006A3876">
        <w:rPr>
          <w:lang w:eastAsia="en-US"/>
        </w:rPr>
        <w:fldChar w:fldCharType="end"/>
      </w:r>
      <w:r w:rsidR="00CF2502" w:rsidRPr="006A3876">
        <w:rPr>
          <w:lang w:eastAsia="en-US"/>
        </w:rPr>
        <w:t xml:space="preserve">, v kontextu plánování umístění větrných elektráren pak </w:t>
      </w:r>
      <w:r w:rsidR="00CF2502" w:rsidRPr="006A3876">
        <w:rPr>
          <w:lang w:eastAsia="en-US"/>
        </w:rPr>
        <w:fldChar w:fldCharType="begin"/>
      </w:r>
      <w:r w:rsidR="0014392A" w:rsidRPr="006A3876">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6A3876">
        <w:rPr>
          <w:lang w:eastAsia="en-US"/>
        </w:rPr>
        <w:fldChar w:fldCharType="separate"/>
      </w:r>
      <w:r w:rsidR="00CF2502" w:rsidRPr="006A3876">
        <w:t>(Rafiee et al. 2018)</w:t>
      </w:r>
      <w:r w:rsidR="00CF2502" w:rsidRPr="006A3876">
        <w:rPr>
          <w:lang w:eastAsia="en-US"/>
        </w:rPr>
        <w:fldChar w:fldCharType="end"/>
      </w:r>
      <w:r w:rsidR="000558F0" w:rsidRPr="006A3876">
        <w:rPr>
          <w:lang w:eastAsia="en-US"/>
        </w:rPr>
        <w:t xml:space="preserve">. V případě územního plánování se využitím 3D vizualizace zabývá </w:t>
      </w:r>
      <w:r w:rsidR="000558F0" w:rsidRPr="006A3876">
        <w:rPr>
          <w:lang w:eastAsia="en-US"/>
        </w:rPr>
        <w:fldChar w:fldCharType="begin"/>
      </w:r>
      <w:r w:rsidR="0014392A" w:rsidRPr="006A3876">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6A3876">
        <w:rPr>
          <w:lang w:eastAsia="en-US"/>
        </w:rPr>
        <w:fldChar w:fldCharType="separate"/>
      </w:r>
      <w:r w:rsidR="000558F0" w:rsidRPr="006A3876">
        <w:t>(Judge, Harrie 2020)</w:t>
      </w:r>
      <w:r w:rsidR="000558F0" w:rsidRPr="006A3876">
        <w:rPr>
          <w:lang w:eastAsia="en-US"/>
        </w:rPr>
        <w:fldChar w:fldCharType="end"/>
      </w:r>
      <w:r w:rsidR="000558F0" w:rsidRPr="006A3876">
        <w:rPr>
          <w:lang w:eastAsia="en-US"/>
        </w:rPr>
        <w:t xml:space="preserve">. </w:t>
      </w:r>
      <w:r w:rsidR="00CF2502" w:rsidRPr="006A3876">
        <w:rPr>
          <w:lang w:eastAsia="en-US"/>
        </w:rPr>
        <w:t xml:space="preserve"> </w:t>
      </w:r>
      <w:r w:rsidR="006B05E9" w:rsidRPr="006A3876">
        <w:rPr>
          <w:lang w:eastAsia="en-US"/>
        </w:rPr>
        <w:t xml:space="preserve">3D webové vizualizace seismických hazardů infrastruktury využívají  </w:t>
      </w:r>
      <w:r w:rsidR="006B05E9" w:rsidRPr="006A3876">
        <w:rPr>
          <w:lang w:eastAsia="en-US"/>
        </w:rPr>
        <w:fldChar w:fldCharType="begin"/>
      </w:r>
      <w:r w:rsidR="0014392A" w:rsidRPr="006A3876">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6A3876">
        <w:rPr>
          <w:lang w:eastAsia="en-US"/>
        </w:rPr>
        <w:fldChar w:fldCharType="separate"/>
      </w:r>
      <w:r w:rsidR="006B05E9" w:rsidRPr="006A3876">
        <w:t>(Mazzei, Quaroni 2022)</w:t>
      </w:r>
      <w:r w:rsidR="006B05E9" w:rsidRPr="006A3876">
        <w:rPr>
          <w:lang w:eastAsia="en-US"/>
        </w:rPr>
        <w:fldChar w:fldCharType="end"/>
      </w:r>
      <w:r w:rsidR="006B05E9" w:rsidRPr="006A3876">
        <w:rPr>
          <w:lang w:eastAsia="en-US"/>
        </w:rPr>
        <w:t>.</w:t>
      </w:r>
      <w:r w:rsidR="00413905" w:rsidRPr="006A3876">
        <w:rPr>
          <w:lang w:eastAsia="en-US"/>
        </w:rPr>
        <w:t xml:space="preserve"> </w:t>
      </w:r>
      <w:r w:rsidR="00413905" w:rsidRPr="006A3876">
        <w:rPr>
          <w:highlight w:val="yellow"/>
          <w:lang w:eastAsia="en-US"/>
        </w:rPr>
        <w:t>#TODO</w:t>
      </w:r>
    </w:p>
    <w:p w14:paraId="07BBBF25" w14:textId="6C5BD780" w:rsidR="00267EE8" w:rsidRPr="006A3876" w:rsidRDefault="008A172B" w:rsidP="00413905">
      <w:pPr>
        <w:pStyle w:val="Normlnprvnodsazen"/>
        <w:divId w:val="1117915535"/>
      </w:pPr>
      <w:r w:rsidRPr="006A3876">
        <w:rPr>
          <w:lang w:eastAsia="en-US"/>
        </w:rPr>
        <w:lastRenderedPageBreak/>
        <w:t xml:space="preserve">V rámci územního plánování je </w:t>
      </w:r>
      <w:r w:rsidR="00E40374" w:rsidRPr="006A3876">
        <w:rPr>
          <w:lang w:eastAsia="en-US"/>
        </w:rPr>
        <w:t xml:space="preserve">VR </w:t>
      </w:r>
      <w:r w:rsidRPr="006A3876">
        <w:rPr>
          <w:lang w:eastAsia="en-US"/>
        </w:rPr>
        <w:t xml:space="preserve">3D vizualizace často </w:t>
      </w:r>
      <w:r w:rsidR="00C6634E" w:rsidRPr="006A3876">
        <w:rPr>
          <w:lang w:eastAsia="en-US"/>
        </w:rPr>
        <w:t>zmiňována</w:t>
      </w:r>
      <w:r w:rsidRPr="006A3876">
        <w:rPr>
          <w:lang w:eastAsia="en-US"/>
        </w:rPr>
        <w:t xml:space="preserve"> v kontextu zvýšení participace veřejnosti na vývoji územního plánu. Autoři </w:t>
      </w:r>
      <w:r w:rsidR="002E5F3C" w:rsidRPr="006A3876">
        <w:rPr>
          <w:lang w:eastAsia="en-US"/>
        </w:rPr>
        <w:fldChar w:fldCharType="begin"/>
      </w:r>
      <w:r w:rsidR="0014392A" w:rsidRPr="006A3876">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6A3876">
        <w:rPr>
          <w:lang w:eastAsia="en-US"/>
        </w:rPr>
        <w:fldChar w:fldCharType="separate"/>
      </w:r>
      <w:r w:rsidR="002E5F3C" w:rsidRPr="006A3876">
        <w:t>(Judge, Harrie 2020; Onyimbi, Koeva, Flacke 2018; Rzeszewski, Orylski 2021)</w:t>
      </w:r>
      <w:r w:rsidR="002E5F3C" w:rsidRPr="006A3876">
        <w:rPr>
          <w:lang w:eastAsia="en-US"/>
        </w:rPr>
        <w:fldChar w:fldCharType="end"/>
      </w:r>
      <w:r w:rsidRPr="006A3876">
        <w:rPr>
          <w:lang w:eastAsia="en-US"/>
        </w:rPr>
        <w:t xml:space="preserve"> považují 3D vizualizace za přínosné v tomto ohledu.</w:t>
      </w:r>
      <w:r w:rsidR="00413905" w:rsidRPr="006A3876">
        <w:rPr>
          <w:lang w:eastAsia="en-US"/>
        </w:rPr>
        <w:t xml:space="preserve"> </w:t>
      </w:r>
      <w:r w:rsidR="00271086" w:rsidRPr="006A3876">
        <w:t xml:space="preserve">Virtuální prostředí v kontextu geografie jsou často zmiňována i v oblasti výuky. Vývoj systému pro sběr a goevizualizaci dat v rámci virtuální reality představuje </w:t>
      </w:r>
      <w:r w:rsidR="00271086" w:rsidRPr="006A3876">
        <w:fldChar w:fldCharType="begin"/>
      </w:r>
      <w:r w:rsidR="00271086" w:rsidRPr="006A3876">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6A3876">
        <w:fldChar w:fldCharType="separate"/>
      </w:r>
      <w:r w:rsidR="00271086" w:rsidRPr="006A3876">
        <w:t>(Bernardes et al. 2018)</w:t>
      </w:r>
      <w:r w:rsidR="00271086" w:rsidRPr="006A3876">
        <w:fldChar w:fldCharType="end"/>
      </w:r>
      <w:r w:rsidR="00271086" w:rsidRPr="006A3876">
        <w:t xml:space="preserve">. </w:t>
      </w:r>
      <w:r w:rsidR="00B12CF6" w:rsidRPr="006A3876">
        <w:t>Geovizualizace v rámci tohoto výzkumu spočívala ve vytvoření virtuálních prostředí univerzitního kampusu pomocí herních enginů (</w:t>
      </w:r>
      <w:ins w:id="33" w:author="Lukáš Herman" w:date="2023-02-21T16:15:00Z">
        <w:r w:rsidR="00AA587E" w:rsidRPr="006A3876">
          <w:t xml:space="preserve">např. </w:t>
        </w:r>
      </w:ins>
      <w:r w:rsidR="00B12CF6" w:rsidRPr="006A3876">
        <w:t xml:space="preserve">Unity, Unreal). </w:t>
      </w:r>
    </w:p>
    <w:p w14:paraId="4C7139A4" w14:textId="0CAEE032" w:rsidR="00413905" w:rsidRPr="006A3876" w:rsidRDefault="00413905" w:rsidP="00413905">
      <w:pPr>
        <w:pStyle w:val="Normlnprvnodsazen"/>
        <w:ind w:firstLine="0"/>
        <w:divId w:val="1117915535"/>
        <w:rPr>
          <w:lang w:eastAsia="en-US"/>
        </w:rPr>
      </w:pPr>
      <w:r w:rsidRPr="006A3876">
        <w:rPr>
          <w:highlight w:val="yellow"/>
        </w:rPr>
        <w:t>#TODO – rozdělit 3D a XR, dočíst víc článků kde: Web, XR</w:t>
      </w:r>
      <w:del w:id="34" w:author="Jan Horák" w:date="2023-06-15T11:55:00Z">
        <w:r w:rsidRPr="006A3876" w:rsidDel="00BC59E7">
          <w:rPr>
            <w:highlight w:val="yellow"/>
          </w:rPr>
          <w:delText xml:space="preserve"> a !testování</w:delText>
        </w:r>
      </w:del>
    </w:p>
    <w:p w14:paraId="4042B2BB" w14:textId="7A89F66A" w:rsidR="0045592A" w:rsidRPr="006A3876" w:rsidDel="00BC59E7" w:rsidRDefault="0045592A" w:rsidP="0045592A">
      <w:pPr>
        <w:pStyle w:val="Normlnprvnodsazen"/>
        <w:ind w:firstLine="0"/>
        <w:divId w:val="1117915535"/>
        <w:rPr>
          <w:del w:id="35" w:author="Jan Horák" w:date="2023-06-15T11:55:00Z"/>
          <w:lang w:eastAsia="en-US"/>
        </w:rPr>
      </w:pPr>
      <w:del w:id="36" w:author="Jan Horák" w:date="2023-06-15T11:55:00Z">
        <w:r w:rsidRPr="006A3876" w:rsidDel="00BC59E7">
          <w:rPr>
            <w:highlight w:val="yellow"/>
            <w:lang w:eastAsia="en-US"/>
          </w:rPr>
          <w:delText>#TODO Tematická kartografie?</w:delText>
        </w:r>
      </w:del>
    </w:p>
    <w:p w14:paraId="239B3D05" w14:textId="6CEFA2BA" w:rsidR="004F5876" w:rsidRPr="006A3876" w:rsidRDefault="004278FB" w:rsidP="00353294">
      <w:pPr>
        <w:pStyle w:val="Normlnprvnodsazen"/>
        <w:ind w:firstLine="0"/>
      </w:pPr>
      <w:r w:rsidRPr="006A3876">
        <w:rPr>
          <w:highlight w:val="yellow"/>
        </w:rPr>
        <w:t xml:space="preserve">#TODO </w:t>
      </w:r>
      <w:r w:rsidR="004F5876" w:rsidRPr="006A3876">
        <w:rPr>
          <w:highlight w:val="yellow"/>
        </w:rPr>
        <w:t>Usability and user testing</w:t>
      </w:r>
    </w:p>
    <w:p w14:paraId="0CB0C325" w14:textId="0DE3DDBD" w:rsidR="004F5876" w:rsidRPr="006A3876" w:rsidRDefault="00C00B9F" w:rsidP="002656D4">
      <w:pPr>
        <w:pStyle w:val="Heading1"/>
        <w:rPr>
          <w:lang w:val="cs-CZ"/>
        </w:rPr>
      </w:pPr>
      <w:r w:rsidRPr="006A3876">
        <w:rPr>
          <w:lang w:val="cs-CZ"/>
        </w:rPr>
        <w:lastRenderedPageBreak/>
        <w:t>Teoretické základy</w:t>
      </w:r>
    </w:p>
    <w:p w14:paraId="222F1009" w14:textId="444C7B64" w:rsidR="0003071A" w:rsidRPr="006A3876" w:rsidRDefault="0003071A" w:rsidP="0003071A">
      <w:pPr>
        <w:rPr>
          <w:lang w:eastAsia="cs-CZ"/>
        </w:rPr>
      </w:pPr>
      <w:r w:rsidRPr="006A3876">
        <w:rPr>
          <w:lang w:eastAsia="cs-CZ"/>
        </w:rPr>
        <w:t xml:space="preserve">V teoretické části je nutné objasnit podstatné pojmy a koncepty. Teoretická část se zabývá především tématikou </w:t>
      </w:r>
      <w:r w:rsidR="006A3876" w:rsidRPr="006A3876">
        <w:rPr>
          <w:lang w:eastAsia="cs-CZ"/>
        </w:rPr>
        <w:t>virtuální</w:t>
      </w:r>
      <w:r w:rsidRPr="006A3876">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6A3876" w:rsidDel="00571A2A" w:rsidRDefault="0003071A" w:rsidP="0003071A">
      <w:pPr>
        <w:rPr>
          <w:del w:id="37" w:author="Jan Horák" w:date="2023-06-15T11:55:00Z"/>
          <w:lang w:eastAsia="cs-CZ"/>
        </w:rPr>
      </w:pPr>
      <w:del w:id="38" w:author="Jan Horák" w:date="2023-06-15T11:55:00Z">
        <w:r w:rsidRPr="006A3876" w:rsidDel="00571A2A">
          <w:rPr>
            <w:highlight w:val="yellow"/>
            <w:lang w:eastAsia="cs-CZ"/>
          </w:rPr>
          <w:delText>#TODO – webový vývoj? – výhody a nevýhody zaměření na web – platformní nezávislost atd. ??</w:delText>
        </w:r>
      </w:del>
    </w:p>
    <w:p w14:paraId="60AE0FC2" w14:textId="14A55078" w:rsidR="00C5669B" w:rsidRPr="006A3876" w:rsidRDefault="00814D81" w:rsidP="002656D4">
      <w:pPr>
        <w:pStyle w:val="Heading2"/>
        <w:rPr>
          <w:lang w:val="cs-CZ"/>
        </w:rPr>
      </w:pPr>
      <w:r w:rsidRPr="006A3876">
        <w:rPr>
          <w:lang w:val="cs-CZ"/>
        </w:rPr>
        <w:t>Virtuální realita</w:t>
      </w:r>
    </w:p>
    <w:p w14:paraId="1E08659F" w14:textId="40F42FD3" w:rsidR="00A06586" w:rsidRPr="006A3876" w:rsidRDefault="002757F2" w:rsidP="00A06586">
      <w:pPr>
        <w:rPr>
          <w:color w:val="000000" w:themeColor="text1"/>
          <w:lang w:eastAsia="cs-CZ"/>
        </w:rPr>
      </w:pPr>
      <w:r w:rsidRPr="006A3876">
        <w:rPr>
          <w:color w:val="000000" w:themeColor="text1"/>
          <w:lang w:eastAsia="cs-CZ"/>
        </w:rPr>
        <w:t>Definovat koncept virtuální reality je obtížný úkol, převážně z důvodu, že se jedná o široký a z pohledu specifických technologií rychle měnící se pojem.</w:t>
      </w:r>
      <w:r w:rsidR="00A06586" w:rsidRPr="006A3876">
        <w:rPr>
          <w:color w:val="000000" w:themeColor="text1"/>
          <w:lang w:eastAsia="cs-CZ"/>
        </w:rPr>
        <w:t xml:space="preserve"> Definice je </w:t>
      </w:r>
      <w:r w:rsidR="00E7237C" w:rsidRPr="006A3876">
        <w:rPr>
          <w:color w:val="000000" w:themeColor="text1"/>
          <w:lang w:eastAsia="cs-CZ"/>
        </w:rPr>
        <w:t>navíc</w:t>
      </w:r>
      <w:r w:rsidR="00A06586" w:rsidRPr="006A3876">
        <w:rPr>
          <w:color w:val="000000" w:themeColor="text1"/>
          <w:lang w:eastAsia="cs-CZ"/>
        </w:rPr>
        <w:t xml:space="preserve"> rozdílně interpretována napříč. obory, které se jí zabývají. </w:t>
      </w:r>
      <w:r w:rsidR="00E7237C" w:rsidRPr="006A3876">
        <w:rPr>
          <w:color w:val="000000" w:themeColor="text1"/>
          <w:lang w:eastAsia="cs-CZ"/>
        </w:rPr>
        <w:t xml:space="preserve">Sherman a Craig definují virtuální realitu následovně: </w:t>
      </w:r>
    </w:p>
    <w:p w14:paraId="488CEC18" w14:textId="7A8A3B69" w:rsidR="00DD7256" w:rsidRPr="006A3876" w:rsidRDefault="00E7237C" w:rsidP="00E7237C">
      <w:pPr>
        <w:pStyle w:val="Quote"/>
        <w:rPr>
          <w:lang w:val="en-US"/>
        </w:rPr>
      </w:pPr>
      <w:r w:rsidRPr="006A3876">
        <w:rPr>
          <w:lang w:val="en-US"/>
        </w:rPr>
        <w:t xml:space="preserve">Virtual reality: a medium composed of interactive computer simulations that sense the participant’s position and actions and replace or augment the feedback to one or more senses, giving the feeling of being mentally immersed or present in the simulation (a virtual world). </w:t>
      </w:r>
      <w:r w:rsidRPr="006A3876">
        <w:rPr>
          <w:lang w:val="en-US"/>
        </w:rPr>
        <w:fldChar w:fldCharType="begin"/>
      </w:r>
      <w:r w:rsidR="0014392A" w:rsidRPr="006A3876">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6A3876">
        <w:rPr>
          <w:lang w:val="en-US"/>
        </w:rPr>
        <w:fldChar w:fldCharType="separate"/>
      </w:r>
      <w:r w:rsidRPr="006A3876">
        <w:rPr>
          <w:lang w:val="en-US"/>
        </w:rPr>
        <w:t>(Sherman, Craig 2019)</w:t>
      </w:r>
      <w:r w:rsidRPr="006A3876">
        <w:rPr>
          <w:lang w:val="en-US"/>
        </w:rPr>
        <w:fldChar w:fldCharType="end"/>
      </w:r>
    </w:p>
    <w:p w14:paraId="470EE23A" w14:textId="2ADA502F" w:rsidR="00E7237C" w:rsidRPr="006A3876" w:rsidRDefault="00E7237C" w:rsidP="00E7237C">
      <w:pPr>
        <w:pStyle w:val="Normlnprvnodsazen"/>
        <w:rPr>
          <w:lang w:eastAsia="en-US"/>
        </w:rPr>
      </w:pPr>
      <w:r w:rsidRPr="006A3876">
        <w:rPr>
          <w:lang w:eastAsia="en-US"/>
        </w:rPr>
        <w:t>Důležitým konceptem je pak také chápání virtuální reality jako zážitku (</w:t>
      </w:r>
      <w:r w:rsidRPr="006A3876">
        <w:rPr>
          <w:i/>
          <w:iCs/>
          <w:lang w:eastAsia="en-US"/>
        </w:rPr>
        <w:t>experience</w:t>
      </w:r>
      <w:r w:rsidRPr="006A3876">
        <w:rPr>
          <w:lang w:eastAsia="en-US"/>
        </w:rPr>
        <w:t xml:space="preserve">), jelikož virtuální realita je reálná až v případě, kdy jí někdo (Účastník) zažívá / vnímá. Jakožto zážitek definuje virtuální realitu i LaValle následovně: </w:t>
      </w:r>
    </w:p>
    <w:p w14:paraId="6C73CD1F" w14:textId="29B40232" w:rsidR="003061F0" w:rsidRPr="006A3876" w:rsidRDefault="00E7237C" w:rsidP="003061F0">
      <w:pPr>
        <w:pStyle w:val="Quote"/>
        <w:rPr>
          <w:lang w:val="en-US" w:eastAsia="cs-CZ"/>
        </w:rPr>
      </w:pPr>
      <w:r w:rsidRPr="006A3876">
        <w:rPr>
          <w:lang w:val="en-US" w:eastAsia="cs-CZ"/>
        </w:rPr>
        <w:t xml:space="preserve">Inducing targeted behavior in an organism by using artificial sensory stimulation while the organism has little or no awareness of the interference. </w:t>
      </w:r>
      <w:r w:rsidR="00FD6B41" w:rsidRPr="006A3876">
        <w:rPr>
          <w:lang w:val="en-US" w:eastAsia="cs-CZ"/>
        </w:rPr>
        <w:fldChar w:fldCharType="begin"/>
      </w:r>
      <w:r w:rsidR="0014392A" w:rsidRPr="006A3876">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6A3876">
        <w:rPr>
          <w:lang w:val="en-US" w:eastAsia="cs-CZ"/>
        </w:rPr>
        <w:fldChar w:fldCharType="separate"/>
      </w:r>
      <w:r w:rsidR="004278FB" w:rsidRPr="006A3876">
        <w:rPr>
          <w:lang w:val="en-US"/>
        </w:rPr>
        <w:t>(LaValle 2020)</w:t>
      </w:r>
      <w:r w:rsidR="00FD6B41" w:rsidRPr="006A3876">
        <w:rPr>
          <w:lang w:val="en-US" w:eastAsia="cs-CZ"/>
        </w:rPr>
        <w:fldChar w:fldCharType="end"/>
      </w:r>
    </w:p>
    <w:p w14:paraId="0A9AEBFD" w14:textId="4773E48E" w:rsidR="00471E68" w:rsidRPr="006A3876" w:rsidRDefault="00471E68" w:rsidP="003061F0">
      <w:pPr>
        <w:pStyle w:val="Normlnprvnodsazen"/>
      </w:pPr>
      <w:r w:rsidRPr="006A3876">
        <w:t xml:space="preserve">V oblasti kartografie </w:t>
      </w:r>
      <w:r w:rsidR="003061F0" w:rsidRPr="006A3876">
        <w:t xml:space="preserve">a českém prostředí je možné se setkat s definicí </w:t>
      </w:r>
      <w:r w:rsidRPr="006A3876">
        <w:t xml:space="preserve">pak </w:t>
      </w:r>
      <w:r w:rsidR="005F3570" w:rsidRPr="006A3876">
        <w:t>virtuální</w:t>
      </w:r>
      <w:r w:rsidRPr="006A3876">
        <w:t xml:space="preserve"> realitu popř. vir</w:t>
      </w:r>
      <w:r w:rsidR="008E2259" w:rsidRPr="006A3876">
        <w:t>t</w:t>
      </w:r>
      <w:r w:rsidRPr="006A3876">
        <w:t xml:space="preserve">ualitu v návaznosti na </w:t>
      </w:r>
      <w:r w:rsidR="004278FB" w:rsidRPr="006A3876">
        <w:t>virtuální</w:t>
      </w:r>
      <w:r w:rsidRPr="006A3876">
        <w:t xml:space="preserve"> geografická prostředí (VGE) definuje MacEachren pomocí 4 I virtuální reality</w:t>
      </w:r>
      <w:r w:rsidR="002C061B" w:rsidRPr="006A3876">
        <w:t xml:space="preserve"> </w:t>
      </w:r>
      <w:r w:rsidR="002C061B" w:rsidRPr="006A3876">
        <w:fldChar w:fldCharType="begin"/>
      </w:r>
      <w:r w:rsidR="0014392A" w:rsidRPr="006A3876">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6A3876">
        <w:fldChar w:fldCharType="separate"/>
      </w:r>
      <w:r w:rsidR="002C061B" w:rsidRPr="006A3876">
        <w:t>(MacEachren et al. 1999)</w:t>
      </w:r>
      <w:r w:rsidR="002C061B" w:rsidRPr="006A3876">
        <w:fldChar w:fldCharType="end"/>
      </w:r>
      <w:r w:rsidRPr="006A3876">
        <w:t xml:space="preserve"> a to:</w:t>
      </w:r>
    </w:p>
    <w:p w14:paraId="543AEE25" w14:textId="236E2BBA" w:rsidR="00471E68" w:rsidRPr="006A3876" w:rsidRDefault="00471E68">
      <w:pPr>
        <w:pStyle w:val="Normlnprvnodsazen"/>
        <w:numPr>
          <w:ilvl w:val="0"/>
          <w:numId w:val="5"/>
        </w:numPr>
      </w:pPr>
      <w:r w:rsidRPr="006A3876">
        <w:t>Imerze</w:t>
      </w:r>
    </w:p>
    <w:p w14:paraId="54903771" w14:textId="07C78F46" w:rsidR="00471E68" w:rsidRPr="006A3876" w:rsidRDefault="00471E68">
      <w:pPr>
        <w:pStyle w:val="Normlnprvnodsazen"/>
        <w:numPr>
          <w:ilvl w:val="0"/>
          <w:numId w:val="5"/>
        </w:numPr>
      </w:pPr>
      <w:r w:rsidRPr="006A3876">
        <w:t xml:space="preserve">Interaktivita </w:t>
      </w:r>
    </w:p>
    <w:p w14:paraId="2792BBF6" w14:textId="507F5AE7" w:rsidR="00471E68" w:rsidRPr="006A3876" w:rsidRDefault="00471E68">
      <w:pPr>
        <w:pStyle w:val="Normlnprvnodsazen"/>
        <w:numPr>
          <w:ilvl w:val="0"/>
          <w:numId w:val="5"/>
        </w:numPr>
      </w:pPr>
      <w:r w:rsidRPr="006A3876">
        <w:t xml:space="preserve">Informační intenzita </w:t>
      </w:r>
    </w:p>
    <w:p w14:paraId="40CF3944" w14:textId="37BD53DC" w:rsidR="00471E68" w:rsidRPr="006A3876" w:rsidRDefault="00471E68">
      <w:pPr>
        <w:pStyle w:val="Normlnprvnodsazen"/>
        <w:numPr>
          <w:ilvl w:val="0"/>
          <w:numId w:val="5"/>
        </w:numPr>
      </w:pPr>
      <w:r w:rsidRPr="006A3876">
        <w:t>Inteligence objektů</w:t>
      </w:r>
    </w:p>
    <w:p w14:paraId="4E922C4C" w14:textId="437CEEE6" w:rsidR="00471E68" w:rsidRPr="006A3876" w:rsidRDefault="00E7237C" w:rsidP="00471E68">
      <w:r w:rsidRPr="006A3876">
        <w:t>Definice Shermana a Craiga</w:t>
      </w:r>
      <w:r w:rsidR="00471E68" w:rsidRPr="006A3876">
        <w:t xml:space="preserve"> </w:t>
      </w:r>
      <w:r w:rsidR="002C061B" w:rsidRPr="006A3876">
        <w:t>pohlížející</w:t>
      </w:r>
      <w:r w:rsidR="00471E68" w:rsidRPr="006A3876">
        <w:t xml:space="preserve"> na </w:t>
      </w:r>
      <w:r w:rsidR="002C061B" w:rsidRPr="006A3876">
        <w:t>virtuální</w:t>
      </w:r>
      <w:r w:rsidR="00471E68" w:rsidRPr="006A3876">
        <w:t xml:space="preserve"> realitu více z pohledu </w:t>
      </w:r>
      <w:r w:rsidR="002C061B" w:rsidRPr="006A3876">
        <w:t>zážitku stejně jako LaValle,</w:t>
      </w:r>
      <w:r w:rsidRPr="006A3876">
        <w:t xml:space="preserve"> je založena na 5 klíčových elementech:</w:t>
      </w:r>
    </w:p>
    <w:p w14:paraId="5509ED1B" w14:textId="162828F9" w:rsidR="00DD7256" w:rsidRPr="006A3876" w:rsidRDefault="00471E68">
      <w:pPr>
        <w:pStyle w:val="ListParagraph"/>
        <w:numPr>
          <w:ilvl w:val="0"/>
          <w:numId w:val="4"/>
        </w:numPr>
      </w:pPr>
      <w:r w:rsidRPr="006A3876">
        <w:t>Ú</w:t>
      </w:r>
      <w:r w:rsidR="00DD7256" w:rsidRPr="006A3876">
        <w:t xml:space="preserve">častník </w:t>
      </w:r>
    </w:p>
    <w:p w14:paraId="56EA9161" w14:textId="3D5A80BE" w:rsidR="00DD7256" w:rsidRPr="006A3876" w:rsidRDefault="00471E68">
      <w:pPr>
        <w:pStyle w:val="Normlnprvnodsazen"/>
        <w:numPr>
          <w:ilvl w:val="0"/>
          <w:numId w:val="4"/>
        </w:numPr>
        <w:rPr>
          <w:lang w:eastAsia="en-US"/>
        </w:rPr>
      </w:pPr>
      <w:r w:rsidRPr="006A3876">
        <w:rPr>
          <w:lang w:eastAsia="en-US"/>
        </w:rPr>
        <w:t>T</w:t>
      </w:r>
      <w:r w:rsidR="00DD7256" w:rsidRPr="006A3876">
        <w:rPr>
          <w:lang w:eastAsia="en-US"/>
        </w:rPr>
        <w:t>vůrce</w:t>
      </w:r>
    </w:p>
    <w:p w14:paraId="32A539D5" w14:textId="7A9630D0" w:rsidR="00DD7256" w:rsidRPr="006A3876" w:rsidRDefault="00471E68">
      <w:pPr>
        <w:pStyle w:val="Normlnprvnodsazen"/>
        <w:numPr>
          <w:ilvl w:val="0"/>
          <w:numId w:val="4"/>
        </w:numPr>
        <w:rPr>
          <w:lang w:eastAsia="en-US"/>
        </w:rPr>
      </w:pPr>
      <w:r w:rsidRPr="006A3876">
        <w:rPr>
          <w:lang w:eastAsia="en-US"/>
        </w:rPr>
        <w:t>V</w:t>
      </w:r>
      <w:r w:rsidR="00DD7256" w:rsidRPr="006A3876">
        <w:rPr>
          <w:lang w:eastAsia="en-US"/>
        </w:rPr>
        <w:t>irtuální svět / prostředí</w:t>
      </w:r>
    </w:p>
    <w:p w14:paraId="3E4707FC" w14:textId="3DFAB541" w:rsidR="00DD7256" w:rsidRPr="006A3876" w:rsidRDefault="00471E68">
      <w:pPr>
        <w:pStyle w:val="Normlnprvnodsazen"/>
        <w:numPr>
          <w:ilvl w:val="0"/>
          <w:numId w:val="4"/>
        </w:numPr>
        <w:rPr>
          <w:lang w:eastAsia="en-US"/>
        </w:rPr>
      </w:pPr>
      <w:r w:rsidRPr="006A3876">
        <w:rPr>
          <w:lang w:eastAsia="en-US"/>
        </w:rPr>
        <w:t>I</w:t>
      </w:r>
      <w:r w:rsidR="00BA1AC6" w:rsidRPr="006A3876">
        <w:rPr>
          <w:lang w:eastAsia="en-US"/>
        </w:rPr>
        <w:t>merze</w:t>
      </w:r>
    </w:p>
    <w:p w14:paraId="46271945" w14:textId="165726FD" w:rsidR="00DD7256" w:rsidRPr="006A3876" w:rsidRDefault="00471E68">
      <w:pPr>
        <w:pStyle w:val="Normlnprvnodsazen"/>
        <w:numPr>
          <w:ilvl w:val="0"/>
          <w:numId w:val="4"/>
        </w:numPr>
        <w:rPr>
          <w:lang w:eastAsia="en-US"/>
        </w:rPr>
      </w:pPr>
      <w:r w:rsidRPr="006A3876">
        <w:rPr>
          <w:lang w:eastAsia="en-US"/>
        </w:rPr>
        <w:t>I</w:t>
      </w:r>
      <w:r w:rsidR="00BA1AC6" w:rsidRPr="006A3876">
        <w:rPr>
          <w:lang w:eastAsia="en-US"/>
        </w:rPr>
        <w:t>nteraktivita</w:t>
      </w:r>
    </w:p>
    <w:p w14:paraId="460AF7E3" w14:textId="35E214D3" w:rsidR="00D36A82" w:rsidRPr="006A3876" w:rsidRDefault="00602CE4" w:rsidP="00E230EE">
      <w:pPr>
        <w:pStyle w:val="Normlnprvnodsazen"/>
      </w:pPr>
      <w:r w:rsidRPr="006A3876">
        <w:rPr>
          <w:b/>
          <w:bCs/>
        </w:rPr>
        <w:t>Virtuálním světem</w:t>
      </w:r>
      <w:r w:rsidR="00BA1AC6" w:rsidRPr="006A3876">
        <w:t xml:space="preserve"> </w:t>
      </w:r>
      <w:r w:rsidRPr="006A3876">
        <w:t>Sherman a Craig</w:t>
      </w:r>
      <w:r w:rsidR="00E7237C" w:rsidRPr="006A3876">
        <w:t xml:space="preserve"> chápou</w:t>
      </w:r>
      <w:r w:rsidRPr="006A3876">
        <w:t xml:space="preserve"> kolekci objektů, pravidel a vztahů mezi objekty v</w:t>
      </w:r>
      <w:r w:rsidR="00683A89" w:rsidRPr="006A3876">
        <w:t> </w:t>
      </w:r>
      <w:r w:rsidRPr="006A3876">
        <w:t>prostoru</w:t>
      </w:r>
      <w:r w:rsidR="003643F2" w:rsidRPr="006A3876">
        <w:t>.</w:t>
      </w:r>
      <w:r w:rsidR="00683A89" w:rsidRPr="006A3876">
        <w:t xml:space="preserve"> Jedná se tedy o jakýkoliv virtuální svět, který je prezentování </w:t>
      </w:r>
      <w:r w:rsidR="00683A89" w:rsidRPr="006A3876">
        <w:rPr>
          <w:b/>
          <w:bCs/>
        </w:rPr>
        <w:t>účastníkovi</w:t>
      </w:r>
      <w:r w:rsidR="00683A89" w:rsidRPr="006A3876">
        <w:t xml:space="preserve"> skrze médium </w:t>
      </w:r>
      <w:r w:rsidR="00E2742B">
        <w:t xml:space="preserve">(způsob komunikace mezi účastníky) </w:t>
      </w:r>
      <w:r w:rsidR="00683A89" w:rsidRPr="006A3876">
        <w:t xml:space="preserve">virtuální reality. V případě, že virtuální svět je vytvořen na základě reálného / geografického, je možné mluvit o virtuálním </w:t>
      </w:r>
      <w:r w:rsidR="00683A89" w:rsidRPr="006A3876">
        <w:lastRenderedPageBreak/>
        <w:t>geografickém prostředí (VGE).</w:t>
      </w:r>
      <w:r w:rsidR="003643F2" w:rsidRPr="006A3876">
        <w:t xml:space="preserve"> </w:t>
      </w:r>
      <w:r w:rsidR="003643F2" w:rsidRPr="006A3876">
        <w:rPr>
          <w:b/>
          <w:bCs/>
        </w:rPr>
        <w:t>Imerzi</w:t>
      </w:r>
      <w:r w:rsidR="003643F2" w:rsidRPr="006A3876">
        <w:t xml:space="preserve"> Sherman a Craig rozdělují na </w:t>
      </w:r>
      <w:r w:rsidR="003643F2" w:rsidRPr="006A3876">
        <w:rPr>
          <w:b/>
          <w:bCs/>
        </w:rPr>
        <w:t>mentální</w:t>
      </w:r>
      <w:r w:rsidR="003643F2" w:rsidRPr="006A3876">
        <w:rPr>
          <w:sz w:val="24"/>
          <w:szCs w:val="24"/>
        </w:rPr>
        <w:t xml:space="preserve"> </w:t>
      </w:r>
      <w:r w:rsidR="003643F2" w:rsidRPr="006A3876">
        <w:t>a (stav</w:t>
      </w:r>
      <w:r w:rsidR="00D36A82" w:rsidRPr="006A3876">
        <w:t xml:space="preserve"> zapojení do virtuální reality</w:t>
      </w:r>
      <w:r w:rsidR="003643F2" w:rsidRPr="006A3876">
        <w:t xml:space="preserve">) </w:t>
      </w:r>
      <w:r w:rsidR="003643F2" w:rsidRPr="006A3876">
        <w:rPr>
          <w:b/>
          <w:bCs/>
        </w:rPr>
        <w:t xml:space="preserve">fyzickou </w:t>
      </w:r>
      <w:r w:rsidR="003643F2" w:rsidRPr="006A3876">
        <w:t xml:space="preserve">(stimulace senzorů). Dohromady imerzi pak definují jakožto: pocit bytí ve virtuálním prostředí. LaValle definuje stejný koncept pomocí termínu </w:t>
      </w:r>
      <w:r w:rsidR="0047600E" w:rsidRPr="006A3876">
        <w:rPr>
          <w:i/>
          <w:iCs/>
        </w:rPr>
        <w:t>Awareness</w:t>
      </w:r>
      <w:r w:rsidR="003643F2" w:rsidRPr="006A3876">
        <w:rPr>
          <w:i/>
          <w:iCs/>
        </w:rPr>
        <w:t xml:space="preserve">: </w:t>
      </w:r>
      <w:r w:rsidR="003643F2" w:rsidRPr="006A3876">
        <w:t>tedy míru do jaké je uživatel oklamán, že je součástí virtuální reality.</w:t>
      </w:r>
      <w:r w:rsidR="00471E68" w:rsidRPr="006A3876">
        <w:t xml:space="preserve"> </w:t>
      </w:r>
      <w:r w:rsidR="003643F2" w:rsidRPr="006A3876">
        <w:t xml:space="preserve"> </w:t>
      </w:r>
      <w:r w:rsidR="00D36A82" w:rsidRPr="006A3876">
        <w:rPr>
          <w:b/>
          <w:bCs/>
        </w:rPr>
        <w:t>Interaktivita</w:t>
      </w:r>
      <w:r w:rsidR="00D36A82" w:rsidRPr="006A3876">
        <w:t xml:space="preserve"> je podle Shermana a Craiga klíčovým prvkem k autenticitě virtuální reality.</w:t>
      </w:r>
      <w:r w:rsidR="00BA1AC6" w:rsidRPr="006A3876">
        <w:t xml:space="preserve"> LaValle interakci konkretizuje pomocí </w:t>
      </w:r>
      <w:r w:rsidR="00353294" w:rsidRPr="006A3876">
        <w:t>toho,</w:t>
      </w:r>
      <w:r w:rsidR="00BA1AC6" w:rsidRPr="006A3876">
        <w:t xml:space="preserve"> zdali </w:t>
      </w:r>
      <w:r w:rsidR="00BA1AC6" w:rsidRPr="006A3876">
        <w:rPr>
          <w:b/>
          <w:bCs/>
        </w:rPr>
        <w:t>účastník</w:t>
      </w:r>
      <w:r w:rsidR="0001411B" w:rsidRPr="006A3876">
        <w:t xml:space="preserve"> má vliv na virtuální realitu, a to na</w:t>
      </w:r>
      <w:r w:rsidR="00BA1AC6" w:rsidRPr="006A3876">
        <w:t xml:space="preserve"> </w:t>
      </w:r>
      <w:r w:rsidR="00BA1AC6" w:rsidRPr="006A3876">
        <w:rPr>
          <w:i/>
          <w:iCs/>
        </w:rPr>
        <w:t xml:space="preserve">open-loop </w:t>
      </w:r>
      <w:r w:rsidR="0001411B" w:rsidRPr="006A3876">
        <w:t xml:space="preserve">(nemá vliv) </w:t>
      </w:r>
      <w:r w:rsidR="00BA1AC6" w:rsidRPr="006A3876">
        <w:t xml:space="preserve">a </w:t>
      </w:r>
      <w:r w:rsidR="00BA1AC6" w:rsidRPr="006A3876">
        <w:rPr>
          <w:i/>
          <w:iCs/>
        </w:rPr>
        <w:t>closed-</w:t>
      </w:r>
      <w:r w:rsidR="00471E68" w:rsidRPr="006A3876">
        <w:rPr>
          <w:i/>
          <w:iCs/>
        </w:rPr>
        <w:t>loop</w:t>
      </w:r>
      <w:r w:rsidR="00471E68" w:rsidRPr="006A3876">
        <w:t xml:space="preserve"> (</w:t>
      </w:r>
      <w:r w:rsidR="0001411B" w:rsidRPr="006A3876">
        <w:t xml:space="preserve">má vliv). </w:t>
      </w:r>
      <w:r w:rsidR="00E7237C" w:rsidRPr="006A3876">
        <w:t xml:space="preserve">Míra interakce se liší </w:t>
      </w:r>
      <w:r w:rsidR="00471E68" w:rsidRPr="006A3876">
        <w:t>na základě</w:t>
      </w:r>
      <w:r w:rsidR="00E7237C" w:rsidRPr="006A3876">
        <w:t xml:space="preserve"> zvoleného média (technologie) pomocí které je virtuální realita vytvořena. </w:t>
      </w:r>
      <w:r w:rsidR="002C061B" w:rsidRPr="006A3876">
        <w:t xml:space="preserve">Výše zmíněné koncepty je možné přímo překrýt s MacEachrenovy, kromě konceptu </w:t>
      </w:r>
      <w:r w:rsidR="002C061B" w:rsidRPr="006A3876">
        <w:rPr>
          <w:b/>
          <w:bCs/>
        </w:rPr>
        <w:t>informační intenzity</w:t>
      </w:r>
      <w:r w:rsidR="002C061B" w:rsidRPr="006A3876">
        <w:t xml:space="preserve"> a </w:t>
      </w:r>
      <w:r w:rsidR="00D747AA" w:rsidRPr="006A3876">
        <w:rPr>
          <w:b/>
          <w:bCs/>
        </w:rPr>
        <w:t>inteligence objektů,</w:t>
      </w:r>
      <w:r w:rsidR="00D747AA" w:rsidRPr="006A3876">
        <w:t xml:space="preserve"> a to především protože se tyto koncepty vztahují více k VGE nežli k obecnému konceptu virtuální reality. </w:t>
      </w:r>
      <w:r w:rsidR="00D747AA" w:rsidRPr="006A3876">
        <w:rPr>
          <w:b/>
          <w:bCs/>
        </w:rPr>
        <w:t xml:space="preserve">Informační intenzitou </w:t>
      </w:r>
      <w:r w:rsidR="00D747AA" w:rsidRPr="006A3876">
        <w:t xml:space="preserve">je myšlena míra abstrakce vytvořeného virtuálního prostředí od prostředí reálného </w:t>
      </w:r>
      <w:r w:rsidR="00D747AA" w:rsidRPr="006A3876">
        <w:rPr>
          <w:highlight w:val="yellow"/>
        </w:rPr>
        <w:t>(viz dále LOD a LOA)</w:t>
      </w:r>
      <w:r w:rsidR="00D747AA" w:rsidRPr="006A3876">
        <w:t xml:space="preserve">. Inteligencí objektů se pak chápe míra do jaké jsou objekty ve virtuálním prostředí schopny interakce na základě různých vjemů (např. vzdálenost od účastníka aj.) </w:t>
      </w:r>
      <w:r w:rsidR="00D747AA" w:rsidRPr="006A3876">
        <w:fldChar w:fldCharType="begin"/>
      </w:r>
      <w:r w:rsidR="0014392A" w:rsidRPr="006A3876">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6A3876">
        <w:fldChar w:fldCharType="separate"/>
      </w:r>
      <w:r w:rsidR="00D747AA" w:rsidRPr="006A3876">
        <w:t>(Stachon, Kubicek, Herman 2020)</w:t>
      </w:r>
      <w:r w:rsidR="00D747AA" w:rsidRPr="006A3876">
        <w:fldChar w:fldCharType="end"/>
      </w:r>
      <w:r w:rsidR="00D747AA" w:rsidRPr="006A3876">
        <w:t>.</w:t>
      </w:r>
    </w:p>
    <w:p w14:paraId="0DBB450C" w14:textId="42A1A363" w:rsidR="00A450C9" w:rsidRPr="006A3876" w:rsidRDefault="00D36A82" w:rsidP="001F1455">
      <w:pPr>
        <w:pStyle w:val="Normlnprvnodsazen"/>
      </w:pPr>
      <w:commentRangeStart w:id="39"/>
      <w:commentRangeStart w:id="40"/>
      <w:r w:rsidRPr="006A3876">
        <w:t xml:space="preserve">Důležité je objasnit mimo definice i zužívanou terminologii. </w:t>
      </w:r>
      <w:r w:rsidR="00C22B58" w:rsidRPr="006A3876">
        <w:t>LaValle pod termín virtuální reality řadí termíny AR (</w:t>
      </w:r>
      <w:r w:rsidR="00C22B58" w:rsidRPr="006A3876">
        <w:rPr>
          <w:i/>
          <w:iCs/>
        </w:rPr>
        <w:t>Augmented reality</w:t>
      </w:r>
      <w:r w:rsidR="00C22B58" w:rsidRPr="006A3876">
        <w:t>), MR (</w:t>
      </w:r>
      <w:r w:rsidR="00C22B58" w:rsidRPr="006A3876">
        <w:rPr>
          <w:i/>
          <w:iCs/>
        </w:rPr>
        <w:t>Mixed reality</w:t>
      </w:r>
      <w:r w:rsidR="00C22B58" w:rsidRPr="006A3876">
        <w:t>) a XR (</w:t>
      </w:r>
      <w:r w:rsidR="00C22B58" w:rsidRPr="006A3876">
        <w:rPr>
          <w:i/>
          <w:iCs/>
        </w:rPr>
        <w:t>Extended reality</w:t>
      </w:r>
      <w:r w:rsidR="00C22B58" w:rsidRPr="006A3876">
        <w:t xml:space="preserve">). Tyto termíny jsou obecně vnímány jako distinktivní body na </w:t>
      </w:r>
      <w:r w:rsidR="00C22B58" w:rsidRPr="006A3876">
        <w:rPr>
          <w:i/>
          <w:iCs/>
        </w:rPr>
        <w:t>virtuálním kontinuu</w:t>
      </w:r>
      <w:r w:rsidR="00C22B58" w:rsidRPr="006A3876">
        <w:t xml:space="preserve"> </w:t>
      </w:r>
      <w:r w:rsidR="00C22B58" w:rsidRPr="006A3876">
        <w:fldChar w:fldCharType="begin"/>
      </w:r>
      <w:r w:rsidR="0014392A" w:rsidRPr="006A3876">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6A3876">
        <w:fldChar w:fldCharType="separate"/>
      </w:r>
      <w:r w:rsidR="00C22B58" w:rsidRPr="006A3876">
        <w:t>(Milgram, Kishino 1994)</w:t>
      </w:r>
      <w:r w:rsidR="00C22B58" w:rsidRPr="006A3876">
        <w:fldChar w:fldCharType="end"/>
      </w:r>
      <w:r w:rsidR="00C22B58" w:rsidRPr="006A3876">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6A3876">
        <w:t>Na konkrétní definice se názory napříč literaturou různí</w:t>
      </w:r>
      <w:r w:rsidR="00574ABF" w:rsidRPr="006A3876">
        <w:t xml:space="preserve"> </w:t>
      </w:r>
      <w:r w:rsidR="00574ABF" w:rsidRPr="006A3876">
        <w:fldChar w:fldCharType="begin"/>
      </w:r>
      <w:r w:rsidR="0014392A" w:rsidRPr="006A3876">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6A3876">
        <w:fldChar w:fldCharType="separate"/>
      </w:r>
      <w:r w:rsidR="00574ABF" w:rsidRPr="006A3876">
        <w:rPr>
          <w:rFonts w:cs="Times New Roman"/>
          <w:szCs w:val="24"/>
        </w:rPr>
        <w:t>(Çöltekin et al. 2020b)</w:t>
      </w:r>
      <w:r w:rsidR="00574ABF" w:rsidRPr="006A3876">
        <w:fldChar w:fldCharType="end"/>
      </w:r>
      <w:r w:rsidR="00353294" w:rsidRPr="006A3876">
        <w:t xml:space="preserve">. </w:t>
      </w:r>
      <w:r w:rsidRPr="006A3876">
        <w:t xml:space="preserve">Do termínu virtuální reality LaValle zahrnuje i termín </w:t>
      </w:r>
      <w:r w:rsidRPr="006A3876">
        <w:rPr>
          <w:i/>
          <w:iCs/>
        </w:rPr>
        <w:t xml:space="preserve">virtual environments, </w:t>
      </w:r>
      <w:r w:rsidRPr="006A3876">
        <w:t>který je preferován v akademickém prostředí</w:t>
      </w:r>
      <w:r w:rsidR="00683A89" w:rsidRPr="006A3876">
        <w:t xml:space="preserve">, </w:t>
      </w:r>
      <w:r w:rsidRPr="006A3876">
        <w:t>v</w:t>
      </w:r>
      <w:r w:rsidR="00683A89" w:rsidRPr="006A3876">
        <w:t> geografii tedy</w:t>
      </w:r>
      <w:r w:rsidRPr="006A3876">
        <w:t xml:space="preserve"> pak VGE. Při tvorbě virtuální reality však klade více důraz na termín </w:t>
      </w:r>
      <w:r w:rsidRPr="006A3876">
        <w:rPr>
          <w:i/>
          <w:iCs/>
        </w:rPr>
        <w:t>perception engeneering</w:t>
      </w:r>
      <w:r w:rsidRPr="006A3876">
        <w:t xml:space="preserve">, tedy na korektní tvorbu samotného zážitku, více nežli na tvorbu virtuálního prostředí. </w:t>
      </w:r>
      <w:commentRangeEnd w:id="39"/>
      <w:r w:rsidR="00FB781A" w:rsidRPr="006A3876">
        <w:rPr>
          <w:rStyle w:val="CommentReference"/>
          <w:lang w:eastAsia="en-US"/>
        </w:rPr>
        <w:commentReference w:id="39"/>
      </w:r>
      <w:commentRangeEnd w:id="40"/>
      <w:r w:rsidR="00BC59E7" w:rsidRPr="006A3876">
        <w:rPr>
          <w:rStyle w:val="CommentReference"/>
          <w:lang w:eastAsia="en-US"/>
        </w:rPr>
        <w:commentReference w:id="40"/>
      </w:r>
      <w:ins w:id="41" w:author="Jan Horák" w:date="2023-06-15T11:27:00Z">
        <w:r w:rsidR="00A450C9" w:rsidRPr="006A3876">
          <w:t xml:space="preserve">Dalším z pohledů na definování VR je dělení na základě míry imerze. </w:t>
        </w:r>
      </w:ins>
      <w:ins w:id="42" w:author="Jan Horák" w:date="2023-06-15T11:40:00Z">
        <w:r w:rsidR="00A422F4" w:rsidRPr="006A3876">
          <w:t>Míra</w:t>
        </w:r>
      </w:ins>
      <w:ins w:id="43" w:author="Jan Horák" w:date="2023-06-15T11:41:00Z">
        <w:r w:rsidR="00A422F4" w:rsidRPr="006A3876">
          <w:t xml:space="preserve"> imerze </w:t>
        </w:r>
      </w:ins>
      <w:ins w:id="44" w:author="Jan Horák" w:date="2023-06-15T11:42:00Z">
        <w:r w:rsidR="00A422F4" w:rsidRPr="006A3876">
          <w:t xml:space="preserve">je určována především </w:t>
        </w:r>
      </w:ins>
      <w:ins w:id="45" w:author="Jan Horák" w:date="2023-06-15T11:46:00Z">
        <w:r w:rsidR="00BC59E7" w:rsidRPr="006A3876">
          <w:t>úrovní,</w:t>
        </w:r>
      </w:ins>
      <w:ins w:id="46" w:author="Jan Horák" w:date="2023-06-15T11:42:00Z">
        <w:r w:rsidR="00A422F4" w:rsidRPr="006A3876">
          <w:t xml:space="preserve"> do jaké umožňuje hardware a software </w:t>
        </w:r>
      </w:ins>
      <w:ins w:id="47" w:author="Jan Horák" w:date="2023-06-15T11:43:00Z">
        <w:r w:rsidR="00A422F4" w:rsidRPr="006A3876">
          <w:t>naplnit tvorbu virtuálního prostředí, interaktivit</w:t>
        </w:r>
      </w:ins>
      <w:ins w:id="48" w:author="Jan Horák" w:date="2023-06-15T11:47:00Z">
        <w:r w:rsidR="00BC59E7" w:rsidRPr="006A3876">
          <w:t>u</w:t>
        </w:r>
      </w:ins>
      <w:ins w:id="49" w:author="Jan Horák" w:date="2023-06-15T11:43:00Z">
        <w:r w:rsidR="00A422F4" w:rsidRPr="006A3876">
          <w:t xml:space="preserve"> informační intenzity atd. </w:t>
        </w:r>
      </w:ins>
      <w:r w:rsidR="001F1455" w:rsidRPr="006A3876">
        <w:t xml:space="preserve">Míra imerze tedy závisí na </w:t>
      </w:r>
      <w:r w:rsidR="003400F1" w:rsidRPr="006A3876">
        <w:t>tom,</w:t>
      </w:r>
      <w:r w:rsidR="001F1455" w:rsidRPr="006A3876">
        <w:t xml:space="preserve"> jaké smysly jsou ovlivněny virtuální realitou. </w:t>
      </w:r>
      <w:ins w:id="50" w:author="Jan Horák" w:date="2023-06-15T11:44:00Z">
        <w:r w:rsidR="00A422F4" w:rsidRPr="006A3876">
          <w:t>Tato schopnost je primárně ovlivňována kompetencí hardwaru tudíž je možné jej dělit dle použitých zobrazovací</w:t>
        </w:r>
      </w:ins>
      <w:ins w:id="51" w:author="Jan Horák" w:date="2023-06-15T11:45:00Z">
        <w:r w:rsidR="00A422F4" w:rsidRPr="006A3876">
          <w:t>ch</w:t>
        </w:r>
      </w:ins>
      <w:ins w:id="52" w:author="Jan Horák" w:date="2023-06-15T11:44:00Z">
        <w:r w:rsidR="00A422F4" w:rsidRPr="006A3876">
          <w:t xml:space="preserve"> zařízení</w:t>
        </w:r>
      </w:ins>
      <w:r w:rsidR="001F1455" w:rsidRPr="006A3876">
        <w:t xml:space="preserve"> (vizuální, zvykové, haptické)</w:t>
      </w:r>
      <w:ins w:id="53" w:author="Jan Horák" w:date="2023-06-15T11:45:00Z">
        <w:r w:rsidR="00A422F4" w:rsidRPr="006A3876">
          <w:t>. Terminologie následně obsahuje tedy termíny jakožto mobile VR</w:t>
        </w:r>
        <w:r w:rsidR="00BC59E7" w:rsidRPr="006A3876">
          <w:t>, desktop VR a HMD – immersive VR</w:t>
        </w:r>
      </w:ins>
      <w:ins w:id="54" w:author="Jan Horák" w:date="2023-06-15T11:46:00Z">
        <w:r w:rsidR="00BC59E7" w:rsidRPr="006A3876">
          <w:t xml:space="preserve"> (</w:t>
        </w:r>
        <w:r w:rsidR="00BC59E7" w:rsidRPr="006A3876">
          <w:rPr>
            <w:highlight w:val="yellow"/>
            <w:rPrChange w:id="55" w:author="Jan Horák" w:date="2023-06-15T11:46:00Z">
              <w:rPr>
                <w:lang w:val="en-US"/>
              </w:rPr>
            </w:rPrChange>
          </w:rPr>
          <w:t>viz. kap. Zobrazovací zařízení</w:t>
        </w:r>
        <w:r w:rsidR="00BC59E7" w:rsidRPr="006A3876">
          <w:t>)</w:t>
        </w:r>
      </w:ins>
      <w:r w:rsidR="006A3876" w:rsidRPr="006A3876">
        <w:t xml:space="preserve">. </w:t>
      </w:r>
    </w:p>
    <w:p w14:paraId="31731D87" w14:textId="4326A6E2" w:rsidR="007B2588" w:rsidRPr="006A3876" w:rsidRDefault="00C22B58" w:rsidP="00E230EE">
      <w:pPr>
        <w:pStyle w:val="Normlnprvnodsazen"/>
      </w:pPr>
      <w:r w:rsidRPr="006A3876">
        <w:t xml:space="preserve">Z hlediska této práce </w:t>
      </w:r>
      <w:r w:rsidR="006A3876">
        <w:t xml:space="preserve">se </w:t>
      </w:r>
      <w:r w:rsidRPr="006A3876">
        <w:t>bud</w:t>
      </w:r>
      <w:r w:rsidR="006A3876">
        <w:t>e termín virtuální reality</w:t>
      </w:r>
      <w:r w:rsidRPr="006A3876">
        <w:t xml:space="preserve"> </w:t>
      </w:r>
      <w:r w:rsidR="006A3876">
        <w:t xml:space="preserve">nejvíce blížit termínu </w:t>
      </w:r>
      <w:r w:rsidRPr="006A3876">
        <w:t xml:space="preserve">virtuálních prostředí, popř. virtuálních geografických prostředí </w:t>
      </w:r>
      <w:r w:rsidRPr="006A3876">
        <w:rPr>
          <w:highlight w:val="yellow"/>
        </w:rPr>
        <w:t xml:space="preserve">(viz. </w:t>
      </w:r>
      <w:r w:rsidR="00413905" w:rsidRPr="006A3876">
        <w:rPr>
          <w:highlight w:val="yellow"/>
        </w:rPr>
        <w:t>kap. X</w:t>
      </w:r>
      <w:r w:rsidRPr="006A3876">
        <w:rPr>
          <w:highlight w:val="yellow"/>
        </w:rPr>
        <w:t>),</w:t>
      </w:r>
      <w:r w:rsidRPr="006A3876">
        <w:t xml:space="preserve"> jelikož zaměřením této práce je vizualizace reálných dat v rámci virtuálních prostředích.</w:t>
      </w:r>
      <w:r w:rsidR="006F4E43" w:rsidRPr="006A3876">
        <w:t xml:space="preserve"> </w:t>
      </w:r>
      <w:r w:rsidRPr="006A3876">
        <w:t xml:space="preserve">Z technologického hlediska pak bude využíván i termín XR, ale to více ve smyslu konkrétní technologie např. WebXR API </w:t>
      </w:r>
      <w:r w:rsidRPr="006A3876">
        <w:rPr>
          <w:highlight w:val="yellow"/>
        </w:rPr>
        <w:t xml:space="preserve">(viz. </w:t>
      </w:r>
      <w:r w:rsidR="00413905" w:rsidRPr="006A3876">
        <w:rPr>
          <w:highlight w:val="yellow"/>
        </w:rPr>
        <w:t>kap. X</w:t>
      </w:r>
      <w:r w:rsidRPr="006A3876">
        <w:rPr>
          <w:highlight w:val="yellow"/>
        </w:rPr>
        <w:t>)</w:t>
      </w:r>
      <w:r w:rsidR="00E2742B">
        <w:t>, nežli ve smyslu zahrnutí termínu MR a AR.</w:t>
      </w:r>
    </w:p>
    <w:p w14:paraId="612FF0AC" w14:textId="485C559D" w:rsidR="008E2259" w:rsidRPr="006A3876" w:rsidRDefault="006A3876" w:rsidP="002656D4">
      <w:pPr>
        <w:pStyle w:val="Heading2"/>
        <w:rPr>
          <w:lang w:val="cs-CZ"/>
        </w:rPr>
      </w:pPr>
      <w:r w:rsidRPr="006A3876">
        <w:rPr>
          <w:lang w:val="cs-CZ"/>
        </w:rPr>
        <w:t>Komunikační medium</w:t>
      </w:r>
    </w:p>
    <w:p w14:paraId="7EE9B17C" w14:textId="75FF7DC0" w:rsidR="00351E30" w:rsidRPr="006A3876" w:rsidRDefault="001F7D8F" w:rsidP="00351E30">
      <w:r w:rsidRPr="006A3876">
        <w:t xml:space="preserve">Virtuální realita je médium, tudíž je možné ji chápat jako formu mezilidské komunikace a dále zkoumat její vztah k dalším formám komunikace </w:t>
      </w:r>
      <w:r w:rsidRPr="006A3876">
        <w:fldChar w:fldCharType="begin"/>
      </w:r>
      <w:r w:rsidR="0014392A" w:rsidRPr="006A3876">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6A3876">
        <w:fldChar w:fldCharType="separate"/>
      </w:r>
      <w:r w:rsidRPr="006A3876">
        <w:t>(Sherman, Craig 2019)</w:t>
      </w:r>
      <w:r w:rsidRPr="006A3876">
        <w:fldChar w:fldCharType="end"/>
      </w:r>
      <w:r w:rsidR="009F5DD8" w:rsidRPr="006A3876">
        <w:t xml:space="preserve">. </w:t>
      </w:r>
      <w:r w:rsidR="001052AF" w:rsidRPr="006A3876">
        <w:t xml:space="preserve">V rámci kartografie je možné obdobné definice najít ve dvou teoretických koncepcích kartografie, a to v informační a komunikační teorii mapy, které byly rozpracovány již 60. letech minulého století </w:t>
      </w:r>
      <w:r w:rsidR="001052AF" w:rsidRPr="006A3876">
        <w:fldChar w:fldCharType="begin"/>
      </w:r>
      <w:r w:rsidR="0014392A" w:rsidRPr="006A3876">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6A3876">
        <w:fldChar w:fldCharType="separate"/>
      </w:r>
      <w:r w:rsidR="001052AF" w:rsidRPr="006A3876">
        <w:rPr>
          <w:rFonts w:cs="Times New Roman"/>
          <w:szCs w:val="24"/>
        </w:rPr>
        <w:t>(Kubíček, Stachoň 2009)</w:t>
      </w:r>
      <w:r w:rsidR="001052AF" w:rsidRPr="006A3876">
        <w:fldChar w:fldCharType="end"/>
      </w:r>
      <w:r w:rsidR="001052AF" w:rsidRPr="006A3876">
        <w:t xml:space="preserve">. Teorie kartografické komunikace představuje mapu jako prostředek komunikace, kdy tvůrce je „odesílatelem“ informace a čtenář příjemce </w:t>
      </w:r>
      <w:r w:rsidR="001052AF" w:rsidRPr="006A3876">
        <w:fldChar w:fldCharType="begin"/>
      </w:r>
      <w:r w:rsidR="0014392A" w:rsidRPr="006A3876">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6A3876">
        <w:fldChar w:fldCharType="separate"/>
      </w:r>
      <w:r w:rsidR="00351E30" w:rsidRPr="006A3876">
        <w:rPr>
          <w:rFonts w:cs="Times New Roman"/>
          <w:szCs w:val="24"/>
        </w:rPr>
        <w:t>(Kubíček, Stachoň 2009)</w:t>
      </w:r>
      <w:r w:rsidR="001052AF" w:rsidRPr="006A3876">
        <w:fldChar w:fldCharType="end"/>
      </w:r>
      <w:r w:rsidR="00351E30" w:rsidRPr="006A3876">
        <w:t>. Sherman a Craig tuto myšlenku představují obecněji na různých formách medií. Společný je však fakt, že se jedná o lineární proces</w:t>
      </w:r>
      <w:r w:rsidR="00177BD6" w:rsidRPr="006A3876">
        <w:t xml:space="preserve"> </w:t>
      </w:r>
      <w:r w:rsidR="00177BD6" w:rsidRPr="006A3876">
        <w:fldChar w:fldCharType="begin"/>
      </w:r>
      <w:r w:rsidR="0014392A" w:rsidRPr="006A3876">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6A3876">
        <w:fldChar w:fldCharType="separate"/>
      </w:r>
      <w:r w:rsidR="00177BD6" w:rsidRPr="006A3876">
        <w:rPr>
          <w:rFonts w:cs="Times New Roman"/>
          <w:szCs w:val="24"/>
        </w:rPr>
        <w:t>(Koláčný 1969)</w:t>
      </w:r>
      <w:r w:rsidR="00177BD6" w:rsidRPr="006A3876">
        <w:fldChar w:fldCharType="end"/>
      </w:r>
      <w:r w:rsidR="00351E30" w:rsidRPr="006A3876">
        <w:t xml:space="preserve">, kdy tvůrce myšlenky si vybere médium (film, mapa, virtuální realita atd. ), následně vytvoří virtuální svět (příběh, reprezentace prostoru na mapě, reprezentace prostoru v počítači), který </w:t>
      </w:r>
      <w:r w:rsidR="00177BD6" w:rsidRPr="006A3876">
        <w:t>nás ledě</w:t>
      </w:r>
      <w:r w:rsidR="00351E30" w:rsidRPr="006A3876">
        <w:t xml:space="preserve"> realizuje </w:t>
      </w:r>
      <w:r w:rsidR="00351E30" w:rsidRPr="006A3876">
        <w:lastRenderedPageBreak/>
        <w:t xml:space="preserve">pomocí technologií příslušící danému médiu, čímž vytváří pro účastníka jedinečný zážitek </w:t>
      </w:r>
      <w:r w:rsidR="00351E30" w:rsidRPr="006A3876">
        <w:fldChar w:fldCharType="begin"/>
      </w:r>
      <w:r w:rsidR="0014392A" w:rsidRPr="006A3876">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6A3876">
        <w:fldChar w:fldCharType="separate"/>
      </w:r>
      <w:r w:rsidR="00351E30" w:rsidRPr="006A3876">
        <w:t>(Sherman, Craig 2019)</w:t>
      </w:r>
      <w:r w:rsidR="00351E30" w:rsidRPr="006A3876">
        <w:fldChar w:fldCharType="end"/>
      </w:r>
      <w:r w:rsidR="00351E30" w:rsidRPr="006A3876">
        <w:t xml:space="preserve">. </w:t>
      </w:r>
    </w:p>
    <w:p w14:paraId="436A863F" w14:textId="77777777" w:rsidR="00177BD6" w:rsidRPr="006A3876" w:rsidRDefault="00177BD6" w:rsidP="00177BD6">
      <w:pPr>
        <w:keepNext/>
      </w:pPr>
      <w:r w:rsidRPr="006A3876">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7DD7B56B" w:rsidR="00177BD6" w:rsidRPr="006A3876" w:rsidRDefault="00177BD6"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1</w:t>
      </w:r>
      <w:r w:rsidRPr="006A3876">
        <w:fldChar w:fldCharType="end"/>
      </w:r>
      <w:r w:rsidRPr="006A3876">
        <w:t xml:space="preserve"> </w:t>
      </w:r>
      <w:r w:rsidR="00C16799" w:rsidRPr="006A3876">
        <w:t>Základní m</w:t>
      </w:r>
      <w:r w:rsidRPr="006A3876">
        <w:t xml:space="preserve">odel komunikace skrze médium.  </w:t>
      </w:r>
      <w:r w:rsidRPr="006A3876">
        <w:fldChar w:fldCharType="begin"/>
      </w:r>
      <w:r w:rsidR="0014392A" w:rsidRPr="006A3876">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6A3876">
        <w:fldChar w:fldCharType="separate"/>
      </w:r>
      <w:r w:rsidRPr="006A3876">
        <w:rPr>
          <w:rFonts w:cs="Times New Roman"/>
          <w:szCs w:val="24"/>
        </w:rPr>
        <w:t>(vytvořeno podle: Sherman, Craig 2019)</w:t>
      </w:r>
      <w:r w:rsidRPr="006A3876">
        <w:fldChar w:fldCharType="end"/>
      </w:r>
    </w:p>
    <w:p w14:paraId="461CD8A6" w14:textId="6F5E3B9C" w:rsidR="00177BD6" w:rsidRPr="006A3876" w:rsidRDefault="00DB56E5" w:rsidP="00177BD6">
      <w:r w:rsidRPr="006A3876">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6A3876">
        <w:fldChar w:fldCharType="begin"/>
      </w:r>
      <w:r w:rsidR="0014392A" w:rsidRPr="006A3876">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6A3876">
        <w:fldChar w:fldCharType="separate"/>
      </w:r>
      <w:r w:rsidR="0023580C" w:rsidRPr="006A3876">
        <w:t>(Slocum 2014; MacEachren 2004)</w:t>
      </w:r>
      <w:r w:rsidRPr="006A3876">
        <w:fldChar w:fldCharType="end"/>
      </w:r>
      <w:r w:rsidR="0023580C" w:rsidRPr="006A3876">
        <w:t>.</w:t>
      </w:r>
    </w:p>
    <w:p w14:paraId="15FED9E9" w14:textId="5A6BB174" w:rsidR="009774FA" w:rsidRPr="006A3876" w:rsidRDefault="0023580C" w:rsidP="009774FA">
      <w:pPr>
        <w:pStyle w:val="Normlnprvnodsazen"/>
        <w:rPr>
          <w:lang w:eastAsia="en-US"/>
        </w:rPr>
      </w:pPr>
      <w:r w:rsidRPr="006A3876">
        <w:rPr>
          <w:lang w:eastAsia="en-US"/>
        </w:rPr>
        <w:t xml:space="preserve">Kubíček a Stachoň představují myšlenku rozšíření komunikačních možností mapy skrze nové technologie (web, aj.), pomocí tohoto rozšíření pak představují skutečnost, kdy účastník má mnohem větší vliv na tvorbu mapy (komunikačního média) </w:t>
      </w:r>
      <w:r w:rsidRPr="006A3876">
        <w:rPr>
          <w:lang w:eastAsia="en-US"/>
        </w:rPr>
        <w:fldChar w:fldCharType="begin"/>
      </w:r>
      <w:r w:rsidR="0014392A" w:rsidRPr="006A3876">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6A3876">
        <w:rPr>
          <w:lang w:eastAsia="en-US"/>
        </w:rPr>
        <w:fldChar w:fldCharType="separate"/>
      </w:r>
      <w:r w:rsidRPr="006A3876">
        <w:rPr>
          <w:rFonts w:cs="Times New Roman"/>
          <w:szCs w:val="24"/>
        </w:rPr>
        <w:t>(Kubíček, Stachoň 2009)</w:t>
      </w:r>
      <w:r w:rsidRPr="006A3876">
        <w:rPr>
          <w:lang w:eastAsia="en-US"/>
        </w:rPr>
        <w:fldChar w:fldCharType="end"/>
      </w:r>
      <w:r w:rsidRPr="006A3876">
        <w:rPr>
          <w:lang w:eastAsia="en-US"/>
        </w:rPr>
        <w:t xml:space="preserve">. </w:t>
      </w:r>
      <w:r w:rsidR="0042562D" w:rsidRPr="006A3876">
        <w:rPr>
          <w:lang w:eastAsia="en-US"/>
        </w:rPr>
        <w:t xml:space="preserve">V tomto případě autoři zkoumají interaktivní kartografické vizualizace ve webovém prostředí, skrze prizmat využití map podle </w:t>
      </w:r>
      <w:r w:rsidR="00B51927" w:rsidRPr="006A3876">
        <w:rPr>
          <w:lang w:eastAsia="en-US"/>
        </w:rPr>
        <w:fldChar w:fldCharType="begin"/>
      </w:r>
      <w:r w:rsidR="0014392A" w:rsidRPr="006A3876">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6A3876">
        <w:rPr>
          <w:lang w:eastAsia="en-US"/>
        </w:rPr>
        <w:fldChar w:fldCharType="separate"/>
      </w:r>
      <w:r w:rsidR="00B51927" w:rsidRPr="006A3876">
        <w:t>(MacEachren, Taylor 1994)</w:t>
      </w:r>
      <w:r w:rsidR="00B51927" w:rsidRPr="006A3876">
        <w:rPr>
          <w:lang w:eastAsia="en-US"/>
        </w:rPr>
        <w:fldChar w:fldCharType="end"/>
      </w:r>
      <w:r w:rsidR="00B51927" w:rsidRPr="006A3876">
        <w:rPr>
          <w:lang w:eastAsia="en-US"/>
        </w:rPr>
        <w:t xml:space="preserve">. V případě této práce se jedná o obdobné zhodnocení, kdy je však medium mapy, jakožto medium komunikace prostorové informace, „nahrazeno“ médiem virtuální </w:t>
      </w:r>
      <w:r w:rsidR="007C5CC6" w:rsidRPr="006A3876">
        <w:rPr>
          <w:lang w:eastAsia="en-US"/>
        </w:rPr>
        <w:t>reality,</w:t>
      </w:r>
      <w:r w:rsidR="004278FB" w:rsidRPr="006A3876">
        <w:rPr>
          <w:lang w:eastAsia="en-US"/>
        </w:rPr>
        <w:t xml:space="preserve"> popř. virtuálním geografickým prostředím. </w:t>
      </w:r>
    </w:p>
    <w:p w14:paraId="47FF0C74" w14:textId="77777777" w:rsidR="001F1455" w:rsidRPr="006A3876" w:rsidRDefault="001F1455" w:rsidP="001F1455">
      <w:pPr>
        <w:pStyle w:val="Heading3"/>
      </w:pPr>
      <w:r w:rsidRPr="006A3876">
        <w:t xml:space="preserve">Digital Earth, </w:t>
      </w:r>
      <w:commentRangeStart w:id="56"/>
      <w:r w:rsidRPr="006A3876">
        <w:t xml:space="preserve">VGE, Metaverse, </w:t>
      </w:r>
      <w:commentRangeEnd w:id="56"/>
      <w:r w:rsidRPr="006A3876">
        <w:rPr>
          <w:rStyle w:val="CommentReference"/>
          <w:rFonts w:eastAsiaTheme="minorHAnsi" w:cstheme="minorBidi"/>
          <w:b w:val="0"/>
          <w:color w:val="auto"/>
        </w:rPr>
        <w:commentReference w:id="56"/>
      </w:r>
    </w:p>
    <w:p w14:paraId="3468FE65" w14:textId="3579114F" w:rsidR="001F1455" w:rsidRPr="006A3876" w:rsidRDefault="008D1D5F" w:rsidP="008D1D5F">
      <w:pPr>
        <w:pStyle w:val="Malnadpis"/>
      </w:pPr>
      <w:r w:rsidRPr="006A3876">
        <w:t>Metaverse</w:t>
      </w:r>
    </w:p>
    <w:p w14:paraId="2714887E" w14:textId="5B97065D" w:rsidR="008D1D5F" w:rsidRPr="006A3876" w:rsidRDefault="008D1D5F" w:rsidP="008D1D5F">
      <w:pPr>
        <w:pStyle w:val="Malnadpis"/>
      </w:pPr>
    </w:p>
    <w:p w14:paraId="4C9745A1" w14:textId="5D03A0FC" w:rsidR="003061F0" w:rsidRPr="006A3876" w:rsidRDefault="009774FA" w:rsidP="002656D4">
      <w:pPr>
        <w:pStyle w:val="Heading2"/>
        <w:rPr>
          <w:lang w:val="cs-CZ"/>
        </w:rPr>
      </w:pPr>
      <w:r w:rsidRPr="006A3876">
        <w:rPr>
          <w:lang w:val="cs-CZ"/>
        </w:rPr>
        <w:t>Systém virtuální reality</w:t>
      </w:r>
      <w:del w:id="57" w:author="Jan Horák" w:date="2023-06-15T11:49:00Z">
        <w:r w:rsidR="00952B19" w:rsidRPr="006A3876" w:rsidDel="00BC59E7">
          <w:rPr>
            <w:lang w:val="cs-CZ"/>
          </w:rPr>
          <w:delText xml:space="preserve"> – </w:delText>
        </w:r>
        <w:r w:rsidR="00952B19" w:rsidRPr="006A3876" w:rsidDel="00BC59E7">
          <w:rPr>
            <w:highlight w:val="yellow"/>
            <w:lang w:val="cs-CZ"/>
          </w:rPr>
          <w:delText xml:space="preserve">#TODO – </w:delText>
        </w:r>
        <w:r w:rsidR="00901C02" w:rsidRPr="006A3876" w:rsidDel="00BC59E7">
          <w:rPr>
            <w:highlight w:val="yellow"/>
            <w:lang w:val="cs-CZ"/>
          </w:rPr>
          <w:delText>nějak to lépe shrnout</w:delText>
        </w:r>
      </w:del>
    </w:p>
    <w:p w14:paraId="5CADC407" w14:textId="60D3F2D1" w:rsidR="00BA1BB7" w:rsidRPr="006A3876" w:rsidRDefault="00413905" w:rsidP="00BA1BB7">
      <w:pPr>
        <w:pStyle w:val="Normlnprvnodsazen"/>
        <w:ind w:firstLine="0"/>
      </w:pPr>
      <w:r w:rsidRPr="006A3876">
        <w:t xml:space="preserve">Z obecného hlediska popisuje </w:t>
      </w:r>
      <w:r w:rsidR="007854CF" w:rsidRPr="006A3876">
        <w:t xml:space="preserve">systém </w:t>
      </w:r>
      <w:r w:rsidR="003061F0" w:rsidRPr="006A3876">
        <w:t>virtuální</w:t>
      </w:r>
      <w:r w:rsidR="007854CF" w:rsidRPr="006A3876">
        <w:t xml:space="preserve"> reality Sherman a Craig a dělí jej na základní komponenty (Software, Hardware, </w:t>
      </w:r>
      <w:del w:id="58" w:author="Jan Horák" w:date="2023-06-15T11:49:00Z">
        <w:r w:rsidR="007854CF" w:rsidRPr="006A3876" w:rsidDel="00BC59E7">
          <w:delText>Virutální</w:delText>
        </w:r>
      </w:del>
      <w:ins w:id="59" w:author="Jan Horák" w:date="2023-06-15T11:49:00Z">
        <w:r w:rsidR="00BC59E7" w:rsidRPr="006A3876">
          <w:t>Virtuální</w:t>
        </w:r>
      </w:ins>
      <w:r w:rsidR="007854CF" w:rsidRPr="006A3876">
        <w:t xml:space="preserve"> svět, </w:t>
      </w:r>
      <w:del w:id="60" w:author="Jan Horák" w:date="2023-06-15T11:49:00Z">
        <w:r w:rsidR="007854CF" w:rsidRPr="006A3876" w:rsidDel="00BC59E7">
          <w:delText>Účastník</w:delText>
        </w:r>
      </w:del>
      <w:ins w:id="61" w:author="Jan Horák" w:date="2023-06-15T11:49:00Z">
        <w:r w:rsidR="00BC59E7" w:rsidRPr="006A3876">
          <w:t>Úživatel</w:t>
        </w:r>
      </w:ins>
      <w:r w:rsidR="007854CF" w:rsidRPr="006A3876">
        <w:t xml:space="preserve">) viz. </w:t>
      </w:r>
      <w:r w:rsidR="007854CF" w:rsidRPr="006A3876">
        <w:rPr>
          <w:highlight w:val="yellow"/>
        </w:rPr>
        <w:t xml:space="preserve">Obr. </w:t>
      </w:r>
      <w:r w:rsidR="00566D5F" w:rsidRPr="006A3876">
        <w:rPr>
          <w:highlight w:val="yellow"/>
        </w:rPr>
        <w:t xml:space="preserve"> </w:t>
      </w:r>
      <w:r w:rsidR="007854CF" w:rsidRPr="006A3876">
        <w:rPr>
          <w:highlight w:val="yellow"/>
        </w:rPr>
        <w:t>X</w:t>
      </w:r>
      <w:r w:rsidR="003061F0" w:rsidRPr="006A3876">
        <w:t xml:space="preserve">. LaValle rozděluje systém virtuální reality na obdobné komponenty (Hardware, Software </w:t>
      </w:r>
      <w:ins w:id="62" w:author="Jan Horák" w:date="2023-06-15T11:48:00Z">
        <w:r w:rsidR="00BC59E7" w:rsidRPr="006A3876">
          <w:t xml:space="preserve">a </w:t>
        </w:r>
      </w:ins>
      <w:del w:id="63" w:author="Jan Horák" w:date="2023-06-15T11:48:00Z">
        <w:r w:rsidR="003061F0" w:rsidRPr="006A3876" w:rsidDel="00BC59E7">
          <w:delText>a Účastník</w:delText>
        </w:r>
      </w:del>
      <w:ins w:id="64" w:author="Jan Horák" w:date="2023-06-15T11:48:00Z">
        <w:r w:rsidR="00BC59E7" w:rsidRPr="006A3876">
          <w:t>Uživatel</w:t>
        </w:r>
      </w:ins>
      <w:r w:rsidR="003061F0" w:rsidRPr="006A3876">
        <w:t>)</w:t>
      </w:r>
      <w:r w:rsidR="00BA1BB7" w:rsidRPr="006A3876">
        <w:t xml:space="preserve">. Toto rozdělení je patrné i v případě </w:t>
      </w:r>
      <w:r w:rsidR="00BA1BB7" w:rsidRPr="006A3876">
        <w:fldChar w:fldCharType="begin"/>
      </w:r>
      <w:r w:rsidR="00C05E88" w:rsidRPr="006A3876">
        <w:instrText xml:space="preserve"> ADDIN ZOTERO_ITEM CSL_CITATION {"citationID":"3CtlPLsy","properties":{"formattedCitation":"(Coltekin et al. 2020)","plainCitation":"(Coltekin et al. 2020)","noteIndex":0},"citationItems":[{"id":"vHmZtnBc/7OUOpxKQ","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6A3876">
        <w:fldChar w:fldCharType="separate"/>
      </w:r>
      <w:r w:rsidR="00C05E88" w:rsidRPr="006A3876">
        <w:t>(Coltekin et al. 2020)</w:t>
      </w:r>
      <w:r w:rsidR="00BA1BB7" w:rsidRPr="006A3876">
        <w:fldChar w:fldCharType="end"/>
      </w:r>
      <w:r w:rsidR="00BA1BB7" w:rsidRPr="006A3876">
        <w:t>, kde autoři využívají rozdělení na (Technologie, Design a Uživatel).</w:t>
      </w:r>
    </w:p>
    <w:p w14:paraId="6C155A27" w14:textId="52951E54" w:rsidR="00566D5F" w:rsidRPr="006A3876" w:rsidRDefault="00566D5F" w:rsidP="003E3DDB">
      <w:pPr>
        <w:rPr>
          <w:lang w:eastAsia="cs-CZ"/>
        </w:rPr>
      </w:pPr>
    </w:p>
    <w:p w14:paraId="5CEB873E" w14:textId="77777777" w:rsidR="003E3DDB" w:rsidRPr="006A3876" w:rsidRDefault="003E3DDB" w:rsidP="003E3DDB">
      <w:pPr>
        <w:pStyle w:val="Normlnprvnodsazen"/>
        <w:keepNext/>
        <w:ind w:firstLine="0"/>
      </w:pPr>
      <w:commentRangeStart w:id="65"/>
      <w:r w:rsidRPr="006A3876">
        <w:rPr>
          <w:noProof/>
        </w:rPr>
        <w:drawing>
          <wp:inline distT="0" distB="0" distL="0" distR="0" wp14:anchorId="1D4698F6" wp14:editId="48105D43">
            <wp:extent cx="2608325" cy="1306388"/>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619366" cy="1311918"/>
                    </a:xfrm>
                    <a:prstGeom prst="rect">
                      <a:avLst/>
                    </a:prstGeom>
                  </pic:spPr>
                </pic:pic>
              </a:graphicData>
            </a:graphic>
          </wp:inline>
        </w:drawing>
      </w:r>
      <w:commentRangeEnd w:id="65"/>
      <w:r w:rsidR="00FB781A" w:rsidRPr="006A3876">
        <w:rPr>
          <w:rStyle w:val="CommentReference"/>
          <w:lang w:eastAsia="en-US"/>
        </w:rPr>
        <w:commentReference w:id="65"/>
      </w:r>
    </w:p>
    <w:p w14:paraId="4D63C7D5" w14:textId="3D54EE0C" w:rsidR="003E3DDB" w:rsidRPr="006A3876" w:rsidRDefault="003E3DDB"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2</w:t>
      </w:r>
      <w:r w:rsidRPr="006A3876">
        <w:fldChar w:fldCharType="end"/>
      </w:r>
      <w:r w:rsidR="003F28A1" w:rsidRPr="006A3876">
        <w:t xml:space="preserve"> </w:t>
      </w:r>
      <w:r w:rsidR="00BA1BB7" w:rsidRPr="006A3876">
        <w:t xml:space="preserve">Systém virutální reality dle: </w:t>
      </w:r>
      <w:r w:rsidR="003F28A1" w:rsidRPr="006A3876">
        <w:fldChar w:fldCharType="begin"/>
      </w:r>
      <w:r w:rsidR="003F28A1" w:rsidRPr="006A3876">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6A3876">
        <w:fldChar w:fldCharType="separate"/>
      </w:r>
      <w:r w:rsidR="003F28A1" w:rsidRPr="006A3876">
        <w:t>(Sherman, Craig 2019)</w:t>
      </w:r>
      <w:r w:rsidR="003F28A1" w:rsidRPr="006A3876">
        <w:fldChar w:fldCharType="end"/>
      </w:r>
    </w:p>
    <w:p w14:paraId="52093ADF" w14:textId="5DE1AA04" w:rsidR="003E3DDB" w:rsidRPr="006A3876" w:rsidRDefault="004A4A8A" w:rsidP="003E3DDB">
      <w:pPr>
        <w:pStyle w:val="Normlnprvnodsazen"/>
        <w:ind w:firstLine="0"/>
      </w:pPr>
      <w:r w:rsidRPr="006A3876">
        <w:rPr>
          <w:highlight w:val="yellow"/>
        </w:rPr>
        <w:t>#TODO</w:t>
      </w:r>
      <w:ins w:id="66" w:author="Jan Horák" w:date="2023-06-15T11:48:00Z">
        <w:r w:rsidR="00BC59E7" w:rsidRPr="006A3876">
          <w:rPr>
            <w:highlight w:val="yellow"/>
            <w:rPrChange w:id="67" w:author="Jan Horák" w:date="2023-06-15T11:48:00Z">
              <w:rPr>
                <w:lang w:val="en-US"/>
              </w:rPr>
            </w:rPrChange>
          </w:rPr>
          <w:t xml:space="preserve"> – predelat obrazek na Uživatel</w:t>
        </w:r>
      </w:ins>
    </w:p>
    <w:p w14:paraId="05D9F40C" w14:textId="3DB96890" w:rsidR="00F729B0" w:rsidRPr="006A3876" w:rsidRDefault="00F729B0" w:rsidP="00A25270"/>
    <w:p w14:paraId="5CA4DC90" w14:textId="77777777" w:rsidR="00F729B0" w:rsidRPr="006A3876" w:rsidRDefault="00F729B0" w:rsidP="003E3DDB">
      <w:pPr>
        <w:pStyle w:val="Normlnprvnodsazen"/>
        <w:ind w:firstLine="0"/>
      </w:pPr>
    </w:p>
    <w:p w14:paraId="2F7405EA" w14:textId="77777777" w:rsidR="00F729B0" w:rsidRPr="006A3876" w:rsidRDefault="00F729B0" w:rsidP="003E3DDB">
      <w:pPr>
        <w:pStyle w:val="Normlnprvnodsazen"/>
        <w:ind w:firstLine="0"/>
      </w:pPr>
    </w:p>
    <w:p w14:paraId="38771AEB" w14:textId="77777777" w:rsidR="00F729B0" w:rsidRPr="006A3876" w:rsidRDefault="00F729B0" w:rsidP="003E3DDB">
      <w:pPr>
        <w:pStyle w:val="Normlnprvnodsazen"/>
        <w:ind w:firstLine="0"/>
      </w:pPr>
    </w:p>
    <w:p w14:paraId="440F0B19" w14:textId="77777777" w:rsidR="00F729B0" w:rsidRPr="006A3876" w:rsidRDefault="00F729B0" w:rsidP="003E3DDB">
      <w:pPr>
        <w:pStyle w:val="Normlnprvnodsazen"/>
        <w:ind w:firstLine="0"/>
      </w:pPr>
    </w:p>
    <w:p w14:paraId="13DA5365" w14:textId="77777777" w:rsidR="003061F0" w:rsidRPr="006A3876" w:rsidRDefault="004A4A8A" w:rsidP="003061F0">
      <w:pPr>
        <w:keepNext/>
      </w:pPr>
      <w:r w:rsidRPr="006A3876">
        <w:rPr>
          <w:noProof/>
        </w:rPr>
        <w:lastRenderedPageBreak/>
        <w:drawing>
          <wp:inline distT="0" distB="0" distL="0" distR="0" wp14:anchorId="573220E4" wp14:editId="168E9FDA">
            <wp:extent cx="4478618" cy="134302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2"/>
                    <a:stretch>
                      <a:fillRect/>
                    </a:stretch>
                  </pic:blipFill>
                  <pic:spPr>
                    <a:xfrm>
                      <a:off x="0" y="0"/>
                      <a:ext cx="4549831" cy="1364380"/>
                    </a:xfrm>
                    <a:prstGeom prst="rect">
                      <a:avLst/>
                    </a:prstGeom>
                  </pic:spPr>
                </pic:pic>
              </a:graphicData>
            </a:graphic>
          </wp:inline>
        </w:drawing>
      </w:r>
    </w:p>
    <w:p w14:paraId="17EA06BD" w14:textId="256B57B7" w:rsidR="00BA1BB7" w:rsidRPr="006A3876" w:rsidDel="00BC59E7" w:rsidRDefault="003061F0" w:rsidP="00BA1BB7">
      <w:pPr>
        <w:pStyle w:val="Normlnprvnodsazen"/>
        <w:ind w:firstLine="0"/>
        <w:rPr>
          <w:del w:id="68" w:author="Jan Horák" w:date="2023-06-15T11:49:00Z"/>
          <w:highlight w:val="yellow"/>
        </w:rPr>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3</w:t>
      </w:r>
      <w:r w:rsidRPr="006A3876">
        <w:fldChar w:fldCharType="end"/>
      </w:r>
      <w:r w:rsidRPr="006A3876">
        <w:t xml:space="preserve"> Systém virutální reality dle: </w:t>
      </w:r>
      <w:r w:rsidRPr="006A3876">
        <w:fldChar w:fldCharType="begin"/>
      </w:r>
      <w:r w:rsidRPr="006A3876">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6A3876">
        <w:fldChar w:fldCharType="separate"/>
      </w:r>
      <w:r w:rsidRPr="006A3876">
        <w:rPr>
          <w:sz w:val="20"/>
        </w:rPr>
        <w:t>(LaValle 2020)</w:t>
      </w:r>
      <w:r w:rsidRPr="006A3876">
        <w:fldChar w:fldCharType="end"/>
      </w:r>
      <w:r w:rsidR="00BA1BB7" w:rsidRPr="006A3876">
        <w:t xml:space="preserve"> </w:t>
      </w:r>
      <w:r w:rsidR="00BA1BB7" w:rsidRPr="006A3876">
        <w:rPr>
          <w:highlight w:val="yellow"/>
        </w:rPr>
        <w:t>#TODO – upravit na česky</w:t>
      </w:r>
    </w:p>
    <w:p w14:paraId="0D6C743B" w14:textId="08114752" w:rsidR="00D8680E" w:rsidRPr="006A3876" w:rsidRDefault="00D8680E">
      <w:pPr>
        <w:pStyle w:val="Normlnprvnodsazen"/>
        <w:ind w:firstLine="0"/>
        <w:pPrChange w:id="69" w:author="Jan Horák" w:date="2023-06-15T11:49:00Z">
          <w:pPr>
            <w:pStyle w:val="Caption"/>
            <w:ind w:left="0" w:firstLine="0"/>
          </w:pPr>
        </w:pPrChange>
      </w:pPr>
    </w:p>
    <w:p w14:paraId="65DCD45B" w14:textId="2109DDCB" w:rsidR="00F729B0" w:rsidRPr="006A3876" w:rsidRDefault="00BA1BB7" w:rsidP="00F729B0">
      <w:pPr>
        <w:pStyle w:val="Normlnprvnodsazen"/>
        <w:ind w:firstLine="0"/>
      </w:pPr>
      <w:r w:rsidRPr="006A3876">
        <w:t xml:space="preserve">LaValle představuje koncept tzv. </w:t>
      </w:r>
      <w:r w:rsidRPr="006A3876">
        <w:rPr>
          <w:i/>
          <w:iCs/>
        </w:rPr>
        <w:t xml:space="preserve">virutal world generator, </w:t>
      </w:r>
      <w:r w:rsidRPr="006A3876">
        <w:t xml:space="preserve">komponenta, která vytváří alternativní prostředí (může být VGE). Následně pak pomocí komponenty displeje, který je specifický pro daný smyslový orgán je percepce reálného světa nahrazena světem alternativním. </w:t>
      </w:r>
      <w:r w:rsidR="00F729B0" w:rsidRPr="006A3876">
        <w:t>Zmíněný VWG (</w:t>
      </w:r>
      <w:r w:rsidR="00F729B0" w:rsidRPr="006A3876">
        <w:rPr>
          <w:i/>
          <w:iCs/>
        </w:rPr>
        <w:t>vir</w:t>
      </w:r>
      <w:del w:id="70" w:author="Lukáš Herman" w:date="2023-02-21T16:18:00Z">
        <w:r w:rsidR="00F729B0" w:rsidRPr="006A3876" w:rsidDel="006613F9">
          <w:rPr>
            <w:i/>
            <w:iCs/>
          </w:rPr>
          <w:delText>u</w:delText>
        </w:r>
      </w:del>
      <w:r w:rsidR="00F729B0" w:rsidRPr="006A3876">
        <w:rPr>
          <w:i/>
          <w:iCs/>
        </w:rPr>
        <w:t>t</w:t>
      </w:r>
      <w:ins w:id="71" w:author="Lukáš Herman" w:date="2023-02-21T16:18:00Z">
        <w:r w:rsidR="006613F9" w:rsidRPr="006A3876">
          <w:rPr>
            <w:i/>
            <w:iCs/>
          </w:rPr>
          <w:t>u</w:t>
        </w:r>
      </w:ins>
      <w:r w:rsidR="00F729B0" w:rsidRPr="006A3876">
        <w:rPr>
          <w:i/>
          <w:iCs/>
        </w:rPr>
        <w:t>al world generator</w:t>
      </w:r>
      <w:r w:rsidR="00F729B0" w:rsidRPr="006A3876">
        <w:t xml:space="preserve">) je tedy softwarová komponenta, která vytváří „jiný svět“, jímž může být kompletně syntetický svět, záznam </w:t>
      </w:r>
      <w:r w:rsidR="00FD6B41" w:rsidRPr="006A3876">
        <w:t>existujícího</w:t>
      </w:r>
      <w:r w:rsidR="00F729B0" w:rsidRPr="006A3876">
        <w:t xml:space="preserve"> světa a vše mezi tím. </w:t>
      </w:r>
      <w:r w:rsidR="00FD6B41" w:rsidRPr="006A3876">
        <w:t>Člověk pak vnímá daný svět skrze jednotlivé smyslové orgány</w:t>
      </w:r>
      <w:r w:rsidRPr="006A3876">
        <w:t xml:space="preserve">. </w:t>
      </w:r>
      <w:r w:rsidR="00FD6B41" w:rsidRPr="006A3876">
        <w:t xml:space="preserve">Proces převodu VWG na display se </w:t>
      </w:r>
      <w:r w:rsidR="008C0C63" w:rsidRPr="006A3876">
        <w:t>nazývá</w:t>
      </w:r>
      <w:r w:rsidR="00FD6B41" w:rsidRPr="006A3876">
        <w:t xml:space="preserve"> </w:t>
      </w:r>
      <w:r w:rsidR="00FD6B41" w:rsidRPr="006A3876">
        <w:rPr>
          <w:i/>
          <w:iCs/>
        </w:rPr>
        <w:t xml:space="preserve">rendering. </w:t>
      </w:r>
      <w:r w:rsidR="00FD6B41" w:rsidRPr="006A3876">
        <w:t xml:space="preserve">Úspěšným VR systémem se pak rozumí takový systém, který je schopný do určité míry nahradit reálný svět světem vytvořeným. </w:t>
      </w:r>
      <w:r w:rsidR="00FD6B41" w:rsidRPr="006A3876">
        <w:fldChar w:fldCharType="begin"/>
      </w:r>
      <w:r w:rsidR="0014392A" w:rsidRPr="006A3876">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6A3876">
        <w:fldChar w:fldCharType="separate"/>
      </w:r>
      <w:r w:rsidR="004278FB" w:rsidRPr="006A3876">
        <w:t>(LaValle 2020)</w:t>
      </w:r>
      <w:r w:rsidR="00FD6B41" w:rsidRPr="006A3876">
        <w:fldChar w:fldCharType="end"/>
      </w:r>
    </w:p>
    <w:p w14:paraId="479C34AA" w14:textId="7D67A97F" w:rsidR="00EB4302" w:rsidRPr="006A3876" w:rsidRDefault="00EB4302" w:rsidP="00EB4302">
      <w:pPr>
        <w:pStyle w:val="Heading3"/>
      </w:pPr>
      <w:r w:rsidRPr="006A3876">
        <w:t>Hardware</w:t>
      </w:r>
    </w:p>
    <w:p w14:paraId="0CDE694C" w14:textId="73E0D794" w:rsidR="00EB4302" w:rsidRPr="006A3876" w:rsidRDefault="00EB4302" w:rsidP="00192B15">
      <w:r w:rsidRPr="006A3876">
        <w:t xml:space="preserve">LaValle dělí hardware na 3 kategorie a to: </w:t>
      </w:r>
      <w:r w:rsidR="00B16D48" w:rsidRPr="006A3876">
        <w:rPr>
          <w:b/>
          <w:bCs/>
        </w:rPr>
        <w:t>displeje</w:t>
      </w:r>
      <w:r w:rsidRPr="006A3876">
        <w:t xml:space="preserve"> (výstup), </w:t>
      </w:r>
      <w:r w:rsidRPr="006A3876">
        <w:rPr>
          <w:b/>
          <w:bCs/>
        </w:rPr>
        <w:t>sen</w:t>
      </w:r>
      <w:ins w:id="72" w:author="Lukáš Herman" w:date="2023-02-21T16:18:00Z">
        <w:r w:rsidR="00247F6B" w:rsidRPr="006A3876">
          <w:rPr>
            <w:b/>
            <w:bCs/>
          </w:rPr>
          <w:t>z</w:t>
        </w:r>
      </w:ins>
      <w:del w:id="73" w:author="Lukáš Herman" w:date="2023-02-21T16:18:00Z">
        <w:r w:rsidRPr="006A3876" w:rsidDel="00247F6B">
          <w:rPr>
            <w:b/>
            <w:bCs/>
          </w:rPr>
          <w:delText>s</w:delText>
        </w:r>
      </w:del>
      <w:r w:rsidRPr="006A3876">
        <w:rPr>
          <w:b/>
          <w:bCs/>
        </w:rPr>
        <w:t>ory</w:t>
      </w:r>
      <w:r w:rsidRPr="006A3876">
        <w:t xml:space="preserve"> (vstup) </w:t>
      </w:r>
      <w:r w:rsidRPr="006A3876">
        <w:rPr>
          <w:b/>
          <w:bCs/>
        </w:rPr>
        <w:t>a výpočetní jednotky</w:t>
      </w:r>
      <w:r w:rsidRPr="006A3876">
        <w:t xml:space="preserve"> (</w:t>
      </w:r>
      <w:r w:rsidRPr="006A3876">
        <w:rPr>
          <w:i/>
          <w:iCs/>
        </w:rPr>
        <w:t>processing unit</w:t>
      </w:r>
      <w:r w:rsidRPr="006A3876">
        <w:t xml:space="preserve">). </w:t>
      </w:r>
      <w:r w:rsidR="00643DB4" w:rsidRPr="006A3876">
        <w:t xml:space="preserve">Specifický displej pro každý smyslový orgán, na který se daný systém soustředí. </w:t>
      </w:r>
      <w:r w:rsidR="00E3650B" w:rsidRPr="006A3876">
        <w:t>Nejdůležitějším</w:t>
      </w:r>
      <w:r w:rsidR="00643DB4" w:rsidRPr="006A3876">
        <w:t xml:space="preserve"> je zrak, </w:t>
      </w:r>
      <w:r w:rsidR="008C0C63" w:rsidRPr="006A3876">
        <w:t>způsoby,</w:t>
      </w:r>
      <w:r w:rsidR="00643DB4" w:rsidRPr="006A3876">
        <w:t xml:space="preserve"> jakými je tento smysl ovládán se liší na základě samotného </w:t>
      </w:r>
      <w:r w:rsidR="00B16D48" w:rsidRPr="006A3876">
        <w:t>hardwarového</w:t>
      </w:r>
      <w:r w:rsidR="00643DB4" w:rsidRPr="006A3876">
        <w:t xml:space="preserve"> zařízení. V případě HMD se jedná o LED obrazovky s vysokým rozlišením nastavené blízko očí a zaostřeny skrze čočky. </w:t>
      </w:r>
      <w:r w:rsidR="00192B15" w:rsidRPr="006A3876">
        <w:t xml:space="preserve">Klíčové pro vytvoření virtuálního zážitku je sledování polohy HMD v prostoru. </w:t>
      </w:r>
      <w:r w:rsidR="008C0C63" w:rsidRPr="006A3876">
        <w:t>Orientace je měřena pomocí IMU (</w:t>
      </w:r>
      <w:r w:rsidR="008C0C63" w:rsidRPr="006A3876">
        <w:rPr>
          <w:i/>
          <w:iCs/>
        </w:rPr>
        <w:t>intertial measurement unit</w:t>
      </w:r>
      <w:r w:rsidR="008C0C63" w:rsidRPr="006A3876">
        <w:t>), podrobněji pomocí gyroskopu a akcelometru.</w:t>
      </w:r>
      <w:r w:rsidR="0032481E" w:rsidRPr="006A3876">
        <w:t xml:space="preserve"> Další z klíčových vstupů sensorů je snímání okolí, části lidského těla nebo i celé postavy pomocí digitálních kamer a tzv. </w:t>
      </w:r>
      <w:r w:rsidR="0032481E" w:rsidRPr="006A3876">
        <w:rPr>
          <w:i/>
          <w:iCs/>
        </w:rPr>
        <w:t xml:space="preserve">depth </w:t>
      </w:r>
      <w:r w:rsidR="0032481E" w:rsidRPr="006A3876">
        <w:t xml:space="preserve">kamer využívající infračerveného záření. Mimo kamery pak součástí VR hardwaru jsou i mechanické vstupy jako klasické klávesnice, myš a jiné </w:t>
      </w:r>
      <w:r w:rsidR="00B16D48" w:rsidRPr="006A3876">
        <w:t>ovladače</w:t>
      </w:r>
      <w:r w:rsidR="0032481E" w:rsidRPr="006A3876">
        <w:t xml:space="preserve">. </w:t>
      </w:r>
    </w:p>
    <w:p w14:paraId="3EBF2A80" w14:textId="65CDCF7F" w:rsidR="00A03F48" w:rsidRPr="006A3876" w:rsidRDefault="00A03F48" w:rsidP="00A03F48">
      <w:pPr>
        <w:pStyle w:val="Normlnprvnodsazen"/>
      </w:pPr>
      <w:r w:rsidRPr="006A3876">
        <w:t xml:space="preserve">Výpočetní jednotka, je klíčová v případě </w:t>
      </w:r>
      <w:r w:rsidRPr="006A3876">
        <w:rPr>
          <w:i/>
          <w:iCs/>
        </w:rPr>
        <w:t xml:space="preserve">body-fixed </w:t>
      </w:r>
      <w:r w:rsidR="00B16D48" w:rsidRPr="006A3876">
        <w:t>hardware</w:t>
      </w:r>
      <w:r w:rsidRPr="006A3876">
        <w:t xml:space="preserve">. </w:t>
      </w:r>
      <w:r w:rsidR="003A1D6C" w:rsidRPr="006A3876">
        <w:t xml:space="preserve">Hlavní dělení je tedy v tom, kde je výčetní </w:t>
      </w:r>
      <w:r w:rsidR="00C46C06" w:rsidRPr="006A3876">
        <w:t>jednotka,</w:t>
      </w:r>
      <w:r w:rsidR="003A1D6C" w:rsidRPr="006A3876">
        <w:t xml:space="preserve"> na které je VWG spouštěn, jestli v rámci </w:t>
      </w:r>
      <w:r w:rsidR="00E3650B" w:rsidRPr="006A3876">
        <w:t>displeje</w:t>
      </w:r>
      <w:r w:rsidR="003A1D6C" w:rsidRPr="006A3876">
        <w:t xml:space="preserve"> (HMD) či na externím počítači</w:t>
      </w:r>
      <w:r w:rsidR="00192B15" w:rsidRPr="006A3876">
        <w:t>, popř. jiném zařízení.</w:t>
      </w:r>
    </w:p>
    <w:p w14:paraId="65BF6DF2" w14:textId="20E8AB11" w:rsidR="008A4628" w:rsidRPr="006A3876" w:rsidRDefault="008A4628" w:rsidP="008A4628">
      <w:pPr>
        <w:pStyle w:val="Heading3"/>
      </w:pPr>
      <w:r w:rsidRPr="006A3876">
        <w:t>Software</w:t>
      </w:r>
    </w:p>
    <w:p w14:paraId="18F77D4D" w14:textId="48387DB2" w:rsidR="008A4628" w:rsidRPr="006A3876" w:rsidRDefault="008A4628" w:rsidP="008A4628">
      <w:r w:rsidRPr="006A3876">
        <w:t xml:space="preserve">LaValle zmiňuje, že v ideálním případě by bylo </w:t>
      </w:r>
      <w:r w:rsidR="00921C6E" w:rsidRPr="006A3876">
        <w:t>vhodné,</w:t>
      </w:r>
      <w:r w:rsidRPr="006A3876">
        <w:t xml:space="preserve"> aby existoval nějaký specializovaný </w:t>
      </w:r>
      <w:r w:rsidRPr="006A3876">
        <w:rPr>
          <w:i/>
          <w:iCs/>
        </w:rPr>
        <w:t>VR engine</w:t>
      </w:r>
      <w:r w:rsidRPr="006A3876">
        <w:t xml:space="preserve">, díky němuž by vývoj VR systémů nemusel obsahovat nízko-úrovňové problémy (integrace HMD, aj.). Právě odhalení vhodné kombinace softwarových technologií pro tvorbu VR </w:t>
      </w:r>
      <w:r w:rsidR="00A25270" w:rsidRPr="006A3876">
        <w:t xml:space="preserve">systému ve webovém prostředí je jedním z cílů této práce. </w:t>
      </w:r>
      <w:r w:rsidR="00192B15" w:rsidRPr="006A3876">
        <w:t xml:space="preserve">Více k tomuto tématu viz. </w:t>
      </w:r>
      <w:r w:rsidR="00192B15" w:rsidRPr="006A3876">
        <w:rPr>
          <w:highlight w:val="yellow"/>
        </w:rPr>
        <w:t>(kap. Analýza technologií)</w:t>
      </w:r>
    </w:p>
    <w:p w14:paraId="3FA056E0" w14:textId="77777777" w:rsidR="00B16D48" w:rsidRPr="006A3876" w:rsidRDefault="00A25270" w:rsidP="00B16D48">
      <w:pPr>
        <w:keepNext/>
      </w:pPr>
      <w:commentRangeStart w:id="74"/>
      <w:r w:rsidRPr="006A3876">
        <w:rPr>
          <w:noProof/>
        </w:rPr>
        <w:lastRenderedPageBreak/>
        <w:drawing>
          <wp:inline distT="0" distB="0" distL="0" distR="0" wp14:anchorId="039FE451" wp14:editId="0DA16323">
            <wp:extent cx="4239161" cy="2592126"/>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3"/>
                    <a:stretch>
                      <a:fillRect/>
                    </a:stretch>
                  </pic:blipFill>
                  <pic:spPr>
                    <a:xfrm>
                      <a:off x="0" y="0"/>
                      <a:ext cx="4243501" cy="2594780"/>
                    </a:xfrm>
                    <a:prstGeom prst="rect">
                      <a:avLst/>
                    </a:prstGeom>
                  </pic:spPr>
                </pic:pic>
              </a:graphicData>
            </a:graphic>
          </wp:inline>
        </w:drawing>
      </w:r>
      <w:commentRangeEnd w:id="74"/>
      <w:r w:rsidR="00FB781A" w:rsidRPr="006A3876">
        <w:rPr>
          <w:rStyle w:val="CommentReference"/>
        </w:rPr>
        <w:commentReference w:id="74"/>
      </w:r>
    </w:p>
    <w:p w14:paraId="17C65BD7" w14:textId="42223BE6" w:rsidR="00A25270" w:rsidRPr="006A3876" w:rsidRDefault="00B16D48"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4</w:t>
      </w:r>
      <w:r w:rsidRPr="006A3876">
        <w:fldChar w:fldCharType="end"/>
      </w:r>
      <w:r w:rsidRPr="006A3876">
        <w:t xml:space="preserve"> Interakční diagram systému virtuální reality – zdroj: </w:t>
      </w:r>
      <w:r w:rsidRPr="006A3876">
        <w:fldChar w:fldCharType="begin"/>
      </w:r>
      <w:r w:rsidRPr="006A3876">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6A3876">
        <w:fldChar w:fldCharType="separate"/>
      </w:r>
      <w:r w:rsidRPr="006A3876">
        <w:t>(LaValle 2020)</w:t>
      </w:r>
      <w:r w:rsidRPr="006A3876">
        <w:fldChar w:fldCharType="end"/>
      </w:r>
      <w:r w:rsidRPr="006A3876">
        <w:t xml:space="preserve"> </w:t>
      </w:r>
      <w:r w:rsidRPr="006A3876">
        <w:rPr>
          <w:highlight w:val="yellow"/>
        </w:rPr>
        <w:t>#TODO – dát pryč/upravit do češtiny</w:t>
      </w:r>
    </w:p>
    <w:p w14:paraId="61F4F267" w14:textId="75BB0D95" w:rsidR="00921C6E" w:rsidRPr="006A3876" w:rsidDel="00BC59E7" w:rsidRDefault="00B725D6">
      <w:pPr>
        <w:pStyle w:val="Heading2"/>
        <w:rPr>
          <w:moveFrom w:id="75" w:author="Jan Horák" w:date="2023-06-15T11:51:00Z"/>
        </w:rPr>
        <w:pPrChange w:id="76" w:author="Jan Horák" w:date="2023-06-15T11:51:00Z">
          <w:pPr>
            <w:pStyle w:val="Heading3"/>
          </w:pPr>
        </w:pPrChange>
      </w:pPr>
      <w:moveFromRangeStart w:id="77" w:author="Jan Horák" w:date="2023-06-15T11:51:00Z" w:name="move137722320"/>
      <w:moveFrom w:id="78" w:author="Jan Horák" w:date="2023-06-15T11:51:00Z">
        <w:r w:rsidRPr="006A3876" w:rsidDel="00BC59E7">
          <w:rPr>
            <w:lang w:val="cs-CZ"/>
          </w:rPr>
          <w:t>Účastník – percepce</w:t>
        </w:r>
        <w:r w:rsidR="00921C6E" w:rsidRPr="006A3876" w:rsidDel="00BC59E7">
          <w:rPr>
            <w:lang w:val="cs-CZ"/>
          </w:rPr>
          <w:t xml:space="preserve"> a </w:t>
        </w:r>
        <w:r w:rsidR="00BA4D29" w:rsidRPr="006A3876" w:rsidDel="00BC59E7">
          <w:rPr>
            <w:lang w:val="cs-CZ"/>
          </w:rPr>
          <w:t>fyziologie</w:t>
        </w:r>
      </w:moveFrom>
    </w:p>
    <w:p w14:paraId="07179C56" w14:textId="7EEF2CB1" w:rsidR="003F28A1" w:rsidRPr="006A3876" w:rsidDel="00BC59E7" w:rsidRDefault="000B5D5D">
      <w:pPr>
        <w:pStyle w:val="Heading2"/>
        <w:rPr>
          <w:moveFrom w:id="79" w:author="Jan Horák" w:date="2023-06-15T11:51:00Z"/>
          <w:i/>
          <w:iCs/>
        </w:rPr>
        <w:pPrChange w:id="80" w:author="Jan Horák" w:date="2023-06-15T11:51:00Z">
          <w:pPr/>
        </w:pPrChange>
      </w:pPr>
      <w:moveFrom w:id="81" w:author="Jan Horák" w:date="2023-06-15T11:51:00Z">
        <w:r w:rsidRPr="006A3876" w:rsidDel="00BC59E7">
          <w:rPr>
            <w:highlight w:val="yellow"/>
            <w:lang w:val="cs-CZ"/>
          </w:rPr>
          <w:t>#TODO</w:t>
        </w:r>
        <w:r w:rsidR="00952B19" w:rsidRPr="006A3876" w:rsidDel="00BC59E7">
          <w:rPr>
            <w:highlight w:val="yellow"/>
            <w:lang w:val="cs-CZ"/>
          </w:rPr>
          <w:t xml:space="preserve"> </w:t>
        </w:r>
        <w:r w:rsidRPr="006A3876" w:rsidDel="00BC59E7">
          <w:rPr>
            <w:highlight w:val="yellow"/>
            <w:lang w:val="cs-CZ"/>
          </w:rPr>
          <w:t xml:space="preserve">– co vybrat ? visuální percepci, imerze, </w:t>
        </w:r>
        <w:r w:rsidRPr="006A3876" w:rsidDel="00BC59E7">
          <w:rPr>
            <w:i/>
            <w:iCs/>
            <w:highlight w:val="yellow"/>
            <w:lang w:val="cs-CZ"/>
          </w:rPr>
          <w:t>presence??</w:t>
        </w:r>
      </w:moveFrom>
    </w:p>
    <w:p w14:paraId="3762F649" w14:textId="0DAF13F0" w:rsidR="000B5D5D" w:rsidRPr="006A3876" w:rsidDel="00BC59E7" w:rsidRDefault="000B5D5D">
      <w:pPr>
        <w:pStyle w:val="Heading2"/>
        <w:rPr>
          <w:moveFrom w:id="82" w:author="Jan Horák" w:date="2023-06-15T11:51:00Z"/>
        </w:rPr>
        <w:pPrChange w:id="83" w:author="Jan Horák" w:date="2023-06-15T11:51:00Z">
          <w:pPr>
            <w:pStyle w:val="Normlnprvnodsazen"/>
            <w:ind w:firstLine="0"/>
          </w:pPr>
        </w:pPrChange>
      </w:pPr>
      <w:moveFrom w:id="84" w:author="Jan Horák" w:date="2023-06-15T11:51:00Z">
        <w:r w:rsidRPr="006A3876" w:rsidDel="00BC59E7">
          <w:rPr>
            <w:lang w:val="cs-CZ"/>
          </w:rPr>
          <w:t>Nejdůležitějším komponentem v rámci systému zážitku virtuální reality je účastník, proto je nutné rozumět procesu vnímání (percepce)</w:t>
        </w:r>
        <w:r w:rsidRPr="006A3876" w:rsidDel="00BC59E7">
          <w:fldChar w:fldCharType="begin"/>
        </w:r>
        <w:r w:rsidRPr="006A3876" w:rsidDel="00BC59E7">
          <w:rPr>
            <w:lang w:val="cs-CZ"/>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6A3876" w:rsidDel="00BC59E7">
          <w:fldChar w:fldCharType="separate"/>
        </w:r>
        <w:r w:rsidRPr="006A3876" w:rsidDel="00BC59E7">
          <w:rPr>
            <w:lang w:val="cs-CZ"/>
          </w:rPr>
          <w:t>(Sherman, Craig 2019)</w:t>
        </w:r>
        <w:r w:rsidRPr="006A3876" w:rsidDel="00BC59E7">
          <w:fldChar w:fldCharType="end"/>
        </w:r>
        <w:r w:rsidRPr="006A3876" w:rsidDel="00BC59E7">
          <w:rPr>
            <w:lang w:val="cs-CZ"/>
          </w:rPr>
          <w:t xml:space="preserve">. </w:t>
        </w:r>
      </w:moveFrom>
    </w:p>
    <w:p w14:paraId="1BBDA451" w14:textId="1D5E6087" w:rsidR="00783575" w:rsidRPr="006A3876" w:rsidDel="00BC59E7" w:rsidRDefault="001B7FFC">
      <w:pPr>
        <w:pStyle w:val="Heading2"/>
        <w:rPr>
          <w:moveFrom w:id="85" w:author="Jan Horák" w:date="2023-06-15T11:51:00Z"/>
        </w:rPr>
        <w:pPrChange w:id="86" w:author="Jan Horák" w:date="2023-06-15T11:51:00Z">
          <w:pPr/>
        </w:pPrChange>
      </w:pPr>
      <w:moveFrom w:id="87" w:author="Jan Horák" w:date="2023-06-15T11:51:00Z">
        <w:r w:rsidRPr="006A3876" w:rsidDel="00BC59E7">
          <w:rPr>
            <w:lang w:val="cs-CZ"/>
          </w:rPr>
          <w:t xml:space="preserve">Percepce se uskutečňuje po převodu podnětů smyslovými orgány (a jejich receptory) na nervové impulzy. </w:t>
        </w:r>
        <w:r w:rsidR="00E3650B" w:rsidRPr="006A3876" w:rsidDel="00BC59E7">
          <w:rPr>
            <w:lang w:val="cs-CZ"/>
          </w:rPr>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7"/>
    <w:p w14:paraId="424A8332" w14:textId="2D85F9A7" w:rsidR="0069447E" w:rsidRPr="006A3876" w:rsidRDefault="001D0278" w:rsidP="002656D4">
      <w:pPr>
        <w:pStyle w:val="Heading2"/>
        <w:rPr>
          <w:lang w:val="cs-CZ"/>
        </w:rPr>
      </w:pPr>
      <w:r w:rsidRPr="006A3876">
        <w:rPr>
          <w:lang w:val="cs-CZ"/>
        </w:rPr>
        <w:t xml:space="preserve">Zobrazovací </w:t>
      </w:r>
      <w:r w:rsidR="00FD5A58" w:rsidRPr="006A3876">
        <w:rPr>
          <w:lang w:val="cs-CZ"/>
        </w:rPr>
        <w:t>zařízení</w:t>
      </w:r>
    </w:p>
    <w:p w14:paraId="3B36A6A6" w14:textId="05FAF023" w:rsidR="00404AA2" w:rsidRPr="006A3876" w:rsidRDefault="0047600E" w:rsidP="00404AA2">
      <w:pPr>
        <w:pStyle w:val="Normlnprvnodsazen"/>
        <w:rPr>
          <w:b/>
        </w:rPr>
      </w:pPr>
      <w:r w:rsidRPr="006A3876">
        <w:t>Zobrazovací zařízení je možné klasifikovat dle míry imerze, kterou poskytují na ne-imerzní, semi-imerzní a plně-imerzní</w:t>
      </w:r>
      <w:r w:rsidR="00E3650B" w:rsidRPr="006A3876">
        <w:t xml:space="preserve"> </w:t>
      </w:r>
      <w:r w:rsidR="00E3650B" w:rsidRPr="006A3876">
        <w:fldChar w:fldCharType="begin"/>
      </w:r>
      <w:r w:rsidR="00C05E88" w:rsidRPr="006A3876">
        <w:instrText xml:space="preserve"> ADDIN ZOTERO_ITEM CSL_CITATION {"citationID":"1qIlQgrk","properties":{"formattedCitation":"(Coltekin et al. 2020)","plainCitation":"(Coltekin et al. 2020)","noteIndex":0},"citationItems":[{"id":"vHmZtnBc/7OUOpxKQ","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6A3876">
        <w:fldChar w:fldCharType="separate"/>
      </w:r>
      <w:r w:rsidR="00C05E88" w:rsidRPr="006A3876">
        <w:t>(Coltekin et al. 2020)</w:t>
      </w:r>
      <w:r w:rsidR="00E3650B" w:rsidRPr="006A3876">
        <w:fldChar w:fldCharType="end"/>
      </w:r>
      <w:r w:rsidRPr="006A3876">
        <w:t>. Ne-imerzivní by neměly být považovány za zobrazovací zařízení pro virtuální realitu. Za semi-imrezivní jsou považovány často stereoskopické displeje, popř. monoskopické displeje, které zakrývají výraznou část zorné pole uživatele. Plně-imerzní jsou následně displeje, které kompletně vyplňují zorné pole uživatele</w:t>
      </w:r>
      <w:r w:rsidR="00F11FD9" w:rsidRPr="006A3876">
        <w:t>. Plně imerzní v aktuální době jsou především HMD (</w:t>
      </w:r>
      <w:r w:rsidR="00F11FD9" w:rsidRPr="006A3876">
        <w:rPr>
          <w:i/>
          <w:iCs/>
        </w:rPr>
        <w:t xml:space="preserve">head mounted display). </w:t>
      </w:r>
      <w:r w:rsidR="00192B15" w:rsidRPr="006A3876">
        <w:t xml:space="preserve">Sherman a Craig dělí </w:t>
      </w:r>
      <w:r w:rsidR="00901C02" w:rsidRPr="006A3876">
        <w:t xml:space="preserve">VR </w:t>
      </w:r>
      <w:r w:rsidR="00192B15" w:rsidRPr="006A3876">
        <w:t xml:space="preserve">na 3 paradigmata, podle hardwaru, který zážitek zprostředkovává na: </w:t>
      </w:r>
      <w:r w:rsidR="00192B15" w:rsidRPr="006A3876">
        <w:rPr>
          <w:i/>
          <w:iCs/>
        </w:rPr>
        <w:t>hand based</w:t>
      </w:r>
      <w:r w:rsidR="00192B15" w:rsidRPr="006A3876">
        <w:t xml:space="preserve">, </w:t>
      </w:r>
      <w:r w:rsidR="00192B15" w:rsidRPr="006A3876">
        <w:rPr>
          <w:i/>
          <w:iCs/>
        </w:rPr>
        <w:t>stacionary</w:t>
      </w:r>
      <w:r w:rsidR="00192B15" w:rsidRPr="006A3876">
        <w:t xml:space="preserve"> a </w:t>
      </w:r>
      <w:r w:rsidR="00192B15" w:rsidRPr="006A3876">
        <w:rPr>
          <w:i/>
          <w:iCs/>
        </w:rPr>
        <w:t>head mounted</w:t>
      </w:r>
      <w:r w:rsidR="00192B15" w:rsidRPr="006A3876">
        <w:t xml:space="preserve">. Nejrozšířenější terminologií pro tento hardware je </w:t>
      </w:r>
      <w:r w:rsidR="00192B15" w:rsidRPr="006A3876">
        <w:rPr>
          <w:i/>
          <w:iCs/>
        </w:rPr>
        <w:t xml:space="preserve">head mounted display </w:t>
      </w:r>
      <w:r w:rsidR="00192B15" w:rsidRPr="006A3876">
        <w:t xml:space="preserve">termín. Tyto displeje dosahují plného zaplnění zorného pole položením obrazovky velice blízko k očím. Lidské oko však není schopno ostřit na potřebně blízkou vzdálenost (cca </w:t>
      </w:r>
      <w:r w:rsidR="00901C02" w:rsidRPr="006A3876">
        <w:t>5–10</w:t>
      </w:r>
      <w:r w:rsidR="00192B15" w:rsidRPr="006A3876">
        <w:t xml:space="preserve"> cm). HMD tedy využívají </w:t>
      </w:r>
      <w:r w:rsidR="00192B15" w:rsidRPr="006A3876">
        <w:rPr>
          <w:bCs/>
        </w:rPr>
        <w:t>konvexní</w:t>
      </w:r>
      <w:r w:rsidR="00192B15" w:rsidRPr="006A3876">
        <w:t xml:space="preserve"> čočky položené do jejich fokální vzdálenosti. Díky tomuto se pak obrazovka jeví jako obrovský </w:t>
      </w:r>
      <w:r w:rsidR="00192B15" w:rsidRPr="006A3876">
        <w:rPr>
          <w:bCs/>
        </w:rPr>
        <w:t>virtuální</w:t>
      </w:r>
      <w:r w:rsidR="00192B15" w:rsidRPr="006A3876">
        <w:t xml:space="preserve"> obraz, který je nekonečně daleko. </w:t>
      </w:r>
      <w:r w:rsidR="00192B15" w:rsidRPr="006A3876">
        <w:rPr>
          <w:b/>
        </w:rPr>
        <w:fldChar w:fldCharType="begin"/>
      </w:r>
      <w:r w:rsidR="00192B15" w:rsidRPr="006A3876">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6A3876">
        <w:rPr>
          <w:b/>
        </w:rPr>
        <w:fldChar w:fldCharType="separate"/>
      </w:r>
      <w:r w:rsidR="00192B15" w:rsidRPr="006A3876">
        <w:t>(LaValle 2020)</w:t>
      </w:r>
      <w:r w:rsidR="00192B15" w:rsidRPr="006A3876">
        <w:rPr>
          <w:b/>
        </w:rPr>
        <w:fldChar w:fldCharType="end"/>
      </w:r>
      <w:r w:rsidR="00192B15" w:rsidRPr="006A3876">
        <w:rPr>
          <w:b/>
        </w:rPr>
        <w:t xml:space="preserve">. </w:t>
      </w:r>
    </w:p>
    <w:p w14:paraId="5CCB7D08" w14:textId="1E1C7607" w:rsidR="00192B15" w:rsidRPr="006A3876" w:rsidRDefault="00192B15" w:rsidP="00404AA2">
      <w:pPr>
        <w:pStyle w:val="Normlnprvnodsazen"/>
        <w:rPr>
          <w:b/>
        </w:rPr>
      </w:pPr>
      <w:commentRangeStart w:id="88"/>
      <w:r w:rsidRPr="006A3876">
        <w:t xml:space="preserve"> HMD systémy také musí počítat s různou délkou mezi zornicemi (</w:t>
      </w:r>
      <w:r w:rsidRPr="006A3876">
        <w:rPr>
          <w:i/>
          <w:iCs/>
        </w:rPr>
        <w:t>interpupillary distance – IPD</w:t>
      </w:r>
      <w:r w:rsidRPr="006A3876">
        <w:t xml:space="preserve">). Dalším z problémů je pak rozlišení obrazovky, které je potřeba aby nebylo možné rozeznat jednotlivé pixely. Na základě výpočtů založených na fyziologii lidského oka bylo zjištěno, že display by musel mít 16 000 x 16 000 px rozlišení na to, aby nebylo možné rozeznat pixely. Tento přístup je však velice výpočetně náročný tudíž, se aplikuje proces, kdy vysoké rozlišení je pouze tam kde je lidské oko aktuálně zaostřeno, k čemuž je však potřeba aby HMD implementoval tracking očí </w:t>
      </w:r>
      <w:r w:rsidRPr="006A3876">
        <w:fldChar w:fldCharType="begin"/>
      </w:r>
      <w:r w:rsidRPr="006A3876">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6A3876">
        <w:fldChar w:fldCharType="separate"/>
      </w:r>
      <w:r w:rsidRPr="006A3876">
        <w:t>(LaValle 2020)</w:t>
      </w:r>
      <w:r w:rsidRPr="006A3876">
        <w:fldChar w:fldCharType="end"/>
      </w:r>
      <w:r w:rsidRPr="006A3876">
        <w:t>.</w:t>
      </w:r>
      <w:commentRangeEnd w:id="88"/>
      <w:r w:rsidR="00FB781A" w:rsidRPr="006A3876">
        <w:rPr>
          <w:rStyle w:val="CommentReference"/>
          <w:lang w:eastAsia="en-US"/>
        </w:rPr>
        <w:commentReference w:id="88"/>
      </w:r>
      <w:r w:rsidR="00404AA2" w:rsidRPr="006A3876">
        <w:t xml:space="preserve"> </w:t>
      </w:r>
      <w:r w:rsidR="00FC0082" w:rsidRPr="006A3876">
        <w:rPr>
          <w:highlight w:val="yellow"/>
        </w:rPr>
        <w:t>#TODO -</w:t>
      </w:r>
      <w:r w:rsidR="00FC0082" w:rsidRPr="006A3876">
        <w:t xml:space="preserve"> </w:t>
      </w:r>
      <w:r w:rsidR="00404AA2" w:rsidRPr="006A3876">
        <w:rPr>
          <w:highlight w:val="yellow"/>
        </w:rPr>
        <w:t>Rozlišení aktuálních HMD</w:t>
      </w:r>
      <w:r w:rsidR="00404AA2" w:rsidRPr="006A3876">
        <w:t xml:space="preserve"> </w:t>
      </w:r>
    </w:p>
    <w:p w14:paraId="4CBF461B" w14:textId="058879DF" w:rsidR="00192B15" w:rsidRPr="006A3876" w:rsidRDefault="00192B15" w:rsidP="00192B15">
      <w:pPr>
        <w:pStyle w:val="Normlnprvnodsazen"/>
        <w:rPr>
          <w:b/>
        </w:rPr>
      </w:pPr>
    </w:p>
    <w:p w14:paraId="42F87820" w14:textId="60F15153" w:rsidR="0047600E" w:rsidRPr="006A3876" w:rsidRDefault="0047600E" w:rsidP="0047600E"/>
    <w:p w14:paraId="1AB508FC" w14:textId="77777777" w:rsidR="00192B15" w:rsidRPr="006A3876" w:rsidRDefault="00F11FD9" w:rsidP="00192B15">
      <w:pPr>
        <w:keepNext/>
      </w:pPr>
      <w:commentRangeStart w:id="89"/>
      <w:commentRangeStart w:id="90"/>
      <w:r w:rsidRPr="006A3876">
        <w:rPr>
          <w:noProof/>
        </w:rPr>
        <w:lastRenderedPageBreak/>
        <w:drawing>
          <wp:inline distT="0" distB="0" distL="0" distR="0" wp14:anchorId="0E376469" wp14:editId="29E02FDA">
            <wp:extent cx="5579745" cy="273558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4"/>
                    <a:stretch>
                      <a:fillRect/>
                    </a:stretch>
                  </pic:blipFill>
                  <pic:spPr>
                    <a:xfrm>
                      <a:off x="0" y="0"/>
                      <a:ext cx="5579745" cy="2735580"/>
                    </a:xfrm>
                    <a:prstGeom prst="rect">
                      <a:avLst/>
                    </a:prstGeom>
                  </pic:spPr>
                </pic:pic>
              </a:graphicData>
            </a:graphic>
          </wp:inline>
        </w:drawing>
      </w:r>
      <w:commentRangeEnd w:id="89"/>
      <w:r w:rsidR="005D6E09" w:rsidRPr="006A3876">
        <w:rPr>
          <w:rStyle w:val="CommentReference"/>
        </w:rPr>
        <w:commentReference w:id="89"/>
      </w:r>
      <w:commentRangeEnd w:id="90"/>
      <w:r w:rsidR="00E22988" w:rsidRPr="006A3876">
        <w:rPr>
          <w:rStyle w:val="CommentReference"/>
        </w:rPr>
        <w:commentReference w:id="90"/>
      </w:r>
    </w:p>
    <w:p w14:paraId="66504072" w14:textId="013CFB0A" w:rsidR="00F11FD9" w:rsidRPr="006A3876" w:rsidRDefault="00192B15"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5</w:t>
      </w:r>
      <w:r w:rsidRPr="006A3876">
        <w:fldChar w:fldCharType="end"/>
      </w:r>
      <w:r w:rsidRPr="006A3876">
        <w:t xml:space="preserve"> Dělení HMD, zdroj:</w:t>
      </w:r>
      <w:r w:rsidR="00901C02" w:rsidRPr="006A3876">
        <w:t xml:space="preserve"> </w:t>
      </w:r>
      <w:r w:rsidRPr="006A3876">
        <w:fldChar w:fldCharType="begin"/>
      </w:r>
      <w:r w:rsidR="00C05E88" w:rsidRPr="006A3876">
        <w:instrText xml:space="preserve"> ADDIN ZOTERO_ITEM CSL_CITATION {"citationID":"o3pU5io5","properties":{"formattedCitation":"(Coltekin et al. 2020)","plainCitation":"(Coltekin et al. 2020)","noteIndex":0},"citationItems":[{"id":"vHmZtnBc/7OUOpxKQ","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6A3876">
        <w:fldChar w:fldCharType="separate"/>
      </w:r>
      <w:r w:rsidR="00C05E88" w:rsidRPr="006A3876">
        <w:t>(Coltekin et al. 2020)</w:t>
      </w:r>
      <w:r w:rsidRPr="006A3876">
        <w:fldChar w:fldCharType="end"/>
      </w:r>
    </w:p>
    <w:p w14:paraId="4AFC2060" w14:textId="3BF67A84" w:rsidR="00FC0082" w:rsidRPr="006A3876" w:rsidRDefault="00FC0082" w:rsidP="00FC0082">
      <w:r w:rsidRPr="006A3876">
        <w:t xml:space="preserve">V případě mobilních tradičních displejů je možné mluvit o „případné“ imerzi, kterou je možné dosáhnout kombinace s nástavci umožňující pohled na obrazovku skrze čočky a umístění displaye do vhodné vzdálenosti od očí. Tato skutečnost není validní v případě klasických displejů, které zakrývají pouze omezenou část zorného pole. Výše zmínené kategorie (Obr.X) jsou tedy v určitých případech propojitelné. Nutné však zmínit, že mobilní zařízení „vylepšené“ o nástavec na hlavu s čočkami se imerzí zdaleka nevyrovná speciálním zařízením (HMD). </w:t>
      </w:r>
    </w:p>
    <w:p w14:paraId="25AA0481" w14:textId="5246A7FA" w:rsidR="007160C1" w:rsidRPr="006A3876" w:rsidRDefault="007160C1" w:rsidP="00FD5A58">
      <w:pPr>
        <w:pStyle w:val="Heading3"/>
      </w:pPr>
      <w:r w:rsidRPr="006A3876">
        <w:t>Tracking</w:t>
      </w:r>
    </w:p>
    <w:p w14:paraId="7ADE2B22" w14:textId="77BBF0CF" w:rsidR="007160C1" w:rsidRPr="006A3876" w:rsidRDefault="00F11FD9" w:rsidP="007160C1">
      <w:r w:rsidRPr="006A3876">
        <w:t xml:space="preserve">Důležitým aspektem hardware pro VR je </w:t>
      </w:r>
      <w:r w:rsidRPr="006A3876">
        <w:rPr>
          <w:i/>
          <w:iCs/>
        </w:rPr>
        <w:t>tracking</w:t>
      </w:r>
      <w:r w:rsidR="00E12F85" w:rsidRPr="006A3876">
        <w:rPr>
          <w:i/>
          <w:iCs/>
        </w:rPr>
        <w:t xml:space="preserve"> </w:t>
      </w:r>
      <w:r w:rsidRPr="006A3876">
        <w:rPr>
          <w:i/>
          <w:iCs/>
        </w:rPr>
        <w:fldChar w:fldCharType="begin"/>
      </w:r>
      <w:r w:rsidR="00C05E88" w:rsidRPr="006A3876">
        <w:rPr>
          <w:i/>
          <w:iCs/>
        </w:rPr>
        <w:instrText xml:space="preserve"> ADDIN ZOTERO_ITEM CSL_CITATION {"citationID":"Vvs5N4QI","properties":{"formattedCitation":"(Coltekin et al. 2020)","plainCitation":"(Coltekin et al. 2020)","noteIndex":0},"citationItems":[{"id":"vHmZtnBc/7OUOpxKQ","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6A3876">
        <w:rPr>
          <w:i/>
          <w:iCs/>
        </w:rPr>
        <w:fldChar w:fldCharType="separate"/>
      </w:r>
      <w:r w:rsidR="00C05E88" w:rsidRPr="006A3876">
        <w:t>(Coltekin et al. 2020)</w:t>
      </w:r>
      <w:r w:rsidRPr="006A3876">
        <w:rPr>
          <w:i/>
          <w:iCs/>
        </w:rPr>
        <w:fldChar w:fldCharType="end"/>
      </w:r>
      <w:r w:rsidRPr="006A3876">
        <w:t xml:space="preserve">. </w:t>
      </w:r>
      <w:r w:rsidR="00DB3E90" w:rsidRPr="006A3876">
        <w:t>Jedná se o z</w:t>
      </w:r>
      <w:r w:rsidR="007160C1" w:rsidRPr="006A3876">
        <w:t>ískávání kontinuální informace o poloze a pohybu v rámci reálného světa je klíčovou součástí VR systému. Díky vývoji mobilních telefonů a zmenšení a vylepšení IMUs byl umožněn vývoj přesných metod pro snímání polohy</w:t>
      </w:r>
      <w:r w:rsidR="00340495" w:rsidRPr="006A3876">
        <w:t xml:space="preserve"> </w:t>
      </w:r>
      <w:r w:rsidR="00DB3E90" w:rsidRPr="006A3876">
        <w:fldChar w:fldCharType="begin"/>
      </w:r>
      <w:r w:rsidR="0014392A" w:rsidRPr="006A3876">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6A3876">
        <w:fldChar w:fldCharType="separate"/>
      </w:r>
      <w:r w:rsidR="00DB3E90" w:rsidRPr="006A3876">
        <w:t>(LaValle 2020)</w:t>
      </w:r>
      <w:r w:rsidR="00DB3E90" w:rsidRPr="006A3876">
        <w:fldChar w:fldCharType="end"/>
      </w:r>
      <w:r w:rsidR="007160C1" w:rsidRPr="006A3876">
        <w:t xml:space="preserve">. LaValle uvádí 3 hlavní </w:t>
      </w:r>
      <w:r w:rsidR="00E3650B" w:rsidRPr="006A3876">
        <w:t>kategorie</w:t>
      </w:r>
      <w:r w:rsidR="007160C1" w:rsidRPr="006A3876">
        <w:t xml:space="preserve"> toho co VR systém potřebuje snímat: </w:t>
      </w:r>
    </w:p>
    <w:p w14:paraId="421A1333" w14:textId="04970488" w:rsidR="007160C1" w:rsidRPr="006A3876" w:rsidRDefault="007160C1" w:rsidP="001E0F8C">
      <w:pPr>
        <w:pStyle w:val="ListParagraph"/>
        <w:numPr>
          <w:ilvl w:val="0"/>
          <w:numId w:val="10"/>
        </w:numPr>
      </w:pPr>
      <w:r w:rsidRPr="006A3876">
        <w:t xml:space="preserve">Smyslové orgány uživatele – převážně sledování pozice </w:t>
      </w:r>
      <w:r w:rsidR="00E3650B" w:rsidRPr="006A3876">
        <w:t>hlavy,</w:t>
      </w:r>
      <w:r w:rsidR="001E0F8C" w:rsidRPr="006A3876">
        <w:t xml:space="preserve"> popř. očí</w:t>
      </w:r>
    </w:p>
    <w:p w14:paraId="2BFB71BD" w14:textId="283AED65" w:rsidR="001E0F8C" w:rsidRPr="006A3876" w:rsidRDefault="001E0F8C" w:rsidP="001E0F8C">
      <w:pPr>
        <w:pStyle w:val="ListParagraph"/>
        <w:numPr>
          <w:ilvl w:val="0"/>
          <w:numId w:val="10"/>
        </w:numPr>
      </w:pPr>
      <w:r w:rsidRPr="006A3876">
        <w:t>Ostatní části těla – obličej, ruce aj.</w:t>
      </w:r>
    </w:p>
    <w:p w14:paraId="31048422" w14:textId="3C85692A" w:rsidR="00E12F85" w:rsidRPr="006A3876" w:rsidRDefault="001E0F8C" w:rsidP="00E12F85">
      <w:pPr>
        <w:pStyle w:val="ListParagraph"/>
        <w:numPr>
          <w:ilvl w:val="0"/>
          <w:numId w:val="10"/>
        </w:numPr>
      </w:pPr>
      <w:r w:rsidRPr="006A3876">
        <w:t>Okolní prostředí – reálné objekty v okolí uživatele</w:t>
      </w:r>
    </w:p>
    <w:p w14:paraId="41F33A51" w14:textId="00B58A11" w:rsidR="00E12F85" w:rsidRPr="006A3876" w:rsidRDefault="00E12F85" w:rsidP="00E12F85">
      <w:pPr>
        <w:pStyle w:val="Normlnprvnodsazen"/>
        <w:rPr>
          <w:lang w:eastAsia="en-US"/>
        </w:rPr>
      </w:pPr>
      <w:r w:rsidRPr="006A3876">
        <w:rPr>
          <w:lang w:eastAsia="en-US"/>
        </w:rPr>
        <w:t xml:space="preserve">Důležitým konceptem pro </w:t>
      </w:r>
      <w:r w:rsidRPr="006A3876">
        <w:rPr>
          <w:i/>
          <w:iCs/>
          <w:lang w:eastAsia="en-US"/>
        </w:rPr>
        <w:t xml:space="preserve">tracking </w:t>
      </w:r>
      <w:r w:rsidRPr="006A3876">
        <w:rPr>
          <w:lang w:eastAsia="en-US"/>
        </w:rPr>
        <w:t>je koncept DoF (</w:t>
      </w:r>
      <w:r w:rsidRPr="006A3876">
        <w:rPr>
          <w:i/>
          <w:iCs/>
          <w:lang w:eastAsia="en-US"/>
        </w:rPr>
        <w:t xml:space="preserve">degrees of freedom – </w:t>
      </w:r>
      <w:r w:rsidRPr="006A3876">
        <w:rPr>
          <w:lang w:eastAsia="en-US"/>
        </w:rPr>
        <w:t xml:space="preserve">stupně volnosti). </w:t>
      </w:r>
      <w:r w:rsidR="00C75062" w:rsidRPr="006A3876">
        <w:rPr>
          <w:lang w:eastAsia="en-US"/>
        </w:rPr>
        <w:t>DoF je specifický způsob jakým se může pohybovat objekt v prostoru. Pohyby je možné zjednodušit na rotaci či posun po dané přímce.</w:t>
      </w:r>
      <w:r w:rsidR="00412B84" w:rsidRPr="006A3876">
        <w:rPr>
          <w:lang w:eastAsia="en-US"/>
        </w:rPr>
        <w:t xml:space="preserve"> Jakýkoliv objekt se v prostoru může pohybovat pomocí 6 DoF, tedy translací a rotací kolem X, Y, Z</w:t>
      </w:r>
      <w:r w:rsidR="00340495" w:rsidRPr="006A3876">
        <w:rPr>
          <w:lang w:eastAsia="en-US"/>
        </w:rPr>
        <w:t> </w:t>
      </w:r>
      <w:r w:rsidR="00412B84" w:rsidRPr="006A3876">
        <w:rPr>
          <w:lang w:eastAsia="en-US"/>
        </w:rPr>
        <w:t>os</w:t>
      </w:r>
      <w:r w:rsidR="00340495" w:rsidRPr="006A3876">
        <w:rPr>
          <w:lang w:eastAsia="en-US"/>
        </w:rPr>
        <w:t xml:space="preserve"> </w:t>
      </w:r>
      <w:r w:rsidR="00340495" w:rsidRPr="006A3876">
        <w:rPr>
          <w:lang w:eastAsia="en-US"/>
        </w:rPr>
        <w:fldChar w:fldCharType="begin"/>
      </w:r>
      <w:r w:rsidR="006B2254" w:rsidRPr="006A3876">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6A3876">
        <w:rPr>
          <w:lang w:eastAsia="en-US"/>
        </w:rPr>
        <w:fldChar w:fldCharType="separate"/>
      </w:r>
      <w:r w:rsidR="006B2254" w:rsidRPr="006A3876">
        <w:t>(Sherman, Craig 2019)</w:t>
      </w:r>
      <w:r w:rsidR="00340495" w:rsidRPr="006A3876">
        <w:rPr>
          <w:lang w:eastAsia="en-US"/>
        </w:rPr>
        <w:fldChar w:fldCharType="end"/>
      </w:r>
      <w:r w:rsidR="00412B84" w:rsidRPr="006A3876">
        <w:rPr>
          <w:lang w:eastAsia="en-US"/>
        </w:rPr>
        <w:t>.</w:t>
      </w:r>
    </w:p>
    <w:p w14:paraId="67D9073A" w14:textId="77777777" w:rsidR="006B5504" w:rsidRPr="006A3876" w:rsidRDefault="006B5504" w:rsidP="006B5504">
      <w:pPr>
        <w:pStyle w:val="Normlnprvnodsazen"/>
        <w:keepNext/>
      </w:pPr>
      <w:r w:rsidRPr="006A3876">
        <w:rPr>
          <w:noProof/>
          <w:lang w:eastAsia="en-US"/>
        </w:rPr>
        <w:lastRenderedPageBreak/>
        <w:drawing>
          <wp:inline distT="0" distB="0" distL="0" distR="0" wp14:anchorId="31DBFC9E" wp14:editId="5DB7DD4A">
            <wp:extent cx="5279666" cy="291171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310438" cy="2928687"/>
                    </a:xfrm>
                    <a:prstGeom prst="rect">
                      <a:avLst/>
                    </a:prstGeom>
                  </pic:spPr>
                </pic:pic>
              </a:graphicData>
            </a:graphic>
          </wp:inline>
        </w:drawing>
      </w:r>
    </w:p>
    <w:p w14:paraId="13CB0B4F" w14:textId="053C6ED9" w:rsidR="006B5504" w:rsidRPr="006A3876" w:rsidRDefault="006B5504"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6</w:t>
      </w:r>
      <w:r w:rsidRPr="006A3876">
        <w:fldChar w:fldCharType="end"/>
      </w:r>
      <w:r w:rsidRPr="006A3876">
        <w:t xml:space="preserve"> Stupně volnosti – Degrees of freedom – DoF (zdroj: </w:t>
      </w:r>
      <w:r w:rsidRPr="006A3876">
        <w:fldChar w:fldCharType="begin"/>
      </w:r>
      <w:r w:rsidRPr="006A3876">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6A3876">
        <w:fldChar w:fldCharType="separate"/>
      </w:r>
      <w:r w:rsidRPr="006A3876">
        <w:t>(Dupin 2016)</w:t>
      </w:r>
      <w:r w:rsidRPr="006A3876">
        <w:fldChar w:fldCharType="end"/>
      </w:r>
      <w:r w:rsidRPr="006A3876">
        <w:t>)</w:t>
      </w:r>
    </w:p>
    <w:p w14:paraId="7A7C3724" w14:textId="2305355A" w:rsidR="00E3650B" w:rsidRPr="006A3876" w:rsidRDefault="00E3650B" w:rsidP="00E3650B">
      <w:r w:rsidRPr="006A3876">
        <w:t>Tracking je dalším z vhodných kritérií pro kategorizaci HMD</w:t>
      </w:r>
      <w:r w:rsidR="00901C02" w:rsidRPr="006A3876">
        <w:t>. Toto rozdělení je pak důležité především z hlediska vývoje VR aplikace, kdy je nutné v návrhu počítat se všemi variantami.</w:t>
      </w:r>
      <w:r w:rsidRPr="006A3876">
        <w:t xml:space="preserve"> Je možné je rozdělovat dle kritérií</w:t>
      </w:r>
      <w:r w:rsidR="00AB45B4" w:rsidRPr="006A3876">
        <w:t xml:space="preserve"> </w:t>
      </w:r>
      <w:r w:rsidR="00AB45B4" w:rsidRPr="006A3876">
        <w:fldChar w:fldCharType="begin"/>
      </w:r>
      <w:r w:rsidR="00AB45B4" w:rsidRPr="006A3876">
        <w:instrText xml:space="preserve"> ADDIN ZOTERO_ITEM CSL_CITATION {"citationID":"jQ7TZSad","properties":{"formattedCitation":"(A-Frame authors 2023)","plainCitation":"(A-Frame authors 2023)","noteIndex":0},"citationItems":[{"id":1285,"uris":["http://zotero.org/groups/4599106/items/VB92DGWM"],"itemData":{"id":1285,"type":"webpage","container-title":"A-Frame","language":"en","title":"VR Headsets &amp; WebXR Browsers","URL":"https://aframe.io","author":[{"family":"A-Frame authors","given":""}],"accessed":{"date-parts":[["2023",1,29]]},"issued":{"date-parts":[["2023"]]},"citation-key":"a-frameauthorsVRHeadsetsWebXR2023"}}],"schema":"https://github.com/citation-style-language/schema/raw/master/csl-citation.json"} </w:instrText>
      </w:r>
      <w:r w:rsidR="00AB45B4" w:rsidRPr="006A3876">
        <w:fldChar w:fldCharType="separate"/>
      </w:r>
      <w:r w:rsidR="00AB45B4" w:rsidRPr="006A3876">
        <w:t>(A-Frame authors 2023)</w:t>
      </w:r>
      <w:r w:rsidR="00AB45B4" w:rsidRPr="006A3876">
        <w:fldChar w:fldCharType="end"/>
      </w:r>
      <w:r w:rsidR="00AB45B4" w:rsidRPr="006A3876">
        <w:t xml:space="preserve"> </w:t>
      </w:r>
      <w:r w:rsidRPr="006A3876">
        <w:t>:</w:t>
      </w:r>
    </w:p>
    <w:p w14:paraId="5E7A656C" w14:textId="23B83529" w:rsidR="00E3650B" w:rsidRPr="006A3876" w:rsidRDefault="00E3650B" w:rsidP="00E3650B">
      <w:pPr>
        <w:pStyle w:val="Normlnprvnodsazen"/>
        <w:numPr>
          <w:ilvl w:val="0"/>
          <w:numId w:val="19"/>
        </w:numPr>
        <w:rPr>
          <w:lang w:eastAsia="en-US"/>
        </w:rPr>
      </w:pPr>
      <w:r w:rsidRPr="006A3876">
        <w:rPr>
          <w:lang w:eastAsia="en-US"/>
        </w:rPr>
        <w:t>Kolik DoF (</w:t>
      </w:r>
      <w:r w:rsidRPr="006A3876">
        <w:rPr>
          <w:i/>
          <w:iCs/>
          <w:lang w:eastAsia="en-US"/>
        </w:rPr>
        <w:t>degrees of freedom</w:t>
      </w:r>
      <w:r w:rsidRPr="006A3876">
        <w:rPr>
          <w:lang w:eastAsia="en-US"/>
        </w:rPr>
        <w:t xml:space="preserve">) uživateli umožňují. Hlavní kategorie jsou 6DoF (rotační a poziční) a 3DoF (rotační). </w:t>
      </w:r>
    </w:p>
    <w:p w14:paraId="1970D675" w14:textId="77777777" w:rsidR="00E3650B" w:rsidRPr="006A3876" w:rsidRDefault="00E3650B" w:rsidP="00E3650B">
      <w:pPr>
        <w:pStyle w:val="Normlnprvnodsazen"/>
        <w:numPr>
          <w:ilvl w:val="0"/>
          <w:numId w:val="19"/>
        </w:numPr>
        <w:rPr>
          <w:lang w:eastAsia="en-US"/>
        </w:rPr>
      </w:pPr>
      <w:r w:rsidRPr="006A3876">
        <w:rPr>
          <w:lang w:eastAsia="en-US"/>
        </w:rPr>
        <w:t>Zda HMD jsou pouze display nebo jsou k nim přiřazeny i dodatečné ovladače. Následně pak kolik DoF tyto ovladače mají (2 – klávesnice a myš, 3 – rotační, 6 – rotační i poziční).</w:t>
      </w:r>
    </w:p>
    <w:p w14:paraId="37202A11" w14:textId="39DB1722" w:rsidR="00837E83" w:rsidRPr="006A3876" w:rsidRDefault="00AB45B4" w:rsidP="00837E83">
      <w:pPr>
        <w:pStyle w:val="Normlnprvnodsazen"/>
        <w:numPr>
          <w:ilvl w:val="0"/>
          <w:numId w:val="19"/>
        </w:numPr>
        <w:rPr>
          <w:lang w:eastAsia="en-US"/>
        </w:rPr>
      </w:pPr>
      <w:r w:rsidRPr="006A3876">
        <w:rPr>
          <w:lang w:eastAsia="en-US"/>
        </w:rPr>
        <w:t xml:space="preserve">Zda výpočetní jednotka je stolní počítač, mobilní telefon, popř. samotný HMD. </w:t>
      </w:r>
    </w:p>
    <w:p w14:paraId="739B8B03" w14:textId="3C8FC738" w:rsidR="0050269A" w:rsidRPr="006A3876" w:rsidRDefault="00837E83" w:rsidP="0050269A">
      <w:r w:rsidRPr="006A3876">
        <w:t xml:space="preserve">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DoF pro dané vstupní zařízení snímá a zpracovává. </w:t>
      </w:r>
    </w:p>
    <w:p w14:paraId="76961227" w14:textId="5E25F962" w:rsidR="00BA4D29" w:rsidRPr="006A3876" w:rsidRDefault="00BA4D29" w:rsidP="002656D4">
      <w:pPr>
        <w:pStyle w:val="Heading2"/>
        <w:rPr>
          <w:ins w:id="91" w:author="Jan Horák" w:date="2023-06-15T11:51:00Z"/>
          <w:lang w:val="cs-CZ"/>
        </w:rPr>
      </w:pPr>
      <w:r w:rsidRPr="006A3876">
        <w:rPr>
          <w:lang w:val="cs-CZ"/>
        </w:rPr>
        <w:t>Percepce</w:t>
      </w:r>
    </w:p>
    <w:p w14:paraId="29512B40" w14:textId="77777777" w:rsidR="00BC59E7" w:rsidRPr="006A3876" w:rsidRDefault="00BC59E7" w:rsidP="00BC59E7">
      <w:pPr>
        <w:pStyle w:val="Heading3"/>
        <w:rPr>
          <w:moveTo w:id="92" w:author="Jan Horák" w:date="2023-06-15T11:51:00Z"/>
        </w:rPr>
      </w:pPr>
      <w:moveToRangeStart w:id="93" w:author="Jan Horák" w:date="2023-06-15T11:51:00Z" w:name="move137722320"/>
      <w:moveTo w:id="94" w:author="Jan Horák" w:date="2023-06-15T11:51:00Z">
        <w:r w:rsidRPr="006A3876">
          <w:t>Účastník – percepce a fyziologie</w:t>
        </w:r>
      </w:moveTo>
    </w:p>
    <w:p w14:paraId="29F4FF62" w14:textId="77777777" w:rsidR="00BC59E7" w:rsidRPr="006A3876" w:rsidRDefault="00BC59E7" w:rsidP="00BC59E7">
      <w:pPr>
        <w:rPr>
          <w:moveTo w:id="95" w:author="Jan Horák" w:date="2023-06-15T11:51:00Z"/>
          <w:i/>
          <w:iCs/>
        </w:rPr>
      </w:pPr>
      <w:moveTo w:id="96" w:author="Jan Horák" w:date="2023-06-15T11:51:00Z">
        <w:r w:rsidRPr="006A3876">
          <w:rPr>
            <w:highlight w:val="yellow"/>
          </w:rPr>
          <w:t xml:space="preserve">#TODO – co vybrat ? visuální percepci, imerze, </w:t>
        </w:r>
        <w:r w:rsidRPr="006A3876">
          <w:rPr>
            <w:i/>
            <w:iCs/>
            <w:highlight w:val="yellow"/>
          </w:rPr>
          <w:t>presence??</w:t>
        </w:r>
      </w:moveTo>
    </w:p>
    <w:p w14:paraId="7897236F" w14:textId="42788E72" w:rsidR="00BC59E7" w:rsidRPr="006A3876" w:rsidRDefault="00BC59E7" w:rsidP="00404AA2">
      <w:pPr>
        <w:pStyle w:val="Normlnprvnodsazen"/>
        <w:ind w:firstLine="0"/>
        <w:rPr>
          <w:lang w:eastAsia="en-US"/>
        </w:rPr>
      </w:pPr>
      <w:moveTo w:id="97" w:author="Jan Horák" w:date="2023-06-15T11:51:00Z">
        <w:r w:rsidRPr="006A3876">
          <w:rPr>
            <w:lang w:eastAsia="en-US"/>
          </w:rPr>
          <w:t>Nejdůležitějším komponentem v rámci systému zážitku virtuální reality je účastník, proto je nutné rozumět procesu vnímání (percepce)</w:t>
        </w:r>
        <w:r w:rsidRPr="006A3876">
          <w:rPr>
            <w:lang w:eastAsia="en-US"/>
          </w:rPr>
          <w:fldChar w:fldCharType="begin"/>
        </w:r>
        <w:r w:rsidRPr="006A3876">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6A3876">
          <w:rPr>
            <w:lang w:eastAsia="en-US"/>
          </w:rPr>
          <w:fldChar w:fldCharType="separate"/>
        </w:r>
        <w:r w:rsidRPr="006A3876">
          <w:t>(Sherman, Craig 2019)</w:t>
        </w:r>
        <w:r w:rsidRPr="006A3876">
          <w:rPr>
            <w:lang w:eastAsia="en-US"/>
          </w:rPr>
          <w:fldChar w:fldCharType="end"/>
        </w:r>
        <w:r w:rsidRPr="006A3876">
          <w:rPr>
            <w:lang w:eastAsia="en-US"/>
          </w:rPr>
          <w:t xml:space="preserve">. </w:t>
        </w:r>
      </w:moveTo>
      <w:moveToRangeEnd w:id="93"/>
    </w:p>
    <w:p w14:paraId="71DD0F4C" w14:textId="16D3A5D2" w:rsidR="00BA4D29" w:rsidRPr="006A3876" w:rsidRDefault="00BA4D29" w:rsidP="00404AA2">
      <w:pPr>
        <w:pStyle w:val="Normlnprvnodsazen"/>
      </w:pPr>
      <w:r w:rsidRPr="006A3876">
        <w:t>Za účelem tvorby VR prostředí / zážitku je nutné znát způsob jakým lidský mozek interpretuje předanou informaci skrze smyslové orgány</w:t>
      </w:r>
      <w:r w:rsidR="00421AD6" w:rsidRPr="006A3876">
        <w:t xml:space="preserve"> </w:t>
      </w:r>
      <w:r w:rsidR="00421AD6" w:rsidRPr="006A3876">
        <w:fldChar w:fldCharType="begin"/>
      </w:r>
      <w:r w:rsidR="0014392A" w:rsidRPr="006A3876">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6A3876">
        <w:fldChar w:fldCharType="separate"/>
      </w:r>
      <w:r w:rsidR="00421AD6" w:rsidRPr="006A3876">
        <w:t>(LaValle 2020)</w:t>
      </w:r>
      <w:r w:rsidR="00421AD6" w:rsidRPr="006A3876">
        <w:fldChar w:fldCharType="end"/>
      </w:r>
      <w:r w:rsidRPr="006A3876">
        <w:t>.</w:t>
      </w:r>
      <w:r w:rsidR="00421AD6" w:rsidRPr="006A3876">
        <w:t xml:space="preserve"> V případě percepce je možné hovořit o počitcích, které jsou inicializované podněty ze smyslových orgánů. Více počitků pak tvoří vjem. </w:t>
      </w:r>
      <w:r w:rsidR="00421AD6" w:rsidRPr="006A3876">
        <w:fldChar w:fldCharType="begin"/>
      </w:r>
      <w:r w:rsidR="0014392A" w:rsidRPr="006A3876">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6A3876">
        <w:fldChar w:fldCharType="separate"/>
      </w:r>
      <w:r w:rsidR="00421AD6" w:rsidRPr="006A3876">
        <w:rPr>
          <w:rFonts w:cs="Times New Roman"/>
          <w:szCs w:val="24"/>
        </w:rPr>
        <w:t>(Chloupková 2007)</w:t>
      </w:r>
      <w:r w:rsidR="00421AD6" w:rsidRPr="006A3876">
        <w:fldChar w:fldCharType="end"/>
      </w:r>
      <w:r w:rsidR="00421AD6" w:rsidRPr="006A3876">
        <w:t xml:space="preserve"> </w:t>
      </w:r>
      <w:r w:rsidRPr="006A3876">
        <w:t>Pro VR je klíčová percepce</w:t>
      </w:r>
      <w:r w:rsidR="00421AD6" w:rsidRPr="006A3876">
        <w:t xml:space="preserve"> (vnímání)</w:t>
      </w:r>
      <w:r w:rsidRPr="006A3876">
        <w:t xml:space="preserve"> vzdálenosti a měřítka, pohybu, barvy a následně jejich kombinace</w:t>
      </w:r>
      <w:r w:rsidR="00421AD6" w:rsidRPr="006A3876">
        <w:t xml:space="preserve"> </w:t>
      </w:r>
      <w:r w:rsidR="00421AD6" w:rsidRPr="006A3876">
        <w:fldChar w:fldCharType="begin"/>
      </w:r>
      <w:r w:rsidR="0014392A" w:rsidRPr="006A3876">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6A3876">
        <w:fldChar w:fldCharType="separate"/>
      </w:r>
      <w:r w:rsidR="00421AD6" w:rsidRPr="006A3876">
        <w:t>(LaValle 2020)</w:t>
      </w:r>
      <w:r w:rsidR="00421AD6" w:rsidRPr="006A3876">
        <w:fldChar w:fldCharType="end"/>
      </w:r>
      <w:r w:rsidRPr="006A3876">
        <w:t xml:space="preserve">. </w:t>
      </w:r>
    </w:p>
    <w:p w14:paraId="12610B6E" w14:textId="2AB36BAA" w:rsidR="00BA4D29" w:rsidRPr="006A3876" w:rsidRDefault="00BA4D29" w:rsidP="00BA4D29">
      <w:pPr>
        <w:pStyle w:val="Heading3"/>
      </w:pPr>
      <w:r w:rsidRPr="006A3876">
        <w:lastRenderedPageBreak/>
        <w:t>Percepce vzdálenosti</w:t>
      </w:r>
    </w:p>
    <w:p w14:paraId="40362F60" w14:textId="7C1F3296" w:rsidR="00CA6A8E" w:rsidRPr="006A3876" w:rsidRDefault="00CA6A8E" w:rsidP="00CA6A8E">
      <w:r w:rsidRPr="006A3876">
        <w:t xml:space="preserve">Percepce vzdálenosti má za úkol dle </w:t>
      </w:r>
      <w:r w:rsidRPr="006A3876">
        <w:fldChar w:fldCharType="begin"/>
      </w:r>
      <w:r w:rsidR="0014392A" w:rsidRPr="006A3876">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6A3876">
        <w:fldChar w:fldCharType="separate"/>
      </w:r>
      <w:r w:rsidRPr="006A3876">
        <w:t>(Mather 2016)</w:t>
      </w:r>
      <w:r w:rsidRPr="006A3876">
        <w:fldChar w:fldCharType="end"/>
      </w:r>
      <w:r w:rsidRPr="006A3876">
        <w:t xml:space="preserve"> vyřešit 4 hlavní problémy jimiž jsou:</w:t>
      </w:r>
    </w:p>
    <w:p w14:paraId="1FF83DBE" w14:textId="5B47576B" w:rsidR="00CA6A8E" w:rsidRPr="006A3876" w:rsidRDefault="00CA6A8E" w:rsidP="00CA6A8E">
      <w:pPr>
        <w:pStyle w:val="Normlnprvnodsazen"/>
        <w:numPr>
          <w:ilvl w:val="0"/>
          <w:numId w:val="8"/>
        </w:numPr>
        <w:rPr>
          <w:lang w:eastAsia="en-US"/>
        </w:rPr>
      </w:pPr>
      <w:r w:rsidRPr="006A3876">
        <w:rPr>
          <w:lang w:eastAsia="en-US"/>
        </w:rPr>
        <w:t xml:space="preserve">Stanovení pořadí objektů v prostoru </w:t>
      </w:r>
    </w:p>
    <w:p w14:paraId="7A1ED0A7" w14:textId="0AF45AAD" w:rsidR="00CA6A8E" w:rsidRPr="006A3876" w:rsidRDefault="00CA6A8E" w:rsidP="00CA6A8E">
      <w:pPr>
        <w:pStyle w:val="Normlnprvnodsazen"/>
        <w:numPr>
          <w:ilvl w:val="0"/>
          <w:numId w:val="8"/>
        </w:numPr>
        <w:rPr>
          <w:lang w:eastAsia="en-US"/>
        </w:rPr>
      </w:pPr>
      <w:r w:rsidRPr="006A3876">
        <w:rPr>
          <w:lang w:eastAsia="en-US"/>
        </w:rPr>
        <w:t xml:space="preserve">Stanovení intervalů mezi objekty </w:t>
      </w:r>
    </w:p>
    <w:p w14:paraId="3B82ED37" w14:textId="6E869B2A" w:rsidR="00CA6A8E" w:rsidRPr="006A3876" w:rsidRDefault="00CA6A8E" w:rsidP="00CA6A8E">
      <w:pPr>
        <w:pStyle w:val="Normlnprvnodsazen"/>
        <w:numPr>
          <w:ilvl w:val="0"/>
          <w:numId w:val="8"/>
        </w:numPr>
        <w:rPr>
          <w:lang w:eastAsia="en-US"/>
        </w:rPr>
      </w:pPr>
      <w:r w:rsidRPr="006A3876">
        <w:rPr>
          <w:lang w:eastAsia="en-US"/>
        </w:rPr>
        <w:t>Stanovení absolutní vzdálenosti objektu od pozorovatele</w:t>
      </w:r>
    </w:p>
    <w:p w14:paraId="6B0FF981" w14:textId="60FBA99F" w:rsidR="00CA6A8E" w:rsidRPr="006A3876" w:rsidRDefault="00CA6A8E" w:rsidP="00CA6A8E">
      <w:pPr>
        <w:pStyle w:val="Normlnprvnodsazen"/>
        <w:numPr>
          <w:ilvl w:val="0"/>
          <w:numId w:val="8"/>
        </w:numPr>
        <w:rPr>
          <w:lang w:eastAsia="en-US"/>
        </w:rPr>
      </w:pPr>
      <w:r w:rsidRPr="006A3876">
        <w:rPr>
          <w:lang w:eastAsia="en-US"/>
        </w:rPr>
        <w:t>Stanovení odhadu trojrozměrného povrchu a jeho tvaru</w:t>
      </w:r>
    </w:p>
    <w:p w14:paraId="03C40E27" w14:textId="5BAB173A" w:rsidR="00CA6A8E" w:rsidRPr="006A3876" w:rsidRDefault="00CA6A8E" w:rsidP="00CA6A8E">
      <w:r w:rsidRPr="006A3876">
        <w:t xml:space="preserve">Za účelem dosažení těchto cílů využívá určitá vodítka, jelikož obraz na sítnici je dvojrozměrný. Vodítka je možné dělit na monokulární a binokulární na základě </w:t>
      </w:r>
      <w:r w:rsidR="00FE3EBA" w:rsidRPr="006A3876">
        <w:t>toho,</w:t>
      </w:r>
      <w:r w:rsidRPr="006A3876">
        <w:t xml:space="preserve"> zda jsou vnímána jedním či oběma očima. </w:t>
      </w:r>
      <w:r w:rsidR="001F0D3F" w:rsidRPr="006A3876">
        <w:t xml:space="preserve">Dále je pak možné vodítka rozdělit na statická a dynamická. </w:t>
      </w:r>
      <w:r w:rsidRPr="006A3876">
        <w:t xml:space="preserve">Při vnímání jsou tato vodítka kombinována. </w:t>
      </w:r>
      <w:r w:rsidRPr="006A3876">
        <w:fldChar w:fldCharType="begin"/>
      </w:r>
      <w:r w:rsidR="0014392A" w:rsidRPr="006A3876">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6A3876">
        <w:fldChar w:fldCharType="separate"/>
      </w:r>
      <w:r w:rsidR="006F1B49" w:rsidRPr="006A3876">
        <w:rPr>
          <w:rFonts w:cs="Times New Roman"/>
          <w:szCs w:val="24"/>
        </w:rPr>
        <w:t>(Mather 2016; Chloupková 2007)</w:t>
      </w:r>
      <w:r w:rsidRPr="006A3876">
        <w:fldChar w:fldCharType="end"/>
      </w:r>
      <w:r w:rsidR="006F1B49" w:rsidRPr="006A3876">
        <w:t xml:space="preserve">. </w:t>
      </w:r>
    </w:p>
    <w:p w14:paraId="3FEB35C4" w14:textId="77777777" w:rsidR="009C7ECC" w:rsidRPr="006A3876" w:rsidRDefault="001F0D3F" w:rsidP="009C7ECC">
      <w:pPr>
        <w:pStyle w:val="Normlnprvnodsazen"/>
        <w:keepNext/>
      </w:pPr>
      <w:r w:rsidRPr="006A3876">
        <w:rPr>
          <w:noProof/>
        </w:rPr>
        <w:drawing>
          <wp:inline distT="0" distB="0" distL="0" distR="0" wp14:anchorId="26809A60" wp14:editId="38631ECE">
            <wp:extent cx="3142647" cy="3381555"/>
            <wp:effectExtent l="0" t="0" r="0" b="0"/>
            <wp:docPr id="11" name="Picture 11"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hape&#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49627" cy="3389065"/>
                    </a:xfrm>
                    <a:prstGeom prst="rect">
                      <a:avLst/>
                    </a:prstGeom>
                    <a:noFill/>
                    <a:ln>
                      <a:noFill/>
                    </a:ln>
                  </pic:spPr>
                </pic:pic>
              </a:graphicData>
            </a:graphic>
          </wp:inline>
        </w:drawing>
      </w:r>
    </w:p>
    <w:p w14:paraId="4D9E183C" w14:textId="22786AE3" w:rsidR="006F1B49" w:rsidRPr="006A3876" w:rsidRDefault="009C7ECC"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7</w:t>
      </w:r>
      <w:r w:rsidRPr="006A3876">
        <w:fldChar w:fldCharType="end"/>
      </w:r>
      <w:r w:rsidRPr="006A3876">
        <w:t xml:space="preserve"> Monokulární prostorová vodítka (upraveno dle: </w:t>
      </w:r>
      <w:r w:rsidR="00EC211D" w:rsidRPr="006A3876">
        <w:fldChar w:fldCharType="begin"/>
      </w:r>
      <w:r w:rsidR="0014392A" w:rsidRPr="006A3876">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6A3876">
        <w:fldChar w:fldCharType="separate"/>
      </w:r>
      <w:r w:rsidR="00EC211D" w:rsidRPr="006A3876">
        <w:t>(Bogdanova, Boulanger, Zheng 2016)</w:t>
      </w:r>
      <w:r w:rsidR="00EC211D" w:rsidRPr="006A3876">
        <w:fldChar w:fldCharType="end"/>
      </w:r>
      <w:r w:rsidRPr="006A3876">
        <w:t>)</w:t>
      </w:r>
      <w:r w:rsidR="00A11AF5" w:rsidRPr="006A3876">
        <w:t xml:space="preserve"> </w:t>
      </w:r>
      <w:r w:rsidR="00A11AF5" w:rsidRPr="006A3876">
        <w:rPr>
          <w:highlight w:val="yellow"/>
        </w:rPr>
        <w:t>#TODO upravit do češtiny</w:t>
      </w:r>
    </w:p>
    <w:p w14:paraId="1D8108EA" w14:textId="2AE42926" w:rsidR="00EE6D7D" w:rsidRPr="006A3876" w:rsidRDefault="00337667" w:rsidP="00A11AF5">
      <w:pPr>
        <w:pStyle w:val="Normlnprvnodsazen"/>
        <w:ind w:firstLine="0"/>
      </w:pPr>
      <w:r w:rsidRPr="006A3876">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6A3876">
        <w:t xml:space="preserve">Příkladem neshody může být (vergence accomodation mismatch). </w:t>
      </w:r>
      <w:r w:rsidR="0026039C" w:rsidRPr="006A3876">
        <w:t xml:space="preserve">Dalšími příčinami neshod je pak nedokonalý tracking hlavy uživatele, kdy výrazná latence působí opoždění zobrazení. Problematické je i když tracking sleduje pouze orientaci hlavy a tím pádem znemožňuje použití paralaxy pohybu. </w:t>
      </w:r>
      <w:r w:rsidR="0026039C" w:rsidRPr="006A3876">
        <w:fldChar w:fldCharType="begin"/>
      </w:r>
      <w:r w:rsidR="0014392A" w:rsidRPr="006A3876">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6A3876">
        <w:fldChar w:fldCharType="separate"/>
      </w:r>
      <w:r w:rsidR="0026039C" w:rsidRPr="006A3876">
        <w:t>(LaValle 2020)</w:t>
      </w:r>
      <w:r w:rsidR="0026039C" w:rsidRPr="006A3876">
        <w:fldChar w:fldCharType="end"/>
      </w:r>
      <w:r w:rsidR="0026039C" w:rsidRPr="006A3876">
        <w:t xml:space="preserve"> zmiňuje fakt, že monokulárních vodítek by mělo při tvorbě </w:t>
      </w:r>
      <w:del w:id="98" w:author="Jan Horák" w:date="2023-06-15T11:53:00Z">
        <w:r w:rsidR="0026039C" w:rsidRPr="006A3876" w:rsidDel="00BC59E7">
          <w:delText>virutální</w:delText>
        </w:r>
      </w:del>
      <w:ins w:id="99" w:author="Jan Horák" w:date="2023-06-15T11:53:00Z">
        <w:r w:rsidR="00BC59E7" w:rsidRPr="006A3876">
          <w:t>virtuální</w:t>
        </w:r>
      </w:ins>
      <w:r w:rsidR="0026039C" w:rsidRPr="006A3876">
        <w:t xml:space="preserve"> prostředí být využíváno co nejvíce.</w:t>
      </w:r>
    </w:p>
    <w:p w14:paraId="6BCBBF4E" w14:textId="7838949D" w:rsidR="00BA4D29" w:rsidRPr="006A3876" w:rsidRDefault="00506131" w:rsidP="00506131">
      <w:pPr>
        <w:pStyle w:val="Heading3"/>
      </w:pPr>
      <w:r w:rsidRPr="006A3876">
        <w:t>Percepce pohybu</w:t>
      </w:r>
    </w:p>
    <w:p w14:paraId="6D3F8C52" w14:textId="77777777" w:rsidR="00931B57" w:rsidRPr="006A3876" w:rsidRDefault="00A11AF5" w:rsidP="00931B57">
      <w:r w:rsidRPr="006A3876">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6A3876">
        <w:t xml:space="preserve">Problém pro VR systémy tvoří iluze vlastního pohybu z důvodu vnímání pohybu vizuálně. Jedná se tedy o konflikt visuálního </w:t>
      </w:r>
      <w:r w:rsidR="00506131" w:rsidRPr="006A3876">
        <w:lastRenderedPageBreak/>
        <w:t>a rovnovážného aparátu</w:t>
      </w:r>
      <w:r w:rsidR="00931B57" w:rsidRPr="006A3876">
        <w:t xml:space="preserve"> nazvaný </w:t>
      </w:r>
      <w:r w:rsidR="00931B57" w:rsidRPr="006A3876">
        <w:rPr>
          <w:i/>
          <w:iCs/>
        </w:rPr>
        <w:t xml:space="preserve">vection. </w:t>
      </w:r>
      <w:r w:rsidR="00506131" w:rsidRPr="006A3876">
        <w:t>Problém se vyskytuje často v případě akcelerace pohybu avatara ve virtuálním prostředí. V </w:t>
      </w:r>
      <w:r w:rsidR="00165789" w:rsidRPr="006A3876">
        <w:t>případě,</w:t>
      </w:r>
      <w:r w:rsidR="00506131" w:rsidRPr="006A3876">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6A3876">
        <w:t xml:space="preserve"> </w:t>
      </w:r>
    </w:p>
    <w:p w14:paraId="5256E854" w14:textId="32DEE977" w:rsidR="00165789" w:rsidRPr="006A3876" w:rsidRDefault="005573D0" w:rsidP="00931B57">
      <w:pPr>
        <w:pStyle w:val="Normlnprvnodsazen"/>
        <w:rPr>
          <w:sz w:val="24"/>
          <w:szCs w:val="24"/>
        </w:rPr>
      </w:pPr>
      <w:r w:rsidRPr="006A3876">
        <w:rPr>
          <w:i/>
          <w:iCs/>
        </w:rPr>
        <w:t>Retinal image slip</w:t>
      </w:r>
      <w:r w:rsidR="00165789" w:rsidRPr="006A3876">
        <w:t xml:space="preserve"> aneb problém kolik FPS (frame per second) je dostatečné pro VR display. VR display vyžaduje vyšší hodnoty FPS, jelikož je nutné vhodně upravit pohyb pozorovaného objektu ve virtuálním světě tak aby zůstal zaostřený i při pohybu hlavy. </w:t>
      </w:r>
      <w:r w:rsidRPr="006A3876">
        <w:t xml:space="preserve">Je nutné zachovat tento objekt v jednom bodě na sítnici (VOR), tudíž v rámci virtuálního světa je </w:t>
      </w:r>
      <w:r w:rsidR="00A11AF5" w:rsidRPr="006A3876">
        <w:t>nutné,</w:t>
      </w:r>
      <w:r w:rsidRPr="006A3876">
        <w:t xml:space="preserve"> aby se tento fixovaný objekt posunul po obrazovce opačně od pohybu hlavy. Z důvodu </w:t>
      </w:r>
      <w:r w:rsidR="002B781B" w:rsidRPr="006A3876">
        <w:t>nedostatečné</w:t>
      </w:r>
      <w:r w:rsidRPr="006A3876">
        <w:t xml:space="preserve"> hodnoty FPS je obraz objektu na obrazovce příliš dlouho a uživateli se pak jeví jako přeskakující </w:t>
      </w:r>
      <w:r w:rsidR="002B781B" w:rsidRPr="006A3876">
        <w:t>(„</w:t>
      </w:r>
      <w:r w:rsidR="002B781B" w:rsidRPr="006A3876">
        <w:rPr>
          <w:i/>
          <w:iCs/>
        </w:rPr>
        <w:t>judder</w:t>
      </w:r>
      <w:r w:rsidR="00931B57" w:rsidRPr="006A3876">
        <w:rPr>
          <w:i/>
          <w:iCs/>
        </w:rPr>
        <w:t>“</w:t>
      </w:r>
      <w:r w:rsidR="002B781B" w:rsidRPr="006A3876">
        <w:rPr>
          <w:i/>
          <w:iCs/>
        </w:rPr>
        <w:t xml:space="preserve">) </w:t>
      </w:r>
      <w:r w:rsidRPr="006A3876">
        <w:t>namísto plynule se pohybující</w:t>
      </w:r>
      <w:r w:rsidR="002B781B" w:rsidRPr="006A3876">
        <w:t>ho</w:t>
      </w:r>
      <w:r w:rsidRPr="006A3876">
        <w:t xml:space="preserve">. Jelikož vysoké FPS hodnoty jsou výrobní problém je </w:t>
      </w:r>
      <w:r w:rsidRPr="006A3876">
        <w:rPr>
          <w:i/>
          <w:iCs/>
        </w:rPr>
        <w:t xml:space="preserve">retinal image slip </w:t>
      </w:r>
      <w:r w:rsidRPr="006A3876">
        <w:t xml:space="preserve">řešen skrze </w:t>
      </w:r>
      <w:r w:rsidRPr="006A3876">
        <w:rPr>
          <w:i/>
          <w:iCs/>
        </w:rPr>
        <w:t>low persistence</w:t>
      </w:r>
      <w:r w:rsidRPr="006A3876">
        <w:t xml:space="preserve"> přístup. Kdy je obraz objektu zobrazen jen v dané intervaly, které stačí očním receptorům na zaznamenání obrazu. </w:t>
      </w:r>
      <w:r w:rsidR="00316178" w:rsidRPr="006A3876">
        <w:t xml:space="preserve">Pro příklad moderní HMD Oculus Quest 2 umožňuje hodnoty FPS až 120Hz. </w:t>
      </w:r>
      <w:r w:rsidR="000B6ABB" w:rsidRPr="006A3876">
        <w:fldChar w:fldCharType="begin"/>
      </w:r>
      <w:r w:rsidR="0014392A" w:rsidRPr="006A3876">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6A3876">
        <w:fldChar w:fldCharType="separate"/>
      </w:r>
      <w:r w:rsidR="000B6ABB" w:rsidRPr="006A3876">
        <w:t>(LaValle 2020)</w:t>
      </w:r>
      <w:r w:rsidR="000B6ABB" w:rsidRPr="006A3876">
        <w:fldChar w:fldCharType="end"/>
      </w:r>
    </w:p>
    <w:p w14:paraId="6FF7095F" w14:textId="07BDF4F3" w:rsidR="000B6ABB" w:rsidRPr="006A3876" w:rsidRDefault="000B6ABB" w:rsidP="000B6ABB">
      <w:pPr>
        <w:pStyle w:val="Heading3"/>
      </w:pPr>
      <w:r w:rsidRPr="006A3876">
        <w:t>Význam pro tvorbu VR prostředí</w:t>
      </w:r>
    </w:p>
    <w:p w14:paraId="1A8E10EB" w14:textId="3464654D" w:rsidR="00931B57" w:rsidRPr="006A3876" w:rsidRDefault="00B92997" w:rsidP="00931B57">
      <w:r w:rsidRPr="006A3876">
        <w:t xml:space="preserve">V případě, že nejsou všechny smyslové vjemy nahrazeny virtuálními vstupy nebo pokud vstupy nejsou dokonalé (nejsou v konfliktu s lidskou fyziologií) dochází ke konfliktům vnímání. Nejvíce problematickým se dlouhodobě jeví vekc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6A3876">
        <w:t>ke</w:t>
      </w:r>
      <w:r w:rsidRPr="006A3876">
        <w:t xml:space="preserve"> špatným či nechtěným </w:t>
      </w:r>
      <w:r w:rsidR="00931B57" w:rsidRPr="006A3876">
        <w:t>interpretacím,</w:t>
      </w:r>
      <w:r w:rsidRPr="006A3876">
        <w:t xml:space="preserve"> popř. k nevolnosti a únavě. </w:t>
      </w:r>
      <w:r w:rsidRPr="006A3876">
        <w:fldChar w:fldCharType="begin"/>
      </w:r>
      <w:r w:rsidR="0014392A" w:rsidRPr="006A3876">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6A3876">
        <w:fldChar w:fldCharType="separate"/>
      </w:r>
      <w:r w:rsidRPr="006A3876">
        <w:t>(LaValle 2020)</w:t>
      </w:r>
      <w:r w:rsidRPr="006A3876">
        <w:fldChar w:fldCharType="end"/>
      </w:r>
    </w:p>
    <w:p w14:paraId="7518A19C" w14:textId="0C88AF70" w:rsidR="00181BBF" w:rsidRPr="006A3876" w:rsidRDefault="001E0F8C" w:rsidP="002656D4">
      <w:pPr>
        <w:pStyle w:val="Heading2"/>
        <w:rPr>
          <w:lang w:val="cs-CZ"/>
        </w:rPr>
      </w:pPr>
      <w:r w:rsidRPr="006A3876">
        <w:rPr>
          <w:lang w:val="cs-CZ"/>
        </w:rPr>
        <w:t xml:space="preserve">Principy 3D modelování </w:t>
      </w:r>
      <w:r w:rsidR="000B14FA" w:rsidRPr="006A3876">
        <w:rPr>
          <w:lang w:val="cs-CZ"/>
        </w:rPr>
        <w:t>v kontextu VR</w:t>
      </w:r>
      <w:r w:rsidR="003D6F39" w:rsidRPr="006A3876">
        <w:rPr>
          <w:lang w:val="cs-CZ"/>
        </w:rPr>
        <w:t xml:space="preserve"> a kartografie</w:t>
      </w:r>
    </w:p>
    <w:p w14:paraId="277F17A3" w14:textId="4A71ECDF" w:rsidR="00C05E88" w:rsidRPr="006A3876" w:rsidRDefault="00C05E88" w:rsidP="00C05E88">
      <w:pPr>
        <w:rPr>
          <w:lang w:eastAsia="cs-CZ"/>
        </w:rPr>
      </w:pPr>
      <w:r w:rsidRPr="006A3876">
        <w:rPr>
          <w:lang w:eastAsia="cs-CZ"/>
        </w:rPr>
        <w:t xml:space="preserve">3D kartografická vizualizace na webu není příliš rozšířená </w:t>
      </w:r>
      <w:r w:rsidRPr="006A3876">
        <w:rPr>
          <w:lang w:eastAsia="cs-CZ"/>
        </w:rPr>
        <w:fldChar w:fldCharType="begin"/>
      </w:r>
      <w:r w:rsidRPr="006A3876">
        <w:rPr>
          <w:lang w:eastAsia="cs-CZ"/>
        </w:rPr>
        <w:instrText xml:space="preserve"> ADDIN ZOTERO_ITEM CSL_CITATION {"citationID":"gBXoKfEQ","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Pr="006A3876">
        <w:rPr>
          <w:lang w:eastAsia="cs-CZ"/>
        </w:rPr>
        <w:fldChar w:fldCharType="separate"/>
      </w:r>
      <w:r w:rsidRPr="006A3876">
        <w:t>(Cibula 2021)</w:t>
      </w:r>
      <w:r w:rsidRPr="006A3876">
        <w:rPr>
          <w:lang w:eastAsia="cs-CZ"/>
        </w:rPr>
        <w:fldChar w:fldCharType="end"/>
      </w:r>
      <w:r w:rsidRPr="006A3876">
        <w:rPr>
          <w:lang w:eastAsia="cs-CZ"/>
        </w:rPr>
        <w:t xml:space="preserve">, 3D kartografická vizualizace v rámci virtuální reality pak ještě méně. </w:t>
      </w:r>
    </w:p>
    <w:p w14:paraId="3C5D4CC8" w14:textId="626AECFC" w:rsidR="003D6F39" w:rsidRPr="006A3876" w:rsidRDefault="003D6F39" w:rsidP="003D6F39">
      <w:pPr>
        <w:pStyle w:val="Heading3"/>
        <w:rPr>
          <w:lang w:eastAsia="cs-CZ"/>
        </w:rPr>
      </w:pPr>
      <w:r w:rsidRPr="006A3876">
        <w:rPr>
          <w:lang w:eastAsia="cs-CZ"/>
        </w:rPr>
        <w:t xml:space="preserve">3D grafické proměnné </w:t>
      </w:r>
    </w:p>
    <w:p w14:paraId="274BE4BD" w14:textId="12DEBEC6" w:rsidR="009C30BB" w:rsidRPr="006A3876" w:rsidRDefault="009C30BB" w:rsidP="009C30BB">
      <w:pPr>
        <w:rPr>
          <w:lang w:eastAsia="cs-CZ"/>
        </w:rPr>
      </w:pPr>
      <w:r w:rsidRPr="006A3876">
        <w:rPr>
          <w:lang w:eastAsia="cs-CZ"/>
        </w:rPr>
        <w:t>… ‚</w:t>
      </w:r>
      <w:r w:rsidRPr="006A3876">
        <w:rPr>
          <w:lang w:eastAsia="cs-CZ"/>
        </w:rPr>
        <w:br/>
      </w:r>
      <w:r w:rsidRPr="006A3876">
        <w:rPr>
          <w:highlight w:val="yellow"/>
          <w:lang w:eastAsia="cs-CZ"/>
        </w:rPr>
        <w:t>#todo je potřeba?</w:t>
      </w:r>
    </w:p>
    <w:p w14:paraId="2452CA65" w14:textId="7EF8B211" w:rsidR="00181BBF" w:rsidRPr="006A3876" w:rsidRDefault="004A11B2" w:rsidP="00181BBF">
      <w:pPr>
        <w:pStyle w:val="Heading3"/>
      </w:pPr>
      <w:r w:rsidRPr="006A3876">
        <w:t>Level of Detail, Level of Realism, Level of Abstraction</w:t>
      </w:r>
    </w:p>
    <w:p w14:paraId="0C0827B2" w14:textId="35D7A547" w:rsidR="00331DCE" w:rsidRPr="006A3876" w:rsidRDefault="006E3574" w:rsidP="00331DCE">
      <w:r w:rsidRPr="006A3876">
        <w:t>LOD (</w:t>
      </w:r>
      <w:r w:rsidR="00FC2EB8" w:rsidRPr="006A3876">
        <w:rPr>
          <w:i/>
          <w:iCs/>
        </w:rPr>
        <w:t>level of detail</w:t>
      </w:r>
      <w:r w:rsidR="00FC2EB8" w:rsidRPr="006A3876">
        <w:t>)</w:t>
      </w:r>
      <w:r w:rsidRPr="006A3876">
        <w:t xml:space="preserve"> je široce používaná technika v oblasti počítačové grafiky, GIS</w:t>
      </w:r>
      <w:r w:rsidR="004A11B2" w:rsidRPr="006A3876">
        <w:t xml:space="preserve"> </w:t>
      </w:r>
      <w:r w:rsidRPr="006A3876">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6A3876">
        <w:rPr>
          <w:highlight w:val="yellow"/>
        </w:rPr>
        <w:t>(</w:t>
      </w:r>
      <w:r w:rsidR="00FC2EB8" w:rsidRPr="006A3876">
        <w:rPr>
          <w:highlight w:val="yellow"/>
        </w:rPr>
        <w:t>Obr. X</w:t>
      </w:r>
      <w:r w:rsidRPr="006A3876">
        <w:rPr>
          <w:highlight w:val="yellow"/>
        </w:rPr>
        <w:t>)</w:t>
      </w:r>
      <w:r w:rsidRPr="006A3876">
        <w:t xml:space="preserve">. S rostoucí vzdáleností pozorovatele od objektu se používají verze s nižším stupněm detailu, což snižuje výpočetní nároky a zlepšuje rychlost renderování. </w:t>
      </w:r>
      <w:r w:rsidR="00331DCE" w:rsidRPr="006A3876">
        <w:t xml:space="preserve">Nižší stupně detailu mohou být dosaženy semantickým zjednodušením (3D modely měst – CityGML) nebo algoritmickým (menší počet vertexů). </w:t>
      </w:r>
      <w:r w:rsidRPr="006A3876">
        <w:t xml:space="preserve">Tímto je umožněno </w:t>
      </w:r>
      <w:r w:rsidRPr="006A3876">
        <w:rPr>
          <w:i/>
          <w:iCs/>
        </w:rPr>
        <w:t>real-time</w:t>
      </w:r>
      <w:r w:rsidRPr="006A3876">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w:t>
      </w:r>
      <w:r w:rsidRPr="006A3876">
        <w:lastRenderedPageBreak/>
        <w:t>prostorového kontextu nebo úrovně přiblížení uživatele.</w:t>
      </w:r>
      <w:r w:rsidR="00186AD4" w:rsidRPr="006A3876">
        <w:t xml:space="preserve"> V případě prostorových věd je pak možné mluvit o generalizaci.</w:t>
      </w:r>
      <w:r w:rsidR="00331DCE" w:rsidRPr="006A3876">
        <w:t xml:space="preserve"> V některých případech však tento přístup není zcela vhodný </w:t>
      </w:r>
      <w:r w:rsidR="00331DCE" w:rsidRPr="006A3876">
        <w:rPr>
          <w:highlight w:val="yellow"/>
        </w:rPr>
        <w:t>viz. (Obr. X)</w:t>
      </w:r>
      <w:r w:rsidR="00331DCE" w:rsidRPr="006A3876">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6A3876">
        <w:fldChar w:fldCharType="begin"/>
      </w:r>
      <w:r w:rsidR="00331DCE" w:rsidRPr="006A3876">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6A3876">
        <w:fldChar w:fldCharType="separate"/>
      </w:r>
      <w:r w:rsidR="00331DCE" w:rsidRPr="006A3876">
        <w:rPr>
          <w:rFonts w:cs="Times New Roman"/>
          <w:szCs w:val="24"/>
        </w:rPr>
        <w:t>(Semmo, Döllner 2014)</w:t>
      </w:r>
      <w:r w:rsidR="00331DCE" w:rsidRPr="006A3876">
        <w:fldChar w:fldCharType="end"/>
      </w:r>
      <w:r w:rsidR="00331DCE" w:rsidRPr="006A3876">
        <w:t xml:space="preserve">, kde autoři navrhují interaktivní změnu LOA dle akcí uživatele. </w:t>
      </w:r>
      <w:r w:rsidR="00331DCE" w:rsidRPr="006A3876">
        <w:rPr>
          <w:highlight w:val="yellow"/>
        </w:rPr>
        <w:t>(#todo vysvetlit frustrum culling)</w:t>
      </w:r>
    </w:p>
    <w:p w14:paraId="1D979872" w14:textId="06135C6B" w:rsidR="006E3574" w:rsidRPr="006A3876" w:rsidRDefault="00186AD4" w:rsidP="00331DCE">
      <w:pPr>
        <w:pStyle w:val="Normlnprvnodsazen"/>
      </w:pPr>
      <w:r w:rsidRPr="006A3876">
        <w:t xml:space="preserve">V kontextu kartografie je problematika v konfliktu s konceptem měřítka, jelikož v tradiční 2D kartografii je jednoznačně možné říct jaké měřítko jaká vizualizace (mapa) má, kdežto v případě 3D map či virtuálních prostředí </w:t>
      </w:r>
      <w:r w:rsidR="00331DCE" w:rsidRPr="006A3876">
        <w:t xml:space="preserve">se odborná literatura není schopná shodnout zdali je koncept měřítka aplikovatelný, jelikož je nutné brát v potaz zobrazené území, LOD, míru přiblížení a následně tedy i jejich změnu v případě interakce. </w:t>
      </w:r>
      <w:r w:rsidR="00331DCE" w:rsidRPr="006A3876">
        <w:fldChar w:fldCharType="begin"/>
      </w:r>
      <w:r w:rsidR="00331DCE" w:rsidRPr="006A3876">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6A3876">
        <w:fldChar w:fldCharType="separate"/>
      </w:r>
      <w:r w:rsidR="00331DCE" w:rsidRPr="006A3876">
        <w:t>(Bandrova, Bonchev 2013)</w:t>
      </w:r>
      <w:r w:rsidR="00331DCE" w:rsidRPr="006A3876">
        <w:fldChar w:fldCharType="end"/>
      </w:r>
    </w:p>
    <w:p w14:paraId="7F1322F4" w14:textId="2179AF90" w:rsidR="00E22988" w:rsidRPr="006A3876" w:rsidRDefault="001B0814" w:rsidP="001B0814">
      <w:pPr>
        <w:pStyle w:val="Normlnprvnodsazen"/>
        <w:ind w:firstLine="0"/>
      </w:pPr>
      <w:r w:rsidRPr="006A3876">
        <w:rPr>
          <w:noProof/>
        </w:rPr>
        <w:drawing>
          <wp:inline distT="0" distB="0" distL="0" distR="0" wp14:anchorId="010693DF" wp14:editId="13DB6C52">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01D5D8C4" w:rsidR="00C576A2" w:rsidRPr="006A3876" w:rsidRDefault="00C576A2" w:rsidP="00C576A2">
      <w:pPr>
        <w:pStyle w:val="Caption"/>
      </w:pPr>
      <w:r w:rsidRPr="006A3876">
        <w:t xml:space="preserve">Obr. </w:t>
      </w:r>
      <w:r w:rsidRPr="006A3876">
        <w:fldChar w:fldCharType="begin"/>
      </w:r>
      <w:r w:rsidRPr="006A3876">
        <w:instrText xml:space="preserve"> SEQ Obr. \* ARABIC </w:instrText>
      </w:r>
      <w:r w:rsidRPr="006A3876">
        <w:fldChar w:fldCharType="separate"/>
      </w:r>
      <w:r w:rsidRPr="006A3876">
        <w:rPr>
          <w:noProof/>
        </w:rPr>
        <w:t>8</w:t>
      </w:r>
      <w:r w:rsidRPr="006A3876">
        <w:fldChar w:fldCharType="end"/>
      </w:r>
      <w:r w:rsidRPr="006A3876">
        <w:t xml:space="preserve"> Příklad konceptu </w:t>
      </w:r>
      <w:r w:rsidR="001B0814" w:rsidRPr="006A3876">
        <w:t xml:space="preserve">sémantického </w:t>
      </w:r>
      <w:r w:rsidRPr="006A3876">
        <w:t xml:space="preserve">LOD v případě specifikace CityGML </w:t>
      </w:r>
      <w:r w:rsidR="001B0814" w:rsidRPr="006A3876">
        <w:t xml:space="preserve">– nahoře; v případě redukce vertexů – dole. </w:t>
      </w:r>
      <w:r w:rsidRPr="006A3876">
        <w:t xml:space="preserve">(převzato z: </w:t>
      </w:r>
      <w:r w:rsidRPr="006A3876">
        <w:fldChar w:fldCharType="begin"/>
      </w:r>
      <w:r w:rsidRPr="006A3876">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6A3876">
        <w:fldChar w:fldCharType="separate"/>
      </w:r>
      <w:r w:rsidRPr="006A3876">
        <w:t>(Biljecki, Ledoux, Stoter 2016)</w:t>
      </w:r>
      <w:r w:rsidRPr="006A3876">
        <w:fldChar w:fldCharType="end"/>
      </w:r>
      <w:r w:rsidR="00036776" w:rsidRPr="006A3876">
        <w:t xml:space="preserve"> a </w:t>
      </w:r>
      <w:r w:rsidR="00036776" w:rsidRPr="006A3876">
        <w:fldChar w:fldCharType="begin"/>
      </w:r>
      <w:r w:rsidR="00036776" w:rsidRPr="006A3876">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6A3876">
        <w:fldChar w:fldCharType="separate"/>
      </w:r>
      <w:r w:rsidR="00036776" w:rsidRPr="006A3876">
        <w:t>(Ghulam et al. 2013)</w:t>
      </w:r>
      <w:r w:rsidR="00036776" w:rsidRPr="006A3876">
        <w:fldChar w:fldCharType="end"/>
      </w:r>
      <w:r w:rsidRPr="006A3876">
        <w:t>)</w:t>
      </w:r>
    </w:p>
    <w:p w14:paraId="6F7F7E6B" w14:textId="6E980433" w:rsidR="00320A6F" w:rsidRPr="006A3876" w:rsidRDefault="006E3574" w:rsidP="00320A6F">
      <w:pPr>
        <w:pStyle w:val="Normlnprvnodsazen"/>
        <w:keepNext/>
        <w:ind w:firstLine="0"/>
      </w:pPr>
      <w:r w:rsidRPr="006A3876">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1B00218D" w:rsidR="004A11B2" w:rsidRPr="006A3876" w:rsidRDefault="00320A6F" w:rsidP="004A11B2">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9</w:t>
      </w:r>
      <w:r w:rsidRPr="006A3876">
        <w:fldChar w:fldCharType="end"/>
      </w:r>
      <w:r w:rsidRPr="006A3876">
        <w:t xml:space="preserve"> Snímky obrazovky z aplikace 3D model města Brna. Hrad Petrov pohledu ze směru Vila </w:t>
      </w:r>
      <w:r w:rsidR="006E3574" w:rsidRPr="006A3876">
        <w:t>Tugendhat – Petrov</w:t>
      </w:r>
      <w:r w:rsidRPr="006A3876">
        <w:t xml:space="preserve">. </w:t>
      </w:r>
      <w:r w:rsidR="006E3574" w:rsidRPr="006A3876">
        <w:t>vlevo – terén</w:t>
      </w:r>
      <w:r w:rsidRPr="006A3876">
        <w:t xml:space="preserve"> je vykreslován v plném rozlišení</w:t>
      </w:r>
      <w:r w:rsidR="006E3574" w:rsidRPr="006A3876">
        <w:t>;</w:t>
      </w:r>
      <w:r w:rsidRPr="006A3876">
        <w:t xml:space="preserve"> </w:t>
      </w:r>
      <w:r w:rsidR="004A11B2" w:rsidRPr="006A3876">
        <w:t>vpravo – terén</w:t>
      </w:r>
      <w:r w:rsidRPr="006A3876">
        <w:t xml:space="preserve"> je vykreslován zjednodušeně, model hradu je posazen nad terénem. (zdroj: KAM Brno - 3D model města Brna, 2023)</w:t>
      </w:r>
    </w:p>
    <w:p w14:paraId="4674482E" w14:textId="1BBA4EAD" w:rsidR="00AB45B4" w:rsidRPr="006A3876" w:rsidRDefault="00AB45B4" w:rsidP="00331DCE">
      <w:pPr>
        <w:pStyle w:val="Normlnprvnodsazen"/>
      </w:pPr>
      <w:r w:rsidRPr="006A3876">
        <w:lastRenderedPageBreak/>
        <w:t xml:space="preserve">Jako důležitou problematiku zmiňuje </w:t>
      </w:r>
      <w:r w:rsidRPr="006A3876">
        <w:fldChar w:fldCharType="begin"/>
      </w:r>
      <w:r w:rsidR="00C05E88" w:rsidRPr="006A3876">
        <w:instrText xml:space="preserve"> ADDIN ZOTERO_ITEM CSL_CITATION {"citationID":"pyYXfhhk","properties":{"formattedCitation":"(Coltekin et al. 2020)","plainCitation":"(Coltekin et al. 2020)","noteIndex":0},"citationItems":[{"id":"vHmZtnBc/7OUOpxKQ","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6A3876">
        <w:fldChar w:fldCharType="separate"/>
      </w:r>
      <w:r w:rsidR="00C05E88" w:rsidRPr="006A3876">
        <w:t>(Coltekin et al. 2020)</w:t>
      </w:r>
      <w:r w:rsidRPr="006A3876">
        <w:fldChar w:fldCharType="end"/>
      </w:r>
      <w:r w:rsidRPr="006A3876">
        <w:t xml:space="preserve"> </w:t>
      </w:r>
      <w:r w:rsidR="00A32AF4" w:rsidRPr="006A3876">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6A3876">
        <w:t xml:space="preserve"> </w:t>
      </w:r>
      <w:r w:rsidR="00A32AF4" w:rsidRPr="006A3876">
        <w:fldChar w:fldCharType="begin"/>
      </w:r>
      <w:r w:rsidR="00C05E88" w:rsidRPr="006A3876">
        <w:instrText xml:space="preserve"> ADDIN ZOTERO_ITEM CSL_CITATION {"citationID":"cz6cyLsT","properties":{"formattedCitation":"(Coltekin et al. 2020)","plainCitation":"(Coltekin et al. 2020)","noteIndex":0},"citationItems":[{"id":"vHmZtnBc/7OUOpxKQ","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6A3876">
        <w:fldChar w:fldCharType="separate"/>
      </w:r>
      <w:r w:rsidR="00C05E88" w:rsidRPr="006A3876">
        <w:t>(Coltekin et al. 2020)</w:t>
      </w:r>
      <w:r w:rsidR="00A32AF4" w:rsidRPr="006A3876">
        <w:fldChar w:fldCharType="end"/>
      </w:r>
      <w:r w:rsidR="00A32AF4" w:rsidRPr="006A3876">
        <w:t xml:space="preserve">. </w:t>
      </w:r>
      <w:r w:rsidR="000B14FA" w:rsidRPr="006A3876">
        <w:t>Při zanedbání některých z těchto aspektů v návrhu vizualizace se pak jedná o snížení míry imerze.</w:t>
      </w:r>
      <w:r w:rsidR="00FC2EB8" w:rsidRPr="006A3876">
        <w:t xml:space="preserve"> </w:t>
      </w:r>
      <w:r w:rsidR="000B14FA" w:rsidRPr="006A3876">
        <w:t xml:space="preserve"> </w:t>
      </w:r>
    </w:p>
    <w:p w14:paraId="3E7A8760" w14:textId="1A61F776" w:rsidR="00054069" w:rsidRPr="006A3876" w:rsidRDefault="000B14FA" w:rsidP="004A11B2">
      <w:pPr>
        <w:pStyle w:val="Normlnprvnodsazen"/>
      </w:pPr>
      <w:r w:rsidRPr="006A3876">
        <w:t xml:space="preserve">Další z problematik je pak tvorba virtuálního obsahu. Vytvoření obsahu s vysokým LOD a LOR zahrnuje řadu komplexních operací </w:t>
      </w:r>
      <w:r w:rsidRPr="006A3876">
        <w:fldChar w:fldCharType="begin"/>
      </w:r>
      <w:r w:rsidR="00C05E88" w:rsidRPr="006A3876">
        <w:instrText xml:space="preserve"> ADDIN ZOTERO_ITEM CSL_CITATION {"citationID":"Qk91xJhn","properties":{"formattedCitation":"(Coltekin et al. 2020)","plainCitation":"(Coltekin et al. 2020)","noteIndex":0},"citationItems":[{"id":"vHmZtnBc/7OUOpxKQ","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6A3876">
        <w:fldChar w:fldCharType="separate"/>
      </w:r>
      <w:r w:rsidR="00C05E88" w:rsidRPr="006A3876">
        <w:t>(Coltekin et al. 2020)</w:t>
      </w:r>
      <w:r w:rsidRPr="006A3876">
        <w:fldChar w:fldCharType="end"/>
      </w:r>
      <w:r w:rsidRPr="006A3876">
        <w:t>. Za hlavní úskalí se považuje kombinace množství vstupních dat (LiDAR, tomografie, sterofotogrametrie aj.), manuální práce při samotném modelování jako např.: segmentace textur od povrchů, tvorba topologicky správný</w:t>
      </w:r>
      <w:r w:rsidR="00054069" w:rsidRPr="006A3876">
        <w:t xml:space="preserve"> povrchů, fyzikální simulace aj. Z hlediska této práce je klíčový výběr vstupních dat uskutečnit tak, aby potřeba výše zmíněných kroků byla minimalizována</w:t>
      </w:r>
      <w:r w:rsidR="004A11B2" w:rsidRPr="006A3876">
        <w:t xml:space="preserve"> popř. ošetřena již existujícími řešeními. </w:t>
      </w:r>
    </w:p>
    <w:p w14:paraId="33E6664D" w14:textId="54FEFC88" w:rsidR="00253096" w:rsidRPr="006A3876" w:rsidRDefault="004A11B2" w:rsidP="003D6F39">
      <w:pPr>
        <w:pStyle w:val="Normlnprvnodsazen"/>
        <w:ind w:firstLine="0"/>
      </w:pPr>
      <w:r w:rsidRPr="006A3876">
        <w:rPr>
          <w:highlight w:val="yellow"/>
        </w:rPr>
        <w:t xml:space="preserve">#TODO - </w:t>
      </w:r>
      <w:r w:rsidR="00253096" w:rsidRPr="006A3876">
        <w:rPr>
          <w:highlight w:val="yellow"/>
        </w:rPr>
        <w:t>Datové modely – GIS =&gt; 3D web</w:t>
      </w:r>
    </w:p>
    <w:p w14:paraId="3F9CCEDF" w14:textId="69A9D8AC" w:rsidR="00D727F5" w:rsidRPr="006A3876" w:rsidRDefault="00D727F5" w:rsidP="00D727F5">
      <w:pPr>
        <w:pStyle w:val="Heading3"/>
      </w:pPr>
      <w:r w:rsidRPr="006A3876">
        <w:t>3D formáty pro web</w:t>
      </w:r>
    </w:p>
    <w:p w14:paraId="6845A85B" w14:textId="1FD37E74" w:rsidR="001A0290" w:rsidRPr="006A3876" w:rsidRDefault="001A0290" w:rsidP="001A0290">
      <w:r w:rsidRPr="006A3876">
        <w:rPr>
          <w:highlight w:val="yellow"/>
        </w:rPr>
        <w:t># TODO – tabulka dle Cibula + vlastni doplneni – context VR</w:t>
      </w:r>
      <w:r w:rsidR="009C30BB" w:rsidRPr="006A3876">
        <w:rPr>
          <w:highlight w:val="yellow"/>
        </w:rPr>
        <w:t xml:space="preserve"> – binarky, text - GML, JSON deleni a konkretni pak</w:t>
      </w:r>
    </w:p>
    <w:p w14:paraId="797BBA7C" w14:textId="407110B3" w:rsidR="00D727F5" w:rsidRPr="006A3876" w:rsidRDefault="00D727F5" w:rsidP="00D727F5">
      <w:pPr>
        <w:rPr>
          <w:b/>
          <w:bCs/>
        </w:rPr>
      </w:pPr>
      <w:r w:rsidRPr="006A3876">
        <w:rPr>
          <w:b/>
          <w:bCs/>
        </w:rPr>
        <w:t>glTF (GL transmission format)</w:t>
      </w:r>
    </w:p>
    <w:p w14:paraId="4C9A84A9" w14:textId="373BD159" w:rsidR="00D727F5" w:rsidRPr="006A3876" w:rsidRDefault="00D727F5" w:rsidP="00D727F5">
      <w:pPr>
        <w:pStyle w:val="Normlnprvnodsazen"/>
        <w:ind w:firstLine="0"/>
        <w:rPr>
          <w:lang w:eastAsia="en-US"/>
        </w:rPr>
      </w:pPr>
      <w:r w:rsidRPr="006A3876">
        <w:rPr>
          <w:lang w:eastAsia="en-US"/>
        </w:rPr>
        <w:t xml:space="preserve">Přezdívaný </w:t>
      </w:r>
      <w:r w:rsidRPr="006A3876">
        <w:rPr>
          <w:i/>
          <w:iCs/>
          <w:lang w:eastAsia="en-US"/>
        </w:rPr>
        <w:t>JPG pro 3D</w:t>
      </w:r>
      <w:r w:rsidRPr="006A3876">
        <w:rPr>
          <w:lang w:eastAsia="en-US"/>
        </w:rPr>
        <w:t xml:space="preserve">, jedná se o otevřený formát vytvořený skupinou Khronos. Jedná se o formát určený pro sdílení 3D scén. Může být ve dvou formách – jakožto binární balík </w:t>
      </w:r>
      <w:r w:rsidRPr="006A3876">
        <w:rPr>
          <w:i/>
          <w:iCs/>
          <w:lang w:eastAsia="en-US"/>
        </w:rPr>
        <w:t>.glb</w:t>
      </w:r>
      <w:r w:rsidRPr="006A3876">
        <w:rPr>
          <w:lang w:eastAsia="en-US"/>
        </w:rPr>
        <w:t xml:space="preserve"> nebo jako JSON soubor</w:t>
      </w:r>
      <w:r w:rsidR="00813700" w:rsidRPr="006A3876">
        <w:rPr>
          <w:lang w:eastAsia="en-US"/>
        </w:rPr>
        <w:t xml:space="preserve"> </w:t>
      </w:r>
      <w:r w:rsidR="00813700" w:rsidRPr="006A3876">
        <w:rPr>
          <w:i/>
          <w:iCs/>
          <w:lang w:eastAsia="en-US"/>
        </w:rPr>
        <w:t>.gltf</w:t>
      </w:r>
      <w:r w:rsidRPr="006A3876">
        <w:rPr>
          <w:lang w:eastAsia="en-US"/>
        </w:rPr>
        <w:t xml:space="preserve"> indexující připojené binární soubory (</w:t>
      </w:r>
      <w:del w:id="100" w:author="Lukáš Herman" w:date="2023-02-06T14:25:00Z">
        <w:r w:rsidRPr="006A3876" w:rsidDel="00227A2E">
          <w:rPr>
            <w:lang w:eastAsia="en-US"/>
          </w:rPr>
          <w:delText>atiributy</w:delText>
        </w:r>
      </w:del>
      <w:ins w:id="101" w:author="Lukáš Herman" w:date="2023-02-06T14:25:00Z">
        <w:r w:rsidR="00227A2E" w:rsidRPr="006A3876">
          <w:rPr>
            <w:lang w:eastAsia="en-US"/>
          </w:rPr>
          <w:t>atributy</w:t>
        </w:r>
      </w:ins>
      <w:r w:rsidRPr="006A3876">
        <w:rPr>
          <w:lang w:eastAsia="en-US"/>
        </w:rPr>
        <w:t xml:space="preserve"> - </w:t>
      </w:r>
      <w:r w:rsidRPr="006A3876">
        <w:rPr>
          <w:i/>
          <w:iCs/>
          <w:lang w:eastAsia="en-US"/>
        </w:rPr>
        <w:t xml:space="preserve">.bin, </w:t>
      </w:r>
      <w:r w:rsidRPr="006A3876">
        <w:rPr>
          <w:lang w:eastAsia="en-US"/>
        </w:rPr>
        <w:t xml:space="preserve">textury - </w:t>
      </w:r>
      <w:r w:rsidRPr="006A3876">
        <w:rPr>
          <w:i/>
          <w:iCs/>
          <w:lang w:eastAsia="en-US"/>
        </w:rPr>
        <w:t>.jpg, .png. .webP</w:t>
      </w:r>
      <w:r w:rsidR="00813700" w:rsidRPr="006A3876">
        <w:rPr>
          <w:lang w:eastAsia="en-US"/>
        </w:rPr>
        <w:t xml:space="preserve">). Formát je podporovaný ve většině WebGL knihoven. </w:t>
      </w:r>
    </w:p>
    <w:p w14:paraId="466F82B2" w14:textId="7A730450" w:rsidR="00813700" w:rsidRPr="006A3876" w:rsidRDefault="00813700" w:rsidP="00D727F5">
      <w:pPr>
        <w:pStyle w:val="Normlnprvnodsazen"/>
        <w:ind w:firstLine="0"/>
        <w:rPr>
          <w:lang w:eastAsia="en-US"/>
        </w:rPr>
      </w:pPr>
      <w:r w:rsidRPr="006A3876">
        <w:rPr>
          <w:noProof/>
          <w:lang w:eastAsia="en-US"/>
        </w:rPr>
        <w:drawing>
          <wp:inline distT="0" distB="0" distL="0" distR="0" wp14:anchorId="29796BB9" wp14:editId="2E1565A6">
            <wp:extent cx="2441275" cy="1306903"/>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9"/>
                    <a:stretch>
                      <a:fillRect/>
                    </a:stretch>
                  </pic:blipFill>
                  <pic:spPr>
                    <a:xfrm>
                      <a:off x="0" y="0"/>
                      <a:ext cx="2454224" cy="1313835"/>
                    </a:xfrm>
                    <a:prstGeom prst="rect">
                      <a:avLst/>
                    </a:prstGeom>
                  </pic:spPr>
                </pic:pic>
              </a:graphicData>
            </a:graphic>
          </wp:inline>
        </w:drawing>
      </w:r>
    </w:p>
    <w:p w14:paraId="1212CA00" w14:textId="77777777" w:rsidR="00253096" w:rsidRPr="006A3876" w:rsidRDefault="00253096" w:rsidP="00253096">
      <w:pPr>
        <w:pStyle w:val="Normlnprvnodsazen"/>
      </w:pPr>
    </w:p>
    <w:p w14:paraId="241203E2" w14:textId="17DA3028" w:rsidR="00412B84" w:rsidRPr="006A3876" w:rsidRDefault="00412B84" w:rsidP="002656D4">
      <w:pPr>
        <w:pStyle w:val="Heading2"/>
        <w:rPr>
          <w:lang w:val="cs-CZ"/>
        </w:rPr>
      </w:pPr>
      <w:r w:rsidRPr="006A3876">
        <w:rPr>
          <w:lang w:val="cs-CZ"/>
        </w:rPr>
        <w:t xml:space="preserve">Komponenty </w:t>
      </w:r>
      <w:r w:rsidR="00331DCE" w:rsidRPr="006A3876">
        <w:rPr>
          <w:lang w:val="cs-CZ"/>
        </w:rPr>
        <w:t>Virtual World Generator</w:t>
      </w:r>
    </w:p>
    <w:p w14:paraId="29A5FFFB" w14:textId="37D21D1A" w:rsidR="00EB1F3E" w:rsidRPr="006A3876" w:rsidRDefault="00EB1F3E" w:rsidP="00EB1F3E">
      <w:pPr>
        <w:pStyle w:val="Heading3"/>
        <w:rPr>
          <w:lang w:eastAsia="cs-CZ"/>
        </w:rPr>
      </w:pPr>
      <w:r w:rsidRPr="006A3876">
        <w:rPr>
          <w:lang w:eastAsia="cs-CZ"/>
        </w:rPr>
        <w:t>Scéna</w:t>
      </w:r>
    </w:p>
    <w:p w14:paraId="4DBA1D29" w14:textId="0ECF72C9" w:rsidR="00EB1F3E" w:rsidRPr="006A3876" w:rsidRDefault="00EB1F3E" w:rsidP="00EB1F3E">
      <w:pPr>
        <w:pStyle w:val="ListParagraph"/>
        <w:numPr>
          <w:ilvl w:val="0"/>
          <w:numId w:val="7"/>
        </w:numPr>
        <w:rPr>
          <w:lang w:eastAsia="cs-CZ"/>
        </w:rPr>
      </w:pPr>
      <w:r w:rsidRPr="006A3876">
        <w:rPr>
          <w:lang w:eastAsia="cs-CZ"/>
        </w:rPr>
        <w:t xml:space="preserve">Graf Scény – viz. Three.js, Blender aj.  </w:t>
      </w:r>
    </w:p>
    <w:p w14:paraId="41C9E8AF" w14:textId="690D5F07" w:rsidR="00EB1F3E" w:rsidRPr="006A3876" w:rsidRDefault="00EB1F3E" w:rsidP="00EB1F3E">
      <w:pPr>
        <w:pStyle w:val="ListParagraph"/>
        <w:numPr>
          <w:ilvl w:val="1"/>
          <w:numId w:val="7"/>
        </w:numPr>
        <w:rPr>
          <w:lang w:eastAsia="cs-CZ"/>
        </w:rPr>
      </w:pPr>
      <w:r w:rsidRPr="006A3876">
        <w:rPr>
          <w:lang w:eastAsia="cs-CZ"/>
        </w:rPr>
        <w:t>Renderer, scéna, Kamera, Mesh, Materál (textura), Osvětlení</w:t>
      </w:r>
    </w:p>
    <w:p w14:paraId="6C369781" w14:textId="11B001C9" w:rsidR="00EB1F3E" w:rsidRPr="006A3876" w:rsidRDefault="00EB1F3E" w:rsidP="00EB1F3E">
      <w:pPr>
        <w:pStyle w:val="Heading3"/>
        <w:rPr>
          <w:lang w:eastAsia="cs-CZ"/>
        </w:rPr>
      </w:pPr>
      <w:r w:rsidRPr="006A3876">
        <w:rPr>
          <w:lang w:eastAsia="cs-CZ"/>
        </w:rPr>
        <w:t>Zobrazení</w:t>
      </w:r>
    </w:p>
    <w:p w14:paraId="28413CAF" w14:textId="2B2C5AC3" w:rsidR="00EB1F3E" w:rsidRPr="006A3876" w:rsidRDefault="00EB1F3E" w:rsidP="00EB1F3E">
      <w:pPr>
        <w:pStyle w:val="ListParagraph"/>
        <w:numPr>
          <w:ilvl w:val="0"/>
          <w:numId w:val="7"/>
        </w:numPr>
        <w:rPr>
          <w:lang w:eastAsia="cs-CZ"/>
        </w:rPr>
      </w:pPr>
      <w:r w:rsidRPr="006A3876">
        <w:rPr>
          <w:lang w:eastAsia="cs-CZ"/>
        </w:rPr>
        <w:t>Virutální kamera</w:t>
      </w:r>
    </w:p>
    <w:p w14:paraId="09A18CA5" w14:textId="6973EDA7" w:rsidR="00EB1F3E" w:rsidRPr="006A3876" w:rsidRDefault="00EB1F3E" w:rsidP="00EB1F3E">
      <w:pPr>
        <w:pStyle w:val="ListParagraph"/>
        <w:numPr>
          <w:ilvl w:val="0"/>
          <w:numId w:val="7"/>
        </w:numPr>
        <w:rPr>
          <w:lang w:eastAsia="cs-CZ"/>
        </w:rPr>
      </w:pPr>
      <w:r w:rsidRPr="006A3876">
        <w:rPr>
          <w:lang w:eastAsia="cs-CZ"/>
        </w:rPr>
        <w:t>Způsob promítání scény</w:t>
      </w:r>
    </w:p>
    <w:p w14:paraId="1F71044D" w14:textId="679F37A1" w:rsidR="000B66BE" w:rsidRPr="006A3876" w:rsidRDefault="000B66BE" w:rsidP="00EB1F3E">
      <w:pPr>
        <w:pStyle w:val="ListParagraph"/>
        <w:numPr>
          <w:ilvl w:val="0"/>
          <w:numId w:val="7"/>
        </w:numPr>
        <w:rPr>
          <w:lang w:eastAsia="cs-CZ"/>
        </w:rPr>
      </w:pPr>
      <w:r w:rsidRPr="006A3876">
        <w:rPr>
          <w:lang w:eastAsia="cs-CZ"/>
        </w:rPr>
        <w:t>Furstrum</w:t>
      </w:r>
    </w:p>
    <w:p w14:paraId="799A6075" w14:textId="067B85DC" w:rsidR="000B66BE" w:rsidRPr="006A3876" w:rsidRDefault="000B66BE" w:rsidP="000B66BE">
      <w:pPr>
        <w:pStyle w:val="ListParagraph"/>
        <w:numPr>
          <w:ilvl w:val="0"/>
          <w:numId w:val="7"/>
        </w:numPr>
        <w:rPr>
          <w:lang w:eastAsia="cs-CZ"/>
        </w:rPr>
      </w:pPr>
      <w:r w:rsidRPr="006A3876">
        <w:rPr>
          <w:lang w:eastAsia="cs-CZ"/>
        </w:rPr>
        <w:t>Culling</w:t>
      </w:r>
    </w:p>
    <w:p w14:paraId="4BCAF9C7" w14:textId="3DC5EC6E" w:rsidR="000B66BE" w:rsidRPr="006A3876" w:rsidRDefault="000B66BE" w:rsidP="000B66BE">
      <w:pPr>
        <w:pStyle w:val="ListParagraph"/>
        <w:numPr>
          <w:ilvl w:val="0"/>
          <w:numId w:val="7"/>
        </w:numPr>
        <w:rPr>
          <w:lang w:eastAsia="cs-CZ"/>
        </w:rPr>
      </w:pPr>
      <w:r w:rsidRPr="006A3876">
        <w:rPr>
          <w:lang w:eastAsia="cs-CZ"/>
        </w:rPr>
        <w:t>Rendering pipeline</w:t>
      </w:r>
    </w:p>
    <w:p w14:paraId="7D60F0E4" w14:textId="3CCD87D8" w:rsidR="00EB1F3E" w:rsidRPr="006A3876" w:rsidRDefault="00EB1F3E" w:rsidP="00EB1F3E">
      <w:pPr>
        <w:pStyle w:val="Heading3"/>
        <w:rPr>
          <w:lang w:eastAsia="cs-CZ"/>
        </w:rPr>
      </w:pPr>
      <w:r w:rsidRPr="006A3876">
        <w:rPr>
          <w:lang w:eastAsia="cs-CZ"/>
        </w:rPr>
        <w:lastRenderedPageBreak/>
        <w:t>Pohyb</w:t>
      </w:r>
    </w:p>
    <w:p w14:paraId="33E14DCC" w14:textId="495B67A3" w:rsidR="00EB1F3E" w:rsidRPr="006A3876" w:rsidRDefault="00EB1F3E" w:rsidP="00EB1F3E">
      <w:pPr>
        <w:pStyle w:val="ListParagraph"/>
        <w:numPr>
          <w:ilvl w:val="0"/>
          <w:numId w:val="7"/>
        </w:numPr>
        <w:rPr>
          <w:lang w:eastAsia="cs-CZ"/>
        </w:rPr>
      </w:pPr>
      <w:r w:rsidRPr="006A3876">
        <w:rPr>
          <w:lang w:eastAsia="cs-CZ"/>
        </w:rPr>
        <w:t>DoF</w:t>
      </w:r>
      <w:r w:rsidR="006B5504" w:rsidRPr="006A3876">
        <w:rPr>
          <w:lang w:eastAsia="cs-CZ"/>
        </w:rPr>
        <w:t>s</w:t>
      </w:r>
    </w:p>
    <w:p w14:paraId="52A3BE57" w14:textId="282165FE" w:rsidR="000B66BE" w:rsidRPr="006A3876" w:rsidRDefault="000B66BE" w:rsidP="00EB1F3E">
      <w:pPr>
        <w:pStyle w:val="ListParagraph"/>
        <w:numPr>
          <w:ilvl w:val="0"/>
          <w:numId w:val="7"/>
        </w:numPr>
        <w:rPr>
          <w:lang w:eastAsia="cs-CZ"/>
        </w:rPr>
      </w:pPr>
      <w:r w:rsidRPr="006A3876">
        <w:rPr>
          <w:lang w:eastAsia="cs-CZ"/>
        </w:rPr>
        <w:t xml:space="preserve">Transformace </w:t>
      </w:r>
    </w:p>
    <w:p w14:paraId="401D6D14" w14:textId="162FC523" w:rsidR="00EB1F3E" w:rsidRPr="006A3876" w:rsidRDefault="00EB1F3E" w:rsidP="00EB1F3E">
      <w:pPr>
        <w:pStyle w:val="ListParagraph"/>
        <w:numPr>
          <w:ilvl w:val="0"/>
          <w:numId w:val="7"/>
        </w:numPr>
        <w:rPr>
          <w:lang w:eastAsia="cs-CZ"/>
        </w:rPr>
      </w:pPr>
      <w:r w:rsidRPr="006A3876">
        <w:rPr>
          <w:lang w:eastAsia="cs-CZ"/>
        </w:rPr>
        <w:t>Kamery</w:t>
      </w:r>
    </w:p>
    <w:p w14:paraId="659CBF15" w14:textId="0A18B378" w:rsidR="000B66BE" w:rsidRPr="006A3876" w:rsidRDefault="00EB1F3E" w:rsidP="000B66BE">
      <w:pPr>
        <w:pStyle w:val="ListParagraph"/>
        <w:numPr>
          <w:ilvl w:val="0"/>
          <w:numId w:val="7"/>
        </w:numPr>
        <w:rPr>
          <w:lang w:eastAsia="cs-CZ"/>
        </w:rPr>
      </w:pPr>
      <w:r w:rsidRPr="006A3876">
        <w:rPr>
          <w:lang w:eastAsia="cs-CZ"/>
        </w:rPr>
        <w:t>Controlery</w:t>
      </w:r>
    </w:p>
    <w:p w14:paraId="032A2CFF" w14:textId="41037E10" w:rsidR="00EB1F3E" w:rsidRPr="006A3876" w:rsidRDefault="00EB1F3E" w:rsidP="00EB1F3E">
      <w:pPr>
        <w:pStyle w:val="Heading3"/>
        <w:rPr>
          <w:lang w:eastAsia="cs-CZ"/>
        </w:rPr>
      </w:pPr>
      <w:r w:rsidRPr="006A3876">
        <w:rPr>
          <w:lang w:eastAsia="cs-CZ"/>
        </w:rPr>
        <w:t>Osvětlení</w:t>
      </w:r>
    </w:p>
    <w:p w14:paraId="63E296B1" w14:textId="4F3F8DF5" w:rsidR="00931B57" w:rsidRPr="006A3876" w:rsidRDefault="00EB1F3E" w:rsidP="00462C08">
      <w:pPr>
        <w:pStyle w:val="ListParagraph"/>
        <w:numPr>
          <w:ilvl w:val="0"/>
          <w:numId w:val="7"/>
        </w:numPr>
        <w:rPr>
          <w:lang w:eastAsia="cs-CZ"/>
        </w:rPr>
      </w:pPr>
      <w:r w:rsidRPr="006A3876">
        <w:rPr>
          <w:lang w:eastAsia="cs-CZ"/>
        </w:rPr>
        <w:t>Spot, Directional, Ambient</w:t>
      </w:r>
    </w:p>
    <w:p w14:paraId="758FBFD6" w14:textId="68A49D13" w:rsidR="00931B57" w:rsidRPr="006A3876" w:rsidRDefault="00931B57" w:rsidP="00931B57">
      <w:pPr>
        <w:pStyle w:val="Heading3"/>
      </w:pPr>
      <w:r w:rsidRPr="006A3876">
        <w:t>VR a kartografie</w:t>
      </w:r>
    </w:p>
    <w:p w14:paraId="1C2B8EC3" w14:textId="77777777" w:rsidR="00931B57" w:rsidRPr="006A3876" w:rsidRDefault="00931B57" w:rsidP="00931B57"/>
    <w:p w14:paraId="6C764B62" w14:textId="37926C15" w:rsidR="001D0278" w:rsidRPr="006A3876" w:rsidRDefault="000558F0" w:rsidP="002656D4">
      <w:pPr>
        <w:pStyle w:val="Heading1"/>
        <w:rPr>
          <w:lang w:val="cs-CZ"/>
        </w:rPr>
      </w:pPr>
      <w:r w:rsidRPr="006A3876">
        <w:rPr>
          <w:lang w:val="cs-CZ"/>
        </w:rPr>
        <w:lastRenderedPageBreak/>
        <w:t>Analýza technologií</w:t>
      </w:r>
    </w:p>
    <w:p w14:paraId="383D86E0" w14:textId="71EFDEA7" w:rsidR="00260F6F" w:rsidRPr="006A3876" w:rsidRDefault="00C6634E" w:rsidP="00FC7019">
      <w:pPr>
        <w:rPr>
          <w:lang w:eastAsia="cs-CZ"/>
        </w:rPr>
      </w:pPr>
      <w:r w:rsidRPr="006A3876">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enginů), následně pak webová řešení tedy zpravidla </w:t>
      </w:r>
      <w:ins w:id="102" w:author="Lukáš Herman" w:date="2023-02-21T16:21:00Z">
        <w:r w:rsidR="00247F6B" w:rsidRPr="006A3876">
          <w:rPr>
            <w:lang w:eastAsia="cs-CZ"/>
          </w:rPr>
          <w:t>J</w:t>
        </w:r>
      </w:ins>
      <w:del w:id="103" w:author="Lukáš Herman" w:date="2023-02-21T16:21:00Z">
        <w:r w:rsidRPr="006A3876" w:rsidDel="00247F6B">
          <w:rPr>
            <w:lang w:eastAsia="cs-CZ"/>
          </w:rPr>
          <w:delText>j</w:delText>
        </w:r>
      </w:del>
      <w:r w:rsidRPr="006A3876">
        <w:rPr>
          <w:lang w:eastAsia="cs-CZ"/>
        </w:rPr>
        <w:t>ava</w:t>
      </w:r>
      <w:ins w:id="104" w:author="Lukáš Herman" w:date="2023-02-21T16:21:00Z">
        <w:r w:rsidR="00247F6B" w:rsidRPr="006A3876">
          <w:rPr>
            <w:lang w:eastAsia="cs-CZ"/>
          </w:rPr>
          <w:t>S</w:t>
        </w:r>
      </w:ins>
      <w:del w:id="105" w:author="Lukáš Herman" w:date="2023-02-21T16:21:00Z">
        <w:r w:rsidRPr="006A3876" w:rsidDel="00247F6B">
          <w:rPr>
            <w:lang w:eastAsia="cs-CZ"/>
          </w:rPr>
          <w:delText>sr</w:delText>
        </w:r>
      </w:del>
      <w:r w:rsidRPr="006A3876">
        <w:rPr>
          <w:lang w:eastAsia="cs-CZ"/>
        </w:rPr>
        <w:t>c</w:t>
      </w:r>
      <w:ins w:id="106" w:author="Lukáš Herman" w:date="2023-02-21T16:21:00Z">
        <w:r w:rsidR="00247F6B" w:rsidRPr="006A3876">
          <w:rPr>
            <w:lang w:eastAsia="cs-CZ"/>
          </w:rPr>
          <w:t>r</w:t>
        </w:r>
      </w:ins>
      <w:r w:rsidRPr="006A3876">
        <w:rPr>
          <w:lang w:eastAsia="cs-CZ"/>
        </w:rPr>
        <w:t>ipt</w:t>
      </w:r>
      <w:del w:id="107" w:author="Lukáš Herman" w:date="2023-02-21T16:21:00Z">
        <w:r w:rsidRPr="006A3876" w:rsidDel="00247F6B">
          <w:rPr>
            <w:lang w:eastAsia="cs-CZ"/>
          </w:rPr>
          <w:delText>ové</w:delText>
        </w:r>
      </w:del>
      <w:r w:rsidRPr="006A3876">
        <w:rPr>
          <w:lang w:eastAsia="cs-CZ"/>
        </w:rPr>
        <w:t xml:space="preserve"> knihovny nad WebGL. Nutno zmínit, že výše zmíněné rozřazení není exaktní, ale v mnoha případech se </w:t>
      </w:r>
      <w:r w:rsidR="00260F6F" w:rsidRPr="006A3876">
        <w:rPr>
          <w:lang w:eastAsia="cs-CZ"/>
        </w:rPr>
        <w:t xml:space="preserve">překrývá, popř. doplňuje, čímž je myšleno, že pro vizualizaci dat na webu ve </w:t>
      </w:r>
      <w:r w:rsidR="00D3616A" w:rsidRPr="006A3876">
        <w:rPr>
          <w:lang w:eastAsia="cs-CZ"/>
        </w:rPr>
        <w:t>virtuální</w:t>
      </w:r>
      <w:r w:rsidR="00260F6F" w:rsidRPr="006A3876">
        <w:rPr>
          <w:lang w:eastAsia="cs-CZ"/>
        </w:rPr>
        <w:t xml:space="preserve"> realitě je potřeba souhra více technologií, které umožní pořízení dat, úpravu dat, vizualizaci, interakci a následně publikaci</w:t>
      </w:r>
      <w:r w:rsidR="00A1051A" w:rsidRPr="006A3876">
        <w:rPr>
          <w:lang w:eastAsia="cs-CZ"/>
        </w:rPr>
        <w:t>.</w:t>
      </w:r>
    </w:p>
    <w:p w14:paraId="11D88A76" w14:textId="213EA907" w:rsidR="00C45383" w:rsidRPr="006A3876" w:rsidRDefault="00260F6F" w:rsidP="006B5C82">
      <w:pPr>
        <w:pStyle w:val="Normlnprvnodsazen"/>
      </w:pPr>
      <w:r w:rsidRPr="006A3876">
        <w:t xml:space="preserve">Nejedná se tedy o jednotlivou technologii, ale souhru více tzv. </w:t>
      </w:r>
      <w:r w:rsidRPr="006A3876">
        <w:rPr>
          <w:i/>
          <w:iCs/>
        </w:rPr>
        <w:t>tech stack</w:t>
      </w:r>
      <w:r w:rsidRPr="006A3876">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sidRPr="006A3876">
        <w:rPr>
          <w:i/>
          <w:iCs/>
        </w:rPr>
        <w:t>tech stacku</w:t>
      </w:r>
      <w:r w:rsidRPr="006A3876">
        <w:t xml:space="preserve"> v kontextu </w:t>
      </w:r>
      <w:r w:rsidRPr="006A3876">
        <w:rPr>
          <w:color w:val="FF0000"/>
          <w:highlight w:val="yellow"/>
        </w:rPr>
        <w:t>specifického využití.</w:t>
      </w:r>
      <w:r w:rsidRPr="006A3876">
        <w:rPr>
          <w:highlight w:val="yellow"/>
        </w:rPr>
        <w:t xml:space="preserve"> V případě této studie se jedná o využití v rámci územního plánování.</w:t>
      </w:r>
      <w:r w:rsidRPr="006A3876">
        <w:t xml:space="preserve"> </w:t>
      </w:r>
      <w:r w:rsidR="00D3616A" w:rsidRPr="006A3876">
        <w:t xml:space="preserve">Do výběru technologie by měli vstupovat určité funkční a nefunkční požadavky vytvořené na základě profesního profilu uživatele, který by daný </w:t>
      </w:r>
      <w:r w:rsidR="00D3616A" w:rsidRPr="006A3876">
        <w:rPr>
          <w:i/>
          <w:iCs/>
        </w:rPr>
        <w:t>techstack</w:t>
      </w:r>
      <w:r w:rsidR="00D3616A" w:rsidRPr="006A3876">
        <w:t xml:space="preserve"> využíval.</w:t>
      </w:r>
      <w:r w:rsidR="006B5C82" w:rsidRPr="006A3876">
        <w:t xml:space="preserve"> </w:t>
      </w:r>
      <w:r w:rsidR="00E364D4" w:rsidRPr="006A3876">
        <w:t xml:space="preserve">Za účelem výběru technologie je nutné popsat charakteristiky existujících technologií, aby bylo možné je kategorizovat a následně vybrat správnou konfiguraci technologií pro daný účel. </w:t>
      </w:r>
    </w:p>
    <w:p w14:paraId="69C1BE05" w14:textId="0C51A55E" w:rsidR="00A479E6" w:rsidRPr="006A3876" w:rsidRDefault="00A479E6" w:rsidP="002656D4">
      <w:pPr>
        <w:pStyle w:val="Heading2"/>
        <w:rPr>
          <w:lang w:val="cs-CZ"/>
        </w:rPr>
      </w:pPr>
      <w:r w:rsidRPr="006A3876">
        <w:rPr>
          <w:lang w:val="cs-CZ"/>
        </w:rPr>
        <w:t>Úrovně abstrakce – taxonomie technologií</w:t>
      </w:r>
    </w:p>
    <w:p w14:paraId="3341AC8A" w14:textId="23F45995" w:rsidR="00260F6F" w:rsidRPr="006A3876" w:rsidRDefault="00260F6F" w:rsidP="00260F6F">
      <w:pPr>
        <w:rPr>
          <w:lang w:eastAsia="cs-CZ"/>
        </w:rPr>
      </w:pPr>
      <w:r w:rsidRPr="006A3876">
        <w:rPr>
          <w:highlight w:val="yellow"/>
          <w:lang w:eastAsia="cs-CZ"/>
        </w:rPr>
        <w:t xml:space="preserve">#TODO – </w:t>
      </w:r>
      <w:r w:rsidR="00A1051A" w:rsidRPr="006A3876">
        <w:rPr>
          <w:highlight w:val="yellow"/>
          <w:lang w:eastAsia="cs-CZ"/>
        </w:rPr>
        <w:t>metodika výběru technologie?, jak určit požadavky správně?, co porovnávat?</w:t>
      </w:r>
    </w:p>
    <w:p w14:paraId="4B4AD797" w14:textId="6E21FB09" w:rsidR="004D6387" w:rsidRPr="006A3876" w:rsidRDefault="002A4B18" w:rsidP="004D6387">
      <w:pPr>
        <w:rPr>
          <w:lang w:eastAsia="cs-CZ"/>
        </w:rPr>
      </w:pPr>
      <w:r w:rsidRPr="006A3876">
        <w:rPr>
          <w:lang w:eastAsia="cs-CZ"/>
        </w:rPr>
        <w:t xml:space="preserve">Jedním z možných pohledů na klasifikaci vizualizačních technologií poskytli </w:t>
      </w:r>
      <w:r w:rsidRPr="006A3876">
        <w:rPr>
          <w:lang w:eastAsia="cs-CZ"/>
        </w:rPr>
        <w:fldChar w:fldCharType="begin"/>
      </w:r>
      <w:r w:rsidR="0014392A" w:rsidRPr="006A3876">
        <w:rPr>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sidRPr="006A3876">
        <w:rPr>
          <w:lang w:eastAsia="cs-CZ"/>
        </w:rPr>
        <w:fldChar w:fldCharType="separate"/>
      </w:r>
      <w:r w:rsidRPr="006A3876">
        <w:t>(Bostock, Heer 2009)</w:t>
      </w:r>
      <w:r w:rsidRPr="006A3876">
        <w:rPr>
          <w:lang w:eastAsia="cs-CZ"/>
        </w:rPr>
        <w:fldChar w:fldCharType="end"/>
      </w:r>
      <w:r w:rsidRPr="006A3876">
        <w:rPr>
          <w:lang w:eastAsia="cs-CZ"/>
        </w:rPr>
        <w:t xml:space="preserve">. V rámci své práce hodnotí vizualizační technologie na základě tří charakteristik, jimiž jsou </w:t>
      </w:r>
    </w:p>
    <w:p w14:paraId="416349B0" w14:textId="171D2296" w:rsidR="002A4B18" w:rsidRPr="006A3876" w:rsidRDefault="002A4B18" w:rsidP="002A4B18">
      <w:pPr>
        <w:pStyle w:val="Normlnprvnodsazen"/>
        <w:numPr>
          <w:ilvl w:val="0"/>
          <w:numId w:val="12"/>
        </w:numPr>
      </w:pPr>
      <w:r w:rsidRPr="006A3876">
        <w:t>Expresivita –</w:t>
      </w:r>
      <w:r w:rsidR="001D68F5" w:rsidRPr="006A3876">
        <w:t xml:space="preserve"> J</w:t>
      </w:r>
      <w:r w:rsidRPr="006A3876">
        <w:t>aké možné vizualizace daná technologie umožňuje</w:t>
      </w:r>
      <w:r w:rsidR="001D68F5" w:rsidRPr="006A3876">
        <w:t>?</w:t>
      </w:r>
    </w:p>
    <w:p w14:paraId="412D7600" w14:textId="16A01A49" w:rsidR="002A4B18" w:rsidRPr="006A3876" w:rsidRDefault="002A4B18" w:rsidP="002A4B18">
      <w:pPr>
        <w:pStyle w:val="Normlnprvnodsazen"/>
        <w:numPr>
          <w:ilvl w:val="0"/>
          <w:numId w:val="12"/>
        </w:numPr>
      </w:pPr>
      <w:r w:rsidRPr="006A3876">
        <w:t xml:space="preserve">Účinnost – </w:t>
      </w:r>
      <w:r w:rsidR="001D68F5" w:rsidRPr="006A3876">
        <w:t>J</w:t>
      </w:r>
      <w:r w:rsidRPr="006A3876">
        <w:t>ak dlouho zabere vytvoření vizualizace</w:t>
      </w:r>
      <w:r w:rsidR="001D68F5" w:rsidRPr="006A3876">
        <w:t>?</w:t>
      </w:r>
    </w:p>
    <w:p w14:paraId="7BBE71B9" w14:textId="422F83A5" w:rsidR="002A4B18" w:rsidRPr="006A3876" w:rsidRDefault="001D68F5" w:rsidP="002A4B18">
      <w:pPr>
        <w:pStyle w:val="Normlnprvnodsazen"/>
        <w:numPr>
          <w:ilvl w:val="0"/>
          <w:numId w:val="12"/>
        </w:numPr>
      </w:pPr>
      <w:r w:rsidRPr="006A3876">
        <w:t>Přístupnost</w:t>
      </w:r>
      <w:r w:rsidR="002A4B18" w:rsidRPr="006A3876">
        <w:t xml:space="preserve"> </w:t>
      </w:r>
      <w:r w:rsidRPr="006A3876">
        <w:t>–</w:t>
      </w:r>
      <w:r w:rsidR="002A4B18" w:rsidRPr="006A3876">
        <w:t xml:space="preserve"> </w:t>
      </w:r>
      <w:r w:rsidRPr="006A3876">
        <w:t>Jak náročné je vytvořit vizualizaci bez předchozí znalosti dané technologie?</w:t>
      </w:r>
    </w:p>
    <w:p w14:paraId="3BE85572" w14:textId="7BE742E9" w:rsidR="00C45383" w:rsidRPr="006A3876" w:rsidRDefault="00D3616A" w:rsidP="006B5C82">
      <w:r w:rsidRPr="006A3876">
        <w:t xml:space="preserve">Bostock a Heer hodnotili </w:t>
      </w:r>
      <w:r w:rsidR="00897330" w:rsidRPr="006A3876">
        <w:t>technologie pro</w:t>
      </w:r>
      <w:r w:rsidRPr="006A3876">
        <w:t xml:space="preserve"> vizualizaci dat obecně, přístup je však aplikovatelný na konkrétní výběr technologií omezený na geoprostorová data. </w:t>
      </w:r>
      <w:r w:rsidR="00C45383" w:rsidRPr="006A3876">
        <w:t xml:space="preserve">V případě technologií pro tvorbu virtuálních prostředí / vizualizací </w:t>
      </w:r>
      <w:r w:rsidR="00C45383" w:rsidRPr="006A3876">
        <w:fldChar w:fldCharType="begin"/>
      </w:r>
      <w:r w:rsidR="0014392A" w:rsidRPr="006A3876">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C45383" w:rsidRPr="006A3876">
        <w:fldChar w:fldCharType="separate"/>
      </w:r>
      <w:r w:rsidR="00C45383" w:rsidRPr="006A3876">
        <w:rPr>
          <w:rFonts w:cs="Times New Roman"/>
          <w:szCs w:val="24"/>
        </w:rPr>
        <w:t>(Çöltekin et al. 2020b)</w:t>
      </w:r>
      <w:r w:rsidR="00C45383" w:rsidRPr="006A3876">
        <w:fldChar w:fldCharType="end"/>
      </w:r>
      <w:r w:rsidR="00C45383" w:rsidRPr="006A3876">
        <w:t xml:space="preserve"> kategorizují dle 3 kritérií (technologie, návrh a lidské faktory).  </w:t>
      </w:r>
    </w:p>
    <w:p w14:paraId="3AF052DC" w14:textId="57539C39" w:rsidR="004D6387" w:rsidRPr="006A3876" w:rsidRDefault="001D68F5" w:rsidP="00897330">
      <w:pPr>
        <w:pStyle w:val="Normlnprvnodsazen"/>
      </w:pPr>
      <w:r w:rsidRPr="006A3876">
        <w:t xml:space="preserve">Dalším z kategorizačních kritérií pro popis technologií je </w:t>
      </w:r>
      <w:r w:rsidR="00FC7019" w:rsidRPr="006A3876">
        <w:t>úrovně</w:t>
      </w:r>
      <w:r w:rsidRPr="006A3876">
        <w:t xml:space="preserve"> podrobnosti, do jaké umožňují uživateli tvořit danou vizualizaci. V tomto případě je vhodné rozlišit termíny softwarové </w:t>
      </w:r>
      <w:r w:rsidRPr="006A3876">
        <w:rPr>
          <w:i/>
          <w:iCs/>
        </w:rPr>
        <w:t xml:space="preserve">knihovny </w:t>
      </w:r>
      <w:r w:rsidRPr="006A3876">
        <w:t xml:space="preserve">a </w:t>
      </w:r>
      <w:r w:rsidRPr="006A3876">
        <w:rPr>
          <w:i/>
          <w:iCs/>
        </w:rPr>
        <w:t xml:space="preserve">frameworky. </w:t>
      </w:r>
      <w:r w:rsidRPr="006A3876">
        <w:t xml:space="preserve"> V případě knihoven se jedná o hotové implementace pro řešení konkrétních problémů, kdežto frameworky jsou sadou knihoven nástrojů a vývojových vzorů / přepisů</w:t>
      </w:r>
      <w:r w:rsidR="00FC7019" w:rsidRPr="006A3876">
        <w:t xml:space="preserve"> pro usnadnění vývoje aplikace. </w:t>
      </w:r>
      <w:r w:rsidR="00847162" w:rsidRPr="006A3876">
        <w:t xml:space="preserve">V případě 3D grafiky lze pak představit termín </w:t>
      </w:r>
      <w:r w:rsidR="00847162" w:rsidRPr="006A3876">
        <w:rPr>
          <w:i/>
          <w:iCs/>
        </w:rPr>
        <w:t>game / virutal engine</w:t>
      </w:r>
      <w:r w:rsidR="00847162" w:rsidRPr="006A3876">
        <w:t xml:space="preserve">, </w:t>
      </w:r>
      <w:r w:rsidR="00897330" w:rsidRPr="006A3876">
        <w:t>které ve většině případech umožnují tvorbu virtuálních interaktivních prostředí prostřednictvím GUI (</w:t>
      </w:r>
      <w:r w:rsidR="00897330" w:rsidRPr="006A3876">
        <w:rPr>
          <w:i/>
          <w:iCs/>
        </w:rPr>
        <w:t>graphical user interface</w:t>
      </w:r>
      <w:r w:rsidR="00897330" w:rsidRPr="006A3876">
        <w:t xml:space="preserve">). </w:t>
      </w:r>
    </w:p>
    <w:p w14:paraId="15DD99AE" w14:textId="1414105F" w:rsidR="00847162" w:rsidRPr="006A3876" w:rsidRDefault="00851F01" w:rsidP="006B5C82">
      <w:pPr>
        <w:pStyle w:val="Normlnprvnodsazen"/>
      </w:pPr>
      <w:r w:rsidRPr="006A3876">
        <w:t xml:space="preserve">Dalším </w:t>
      </w:r>
      <w:r w:rsidR="00A1051A" w:rsidRPr="006A3876">
        <w:t>dělení je n</w:t>
      </w:r>
      <w:r w:rsidRPr="006A3876">
        <w:t>a webové aplikace</w:t>
      </w:r>
      <w:r w:rsidR="00A1051A" w:rsidRPr="006A3876">
        <w:t xml:space="preserve"> a nativní software</w:t>
      </w:r>
      <w:r w:rsidR="00897330" w:rsidRPr="006A3876">
        <w:t>. Za nativní software</w:t>
      </w:r>
      <w:r w:rsidR="00847162" w:rsidRPr="006A3876">
        <w:t xml:space="preserve"> - </w:t>
      </w:r>
      <w:r w:rsidR="00897330" w:rsidRPr="006A3876">
        <w:t>vyvinutý pro daný operační systém</w:t>
      </w:r>
      <w:r w:rsidR="00847162" w:rsidRPr="006A3876">
        <w:t xml:space="preserve"> a jehož runtime prostředí je specifické pro daný hardware a </w:t>
      </w:r>
      <w:r w:rsidR="00A1051A" w:rsidRPr="006A3876">
        <w:t>operační</w:t>
      </w:r>
      <w:r w:rsidR="00847162" w:rsidRPr="006A3876">
        <w:t xml:space="preserve"> systém - </w:t>
      </w:r>
      <w:r w:rsidR="00897330" w:rsidRPr="006A3876">
        <w:t>je možné považovat klasické GIS řešení (QGIS, ArcGIS, GRASS aj.</w:t>
      </w:r>
      <w:del w:id="108" w:author="Lukáš Herman" w:date="2023-02-21T16:22:00Z">
        <w:r w:rsidR="00897330" w:rsidRPr="006A3876" w:rsidDel="00247F6B">
          <w:delText xml:space="preserve"> </w:delText>
        </w:r>
      </w:del>
      <w:r w:rsidR="00897330" w:rsidRPr="006A3876">
        <w:t>)</w:t>
      </w:r>
      <w:r w:rsidR="00C13CAC" w:rsidRPr="006A3876">
        <w:t xml:space="preserve">, aplikace pro tvorbu 3D grafiky (Blender, SketchUP, Microstation) a </w:t>
      </w:r>
      <w:r w:rsidR="00897330" w:rsidRPr="006A3876">
        <w:t>herní enginy (Unity, Unreal Engine, Godot</w:t>
      </w:r>
      <w:r w:rsidR="00847162" w:rsidRPr="006A3876">
        <w:t xml:space="preserve">, </w:t>
      </w:r>
      <w:r w:rsidR="00847162" w:rsidRPr="006A3876">
        <w:lastRenderedPageBreak/>
        <w:t>Wonderland</w:t>
      </w:r>
      <w:r w:rsidR="00897330" w:rsidRPr="006A3876">
        <w:t>)</w:t>
      </w:r>
      <w:r w:rsidR="00847162" w:rsidRPr="006A3876">
        <w:t>. Webový software, tedy software, jehož runtime prostředí je buďto v rámci klienta, tím pádem v prohlížeči uživatele nebo v rámci serveru</w:t>
      </w:r>
      <w:r w:rsidR="00A1051A" w:rsidRPr="006A3876">
        <w:t>. Více o webových řešeních dále.</w:t>
      </w:r>
      <w:r w:rsidR="003E04FB" w:rsidRPr="006A3876">
        <w:t xml:space="preserve"> </w:t>
      </w:r>
      <w:r w:rsidR="00847162" w:rsidRPr="006A3876">
        <w:t>Pro dosažení daného případu užití je v mnoha případech využíváno technologií napříč všemi zmíněnými kategoriemi.</w:t>
      </w:r>
    </w:p>
    <w:p w14:paraId="7C642D3B" w14:textId="77777777" w:rsidR="00FD0AFD" w:rsidRPr="006A3876" w:rsidRDefault="000558F0" w:rsidP="00FD0AFD">
      <w:pPr>
        <w:keepNext/>
      </w:pPr>
      <w:r w:rsidRPr="006A3876">
        <w:rPr>
          <w:noProof/>
          <w:lang w:eastAsia="cs-CZ"/>
        </w:rPr>
        <w:drawing>
          <wp:inline distT="0" distB="0" distL="0" distR="0" wp14:anchorId="281B3850" wp14:editId="0400A83B">
            <wp:extent cx="5033075" cy="2488758"/>
            <wp:effectExtent l="0" t="0" r="0" b="0"/>
            <wp:docPr id="5" name="Obrázek 4" descr="Graphical user interface, application&#10;&#10;Description automatically generated with medium confidence">
              <a:extLst xmlns:a="http://schemas.openxmlformats.org/drawingml/2006/main">
                <a:ext uri="{FF2B5EF4-FFF2-40B4-BE49-F238E27FC236}">
                  <a16:creationId xmlns:a16="http://schemas.microsoft.com/office/drawing/2014/main" id="{BCC7BBD6-512C-566E-7B32-38B653D0D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descr="Graphical user interface, application&#10;&#10;Description automatically generated with medium confidence">
                      <a:extLst>
                        <a:ext uri="{FF2B5EF4-FFF2-40B4-BE49-F238E27FC236}">
                          <a16:creationId xmlns:a16="http://schemas.microsoft.com/office/drawing/2014/main" id="{BCC7BBD6-512C-566E-7B32-38B653D0D52B}"/>
                        </a:ext>
                      </a:extLst>
                    </pic:cNvPr>
                    <pic:cNvPicPr>
                      <a:picLocks noChangeAspect="1"/>
                    </pic:cNvPicPr>
                  </pic:nvPicPr>
                  <pic:blipFill>
                    <a:blip r:embed="rId30"/>
                    <a:stretch>
                      <a:fillRect/>
                    </a:stretch>
                  </pic:blipFill>
                  <pic:spPr>
                    <a:xfrm>
                      <a:off x="0" y="0"/>
                      <a:ext cx="5044684" cy="2494498"/>
                    </a:xfrm>
                    <a:prstGeom prst="rect">
                      <a:avLst/>
                    </a:prstGeom>
                  </pic:spPr>
                </pic:pic>
              </a:graphicData>
            </a:graphic>
          </wp:inline>
        </w:drawing>
      </w:r>
    </w:p>
    <w:p w14:paraId="6F678D85" w14:textId="27806A52" w:rsidR="000558F0" w:rsidRPr="006A3876" w:rsidRDefault="00FD0AFD" w:rsidP="006E0000">
      <w:pPr>
        <w:pStyle w:val="Caption"/>
        <w:rPr>
          <w:lang w:eastAsia="cs-CZ"/>
        </w:rPr>
      </w:pPr>
      <w:r w:rsidRPr="006A3876">
        <w:rPr>
          <w:highlight w:val="yellow"/>
        </w:rPr>
        <w:t xml:space="preserve">Obr. </w:t>
      </w:r>
      <w:r w:rsidRPr="006A3876">
        <w:rPr>
          <w:highlight w:val="yellow"/>
        </w:rPr>
        <w:fldChar w:fldCharType="begin"/>
      </w:r>
      <w:r w:rsidRPr="006A3876">
        <w:rPr>
          <w:highlight w:val="yellow"/>
        </w:rPr>
        <w:instrText xml:space="preserve"> SEQ Obr. \* ARABIC </w:instrText>
      </w:r>
      <w:r w:rsidRPr="006A3876">
        <w:rPr>
          <w:highlight w:val="yellow"/>
        </w:rPr>
        <w:fldChar w:fldCharType="separate"/>
      </w:r>
      <w:r w:rsidR="00C576A2" w:rsidRPr="006A3876">
        <w:rPr>
          <w:noProof/>
          <w:highlight w:val="yellow"/>
        </w:rPr>
        <w:t>10</w:t>
      </w:r>
      <w:r w:rsidRPr="006A3876">
        <w:rPr>
          <w:highlight w:val="yellow"/>
        </w:rPr>
        <w:fldChar w:fldCharType="end"/>
      </w:r>
      <w:r w:rsidRPr="006A3876">
        <w:rPr>
          <w:highlight w:val="yellow"/>
        </w:rPr>
        <w:t xml:space="preserve"> Taxonomie technologií umožňujících vykreslení 3D grafiky na webu. (zdroj: </w:t>
      </w:r>
      <w:r w:rsidRPr="006A3876">
        <w:rPr>
          <w:highlight w:val="yellow"/>
        </w:rPr>
        <w:fldChar w:fldCharType="begin"/>
      </w:r>
      <w:r w:rsidRPr="006A3876">
        <w:rPr>
          <w:highlight w:val="yellow"/>
        </w:rPr>
        <w:instrText xml:space="preserve"> ADDIN ZOTERO_ITEM CSL_CITATION {"citationID":"wzr2OSsS","properties":{"formattedCitation":"(Trevett 2011)","plainCitation":"(Trevett 2011)","noteIndex":0},"citationItems":[{"id":1297,"uris":["http://zotero.org/groups/4599106/items/7F98ZLM4"],"itemData":{"id":1297,"type":"webpage","abstract":"© Copyright Khronos Group, Page 3 What is Real-time 3D Graphics?","title":"WebGL, WebCL and Beyond!","URL":"https://slideplayer.com/slide/6182744/","author":[{"family":"Trevett","given":"Niel"}],"accessed":{"date-parts":[["2023",1,31]]},"issued":{"date-parts":[["2011"]]},"citation-key":"trevettWebGLWebCL2011"}}],"schema":"https://github.com/citation-style-language/schema/raw/master/csl-citation.json"} </w:instrText>
      </w:r>
      <w:r w:rsidRPr="006A3876">
        <w:rPr>
          <w:highlight w:val="yellow"/>
        </w:rPr>
        <w:fldChar w:fldCharType="separate"/>
      </w:r>
      <w:r w:rsidRPr="006A3876">
        <w:rPr>
          <w:highlight w:val="yellow"/>
        </w:rPr>
        <w:t>(Trevett 2011)</w:t>
      </w:r>
      <w:r w:rsidRPr="006A3876">
        <w:rPr>
          <w:highlight w:val="yellow"/>
        </w:rPr>
        <w:fldChar w:fldCharType="end"/>
      </w:r>
      <w:r w:rsidRPr="006A3876">
        <w:rPr>
          <w:highlight w:val="yellow"/>
        </w:rPr>
        <w:t>)</w:t>
      </w:r>
      <w:r w:rsidRPr="006A3876">
        <w:t xml:space="preserve"> </w:t>
      </w:r>
      <w:r w:rsidRPr="006A3876">
        <w:rPr>
          <w:highlight w:val="yellow"/>
        </w:rPr>
        <w:t>#TODO – upravit do češtiny</w:t>
      </w:r>
    </w:p>
    <w:p w14:paraId="6B333024" w14:textId="77777777" w:rsidR="00476706" w:rsidRPr="006A3876" w:rsidRDefault="000558F0" w:rsidP="00476706">
      <w:pPr>
        <w:keepNext/>
      </w:pPr>
      <w:r w:rsidRPr="006A3876">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62F71CE3" w:rsidR="00476706" w:rsidRPr="006A3876" w:rsidRDefault="00476706"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11</w:t>
      </w:r>
      <w:r w:rsidRPr="006A3876">
        <w:fldChar w:fldCharType="end"/>
      </w:r>
      <w:r w:rsidRPr="006A3876">
        <w:t xml:space="preserve"> Taxonomie </w:t>
      </w:r>
      <w:del w:id="109" w:author="Lukáš Herman" w:date="2023-02-06T14:26:00Z">
        <w:r w:rsidRPr="006A3876" w:rsidDel="00227A2E">
          <w:delText>weobvých</w:delText>
        </w:r>
      </w:del>
      <w:ins w:id="110" w:author="Lukáš Herman" w:date="2023-02-06T14:26:00Z">
        <w:r w:rsidR="00227A2E" w:rsidRPr="006A3876">
          <w:t>webových</w:t>
        </w:r>
      </w:ins>
      <w:r w:rsidRPr="006A3876">
        <w:t xml:space="preserve"> technologií umožňujících tvorbu </w:t>
      </w:r>
      <w:del w:id="111" w:author="Lukáš Herman" w:date="2023-02-06T14:26:00Z">
        <w:r w:rsidRPr="006A3876" w:rsidDel="00227A2E">
          <w:delText>virutálních</w:delText>
        </w:r>
      </w:del>
      <w:ins w:id="112" w:author="Lukáš Herman" w:date="2023-02-06T14:26:00Z">
        <w:r w:rsidR="00227A2E" w:rsidRPr="006A3876">
          <w:t>virtuálních</w:t>
        </w:r>
      </w:ins>
      <w:r w:rsidRPr="006A3876">
        <w:t xml:space="preserve"> prostředí. zdroj: </w:t>
      </w:r>
      <w:r w:rsidRPr="006A3876">
        <w:fldChar w:fldCharType="begin"/>
      </w:r>
      <w:r w:rsidRPr="006A3876">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6A3876">
        <w:fldChar w:fldCharType="separate"/>
      </w:r>
      <w:r w:rsidRPr="006A3876">
        <w:t>(Godber 2022)</w:t>
      </w:r>
      <w:r w:rsidRPr="006A3876">
        <w:fldChar w:fldCharType="end"/>
      </w:r>
    </w:p>
    <w:p w14:paraId="1D94495B" w14:textId="77777777" w:rsidR="00476706" w:rsidRPr="006A3876" w:rsidRDefault="00476706" w:rsidP="00476706"/>
    <w:p w14:paraId="07AE58B0" w14:textId="458DEA4A" w:rsidR="00A479E6" w:rsidRPr="006A3876" w:rsidRDefault="00E0077F" w:rsidP="002656D4">
      <w:pPr>
        <w:pStyle w:val="Heading2"/>
        <w:rPr>
          <w:lang w:val="cs-CZ"/>
        </w:rPr>
      </w:pPr>
      <w:r w:rsidRPr="006A3876">
        <w:rPr>
          <w:lang w:val="cs-CZ"/>
        </w:rPr>
        <w:lastRenderedPageBreak/>
        <w:t xml:space="preserve">GIS </w:t>
      </w:r>
    </w:p>
    <w:p w14:paraId="7061F9C3" w14:textId="4CDA8185" w:rsidR="00476706" w:rsidRPr="006A3876" w:rsidRDefault="00476706" w:rsidP="00476706">
      <w:pPr>
        <w:rPr>
          <w:lang w:eastAsia="cs-CZ"/>
        </w:rPr>
      </w:pPr>
      <w:r w:rsidRPr="006A3876">
        <w:rPr>
          <w:lang w:eastAsia="cs-CZ"/>
        </w:rPr>
        <w:t>…</w:t>
      </w:r>
    </w:p>
    <w:p w14:paraId="387DB993" w14:textId="640F404D" w:rsidR="00426C6A" w:rsidRPr="006A3876" w:rsidRDefault="00426C6A" w:rsidP="00426C6A">
      <w:pPr>
        <w:pStyle w:val="Heading3"/>
        <w:rPr>
          <w:lang w:eastAsia="cs-CZ"/>
        </w:rPr>
      </w:pPr>
      <w:r w:rsidRPr="006A3876">
        <w:rPr>
          <w:lang w:eastAsia="cs-CZ"/>
        </w:rPr>
        <w:t>Desktop</w:t>
      </w:r>
    </w:p>
    <w:p w14:paraId="42C73980" w14:textId="79EE213D" w:rsidR="00476706" w:rsidRPr="006A3876" w:rsidRDefault="00476706" w:rsidP="00E0077F">
      <w:pPr>
        <w:pStyle w:val="Normlnprvnodsazen"/>
        <w:ind w:firstLine="0"/>
        <w:rPr>
          <w:b/>
          <w:bCs/>
        </w:rPr>
      </w:pPr>
      <w:r w:rsidRPr="006A3876">
        <w:rPr>
          <w:b/>
          <w:bCs/>
        </w:rPr>
        <w:t>ESRI</w:t>
      </w:r>
    </w:p>
    <w:p w14:paraId="3F7E23FC" w14:textId="1A48E76E" w:rsidR="00476706" w:rsidRPr="006A3876" w:rsidRDefault="00476706" w:rsidP="00476706">
      <w:pPr>
        <w:pStyle w:val="Normlnprvnodsazen"/>
        <w:numPr>
          <w:ilvl w:val="0"/>
          <w:numId w:val="7"/>
        </w:numPr>
        <w:rPr>
          <w:b/>
          <w:bCs/>
        </w:rPr>
      </w:pPr>
      <w:r w:rsidRPr="006A3876">
        <w:t>ArcGIS JS API – jen 3D</w:t>
      </w:r>
    </w:p>
    <w:p w14:paraId="49E8C639" w14:textId="365BC700" w:rsidR="00426C6A" w:rsidRPr="006A3876" w:rsidRDefault="001243AB" w:rsidP="00476706">
      <w:pPr>
        <w:pStyle w:val="Normlnprvnodsazen"/>
        <w:numPr>
          <w:ilvl w:val="0"/>
          <w:numId w:val="7"/>
        </w:numPr>
      </w:pPr>
      <w:r w:rsidRPr="006A3876">
        <w:t xml:space="preserve">Esri City Engine – VR export na web </w:t>
      </w:r>
    </w:p>
    <w:p w14:paraId="5C561489" w14:textId="77777777" w:rsidR="00476706" w:rsidRPr="006A3876" w:rsidRDefault="00476706" w:rsidP="00E0077F">
      <w:pPr>
        <w:pStyle w:val="Normlnprvnodsazen"/>
        <w:ind w:firstLine="0"/>
        <w:rPr>
          <w:b/>
          <w:bCs/>
        </w:rPr>
      </w:pPr>
      <w:r w:rsidRPr="006A3876">
        <w:rPr>
          <w:b/>
          <w:bCs/>
        </w:rPr>
        <w:t>FOSS</w:t>
      </w:r>
    </w:p>
    <w:p w14:paraId="6152FBD4" w14:textId="3FBC9C58" w:rsidR="004C6D06" w:rsidRPr="006A3876" w:rsidRDefault="00E0077F" w:rsidP="004C6D06">
      <w:pPr>
        <w:pStyle w:val="Normlnprvnodsazen"/>
        <w:numPr>
          <w:ilvl w:val="0"/>
          <w:numId w:val="7"/>
        </w:numPr>
      </w:pPr>
      <w:r w:rsidRPr="006A3876">
        <w:t>QGIS2Three.js</w:t>
      </w:r>
    </w:p>
    <w:p w14:paraId="622739C3" w14:textId="77777777" w:rsidR="00A34C92" w:rsidRPr="006A3876" w:rsidRDefault="00A34C92" w:rsidP="00A34C92">
      <w:pPr>
        <w:pStyle w:val="Heading3"/>
      </w:pPr>
      <w:r w:rsidRPr="006A3876">
        <w:t>WebGIS</w:t>
      </w:r>
    </w:p>
    <w:p w14:paraId="15DFD039" w14:textId="77777777" w:rsidR="00A34C92" w:rsidRPr="006A3876" w:rsidRDefault="00A34C92" w:rsidP="00A34C92">
      <w:r w:rsidRPr="006A3876">
        <w:t xml:space="preserve">Z pohledu geoprostorové vědy je nutné zmínit i široký ekosystém webových GIS řešení. </w:t>
      </w:r>
    </w:p>
    <w:p w14:paraId="4643E124" w14:textId="1A1261EE" w:rsidR="00A34C92" w:rsidRPr="006A3876" w:rsidRDefault="00A34C92" w:rsidP="00A34C92">
      <w:pPr>
        <w:pStyle w:val="Normlnprvnodsazen"/>
        <w:ind w:firstLine="0"/>
        <w:rPr>
          <w:lang w:eastAsia="en-US"/>
        </w:rPr>
      </w:pPr>
      <w:r w:rsidRPr="006A3876">
        <w:rPr>
          <w:lang w:eastAsia="en-US"/>
        </w:rPr>
        <w:t xml:space="preserve">Z hlediska geoinformatiky a kartografie je na webu primárním záměrem vizualizace dat. Toho je možné dosáhnout pomocí použití vybraných knihoven. Výběr knihovny se odvíjí od </w:t>
      </w:r>
      <w:r w:rsidR="003D6F39" w:rsidRPr="006A3876">
        <w:rPr>
          <w:lang w:eastAsia="en-US"/>
        </w:rPr>
        <w:t>stanovených</w:t>
      </w:r>
      <w:r w:rsidRPr="006A3876">
        <w:rPr>
          <w:lang w:eastAsia="en-US"/>
        </w:rPr>
        <w:t xml:space="preserve"> požadavků. Požadavky jsou pak diktovány především parametry dat (dimenzionalita, velikost atd.) popř. požadavky na samotnou vizualizaci (míra interaktivity, imerze aj.). </w:t>
      </w:r>
    </w:p>
    <w:p w14:paraId="3520F207" w14:textId="5EE964D6" w:rsidR="00A34C92" w:rsidRPr="006A3876" w:rsidRDefault="00476706" w:rsidP="00A34C92">
      <w:pPr>
        <w:pStyle w:val="Normlnprvnodsazen"/>
        <w:rPr>
          <w:lang w:eastAsia="en-US"/>
        </w:rPr>
      </w:pPr>
      <w:r w:rsidRPr="006A3876">
        <w:rPr>
          <w:lang w:eastAsia="en-US"/>
        </w:rPr>
        <w:t>Interaktivní</w:t>
      </w:r>
      <w:r w:rsidR="00A34C92" w:rsidRPr="006A3876">
        <w:rPr>
          <w:lang w:eastAsia="en-US"/>
        </w:rPr>
        <w:t xml:space="preserve"> vizualizace 2D dat umožňují knihovny Leaflet, OpenLayers, MapboxGL. Dále je pak možné pro 2D </w:t>
      </w:r>
      <w:r w:rsidR="00A34C92" w:rsidRPr="006A3876">
        <w:t>vizualizaci</w:t>
      </w:r>
      <w:r w:rsidR="00A34C92" w:rsidRPr="006A3876">
        <w:rPr>
          <w:lang w:eastAsia="en-US"/>
        </w:rPr>
        <w:t xml:space="preserve"> využít Google, Here, Bing aj. </w:t>
      </w:r>
      <w:del w:id="113" w:author="Lukáš Herman" w:date="2023-02-10T18:49:00Z">
        <w:r w:rsidR="00A34C92" w:rsidRPr="006A3876" w:rsidDel="00AD2A45">
          <w:rPr>
            <w:lang w:eastAsia="en-US"/>
          </w:rPr>
          <w:delText xml:space="preserve">mapovací </w:delText>
        </w:r>
      </w:del>
      <w:ins w:id="114" w:author="Lukáš Herman" w:date="2023-02-10T18:49:00Z">
        <w:r w:rsidR="00AD2A45" w:rsidRPr="006A3876">
          <w:rPr>
            <w:lang w:eastAsia="en-US"/>
          </w:rPr>
          <w:t xml:space="preserve">mapové </w:t>
        </w:r>
      </w:ins>
      <w:r w:rsidR="00A34C92" w:rsidRPr="006A3876">
        <w:rPr>
          <w:lang w:eastAsia="en-US"/>
        </w:rPr>
        <w:t xml:space="preserve">API, kde na rozdíl od výše zmíněných knihoven je mnohem méně prostoru pro vlastní tvorbu. </w:t>
      </w:r>
    </w:p>
    <w:p w14:paraId="45016908" w14:textId="68448B5B" w:rsidR="00A34C92" w:rsidRPr="006A3876" w:rsidRDefault="00A34C92" w:rsidP="00476706">
      <w:pPr>
        <w:pStyle w:val="Normlnprvnodsazen"/>
        <w:rPr>
          <w:lang w:eastAsia="en-US"/>
        </w:rPr>
      </w:pPr>
      <w:r w:rsidRPr="006A3876">
        <w:rPr>
          <w:lang w:eastAsia="en-US"/>
        </w:rPr>
        <w:t>V případě 3D vizualizací je pak nutné zmínit knihovny jako Cesium (vhodné pro velké datové sady), three.js (knihovna pro vizualizaci obecných 3D dat – bez</w:t>
      </w:r>
      <w:ins w:id="115" w:author="Jan Horák" w:date="2023-06-15T11:54:00Z">
        <w:r w:rsidR="00BC59E7" w:rsidRPr="006A3876">
          <w:rPr>
            <w:lang w:eastAsia="en-US"/>
          </w:rPr>
          <w:t xml:space="preserve"> geoprostorové lokalizace</w:t>
        </w:r>
      </w:ins>
      <w:del w:id="116" w:author="Jan Horák" w:date="2023-06-15T11:54:00Z">
        <w:r w:rsidRPr="006A3876" w:rsidDel="00BC59E7">
          <w:rPr>
            <w:lang w:eastAsia="en-US"/>
          </w:rPr>
          <w:delText xml:space="preserve"> </w:delText>
        </w:r>
        <w:commentRangeStart w:id="117"/>
        <w:r w:rsidRPr="006A3876" w:rsidDel="00BC59E7">
          <w:rPr>
            <w:lang w:eastAsia="en-US"/>
          </w:rPr>
          <w:delText>geoumístění</w:delText>
        </w:r>
        <w:commentRangeEnd w:id="117"/>
        <w:r w:rsidR="0045773E" w:rsidRPr="006A3876" w:rsidDel="00BC59E7">
          <w:rPr>
            <w:rStyle w:val="CommentReference"/>
            <w:lang w:eastAsia="en-US"/>
          </w:rPr>
          <w:commentReference w:id="117"/>
        </w:r>
        <w:r w:rsidRPr="006A3876" w:rsidDel="00BC59E7">
          <w:rPr>
            <w:lang w:eastAsia="en-US"/>
          </w:rPr>
          <w:delText>)</w:delText>
        </w:r>
      </w:del>
      <w:r w:rsidRPr="006A3876">
        <w:rPr>
          <w:lang w:eastAsia="en-US"/>
        </w:rPr>
        <w:t xml:space="preserve">, BabylonJS </w:t>
      </w:r>
      <w:r w:rsidRPr="006A3876">
        <w:rPr>
          <w:lang w:eastAsia="en-US"/>
        </w:rPr>
        <w:fldChar w:fldCharType="begin"/>
      </w:r>
      <w:r w:rsidRPr="006A3876">
        <w:rPr>
          <w:lang w:eastAsia="en-US"/>
        </w:rPr>
        <w:instrText xml:space="preserve"> ADDIN ZOTERO_ITEM CSL_CITATION {"citationID":"UyX59cTH","properties":{"formattedCitation":"(Warner 2018)","plainCitation":"(Warner 2018)","noteIndex":0},"citationItems":[{"id":1283,"uris":["http://zotero.org/groups/4599106/items/GXDW58UM"],"itemData":{"id":1283,"type":"webpage","abstract":"By creating a web map or 3D scene, you can share your spatial data with anyone via a URL. Learn pros and cons of various libraries and the steps involved.","container-title":"Safe Software","language":"en-CA","title":"8+ Ways to Visualize Geospatial Data in a Web Browser","URL":"https://www.safe.com/blog/2018/12/visualize-geospatial-data-web-browser/","author":[{"family":"Warner","given":"Tiana"}],"accessed":{"date-parts":[["2023",1,28]]},"issued":{"date-parts":[["2018",12,3]]},"citation-key":"warnerWaysVisualizeGeospatial2018"}}],"schema":"https://github.com/citation-style-language/schema/raw/master/csl-citation.json"} </w:instrText>
      </w:r>
      <w:r w:rsidRPr="006A3876">
        <w:rPr>
          <w:lang w:eastAsia="en-US"/>
        </w:rPr>
        <w:fldChar w:fldCharType="separate"/>
      </w:r>
      <w:r w:rsidRPr="006A3876">
        <w:t>(Warner 2018)</w:t>
      </w:r>
      <w:r w:rsidRPr="006A3876">
        <w:rPr>
          <w:lang w:eastAsia="en-US"/>
        </w:rPr>
        <w:fldChar w:fldCharType="end"/>
      </w:r>
      <w:r w:rsidR="008F1DB5" w:rsidRPr="006A3876">
        <w:rPr>
          <w:lang w:eastAsia="en-US"/>
        </w:rPr>
        <w:t xml:space="preserve">. </w:t>
      </w:r>
      <w:r w:rsidRPr="006A3876">
        <w:rPr>
          <w:lang w:eastAsia="en-US"/>
        </w:rPr>
        <w:t>A propojení těchto technologií s technologiemi umožňující vizualizaci 3D dat popř. VR na webu. Threebox, deck.gl</w:t>
      </w:r>
      <w:r w:rsidR="00476706" w:rsidRPr="006A3876">
        <w:rPr>
          <w:lang w:eastAsia="en-US"/>
        </w:rPr>
        <w:t>.</w:t>
      </w:r>
    </w:p>
    <w:p w14:paraId="7D84AB86" w14:textId="36EB14A9" w:rsidR="004C6D06" w:rsidRPr="006A3876" w:rsidRDefault="004C6D06" w:rsidP="002656D4">
      <w:pPr>
        <w:pStyle w:val="Heading2"/>
        <w:rPr>
          <w:lang w:val="cs-CZ"/>
        </w:rPr>
      </w:pPr>
      <w:r w:rsidRPr="006A3876">
        <w:rPr>
          <w:lang w:val="cs-CZ"/>
        </w:rPr>
        <w:t>Desktop</w:t>
      </w:r>
    </w:p>
    <w:p w14:paraId="5AAB75C1" w14:textId="7ED14F57" w:rsidR="004C6D06" w:rsidRPr="006A3876" w:rsidRDefault="004C6D06" w:rsidP="004C6D06">
      <w:pPr>
        <w:rPr>
          <w:lang w:eastAsia="cs-CZ"/>
        </w:rPr>
      </w:pPr>
      <w:r w:rsidRPr="006A3876">
        <w:rPr>
          <w:lang w:eastAsia="cs-CZ"/>
        </w:rPr>
        <w:t>Unity, Blender, CAD?</w:t>
      </w:r>
    </w:p>
    <w:p w14:paraId="7FA98C67" w14:textId="313D6C18" w:rsidR="008A6A36" w:rsidRPr="006A3876" w:rsidRDefault="00E364D4" w:rsidP="002656D4">
      <w:pPr>
        <w:pStyle w:val="Heading2"/>
        <w:rPr>
          <w:lang w:val="cs-CZ"/>
        </w:rPr>
      </w:pPr>
      <w:r w:rsidRPr="006A3876">
        <w:rPr>
          <w:lang w:val="cs-CZ"/>
        </w:rPr>
        <w:t>Webový vývoj</w:t>
      </w:r>
    </w:p>
    <w:p w14:paraId="1C68AF29" w14:textId="2BEF1B22" w:rsidR="00FC5365" w:rsidRPr="006A3876" w:rsidRDefault="00FC5365" w:rsidP="00FC5365">
      <w:r w:rsidRPr="006A3876">
        <w:t>Benefity volby webových technologií pro 3D geografickou vizualizaci. Primárním benefitem webové vizualizace je dostupnost (</w:t>
      </w:r>
      <w:r w:rsidRPr="006A3876">
        <w:rPr>
          <w:i/>
          <w:iCs/>
        </w:rPr>
        <w:t>availability</w:t>
      </w:r>
      <w:r w:rsidRPr="006A3876">
        <w:t>) a přístupnost (</w:t>
      </w:r>
      <w:r w:rsidRPr="006A3876">
        <w:rPr>
          <w:i/>
          <w:iCs/>
        </w:rPr>
        <w:t>accesability)</w:t>
      </w:r>
      <w:r w:rsidRPr="006A3876">
        <w:t xml:space="preserve"> oproti desktopovým aplikacím. </w:t>
      </w:r>
      <w:r w:rsidRPr="006A3876">
        <w:rPr>
          <w:color w:val="000000" w:themeColor="text1"/>
        </w:rPr>
        <w:t>Jelikož web je platformě a hardwarově agnostický, tedy je možné k němu přistupovat takřka skrze veškerý běžně</w:t>
      </w:r>
      <w:r w:rsidRPr="006A3876">
        <w:t xml:space="preserve"> užívaný hardware a software. V případě 3D vizualizace a </w:t>
      </w:r>
      <w:r w:rsidR="006B6B7E" w:rsidRPr="006A3876">
        <w:t>virtuální</w:t>
      </w:r>
      <w:r w:rsidRPr="006A3876">
        <w:t xml:space="preserve"> reality je </w:t>
      </w:r>
      <w:r w:rsidR="006B6B7E" w:rsidRPr="006A3876">
        <w:t>dostupnost</w:t>
      </w:r>
      <w:r w:rsidRPr="006A3876">
        <w:t xml:space="preserve"> a přístupnost v posledních letech umožněna díky výraznému vývoji</w:t>
      </w:r>
      <w:r w:rsidR="00FD0AFD" w:rsidRPr="006A3876">
        <w:t xml:space="preserve"> HTML5, </w:t>
      </w:r>
      <w:r w:rsidRPr="006A3876">
        <w:t xml:space="preserve">WebGL a WebXR technologií. Dalším z benefitů je fakt, že většina globálně užívaných aplikací se postupně přesouvá z desktopových řešení do webového prohlížeče (Microsoft Office Suite aj.) </w:t>
      </w:r>
      <w:r w:rsidRPr="006A3876">
        <w:fldChar w:fldCharType="begin"/>
      </w:r>
      <w:r w:rsidR="0014392A" w:rsidRPr="006A3876">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6A3876">
        <w:fldChar w:fldCharType="separate"/>
      </w:r>
      <w:r w:rsidRPr="006A3876">
        <w:rPr>
          <w:rFonts w:cs="Times New Roman"/>
          <w:szCs w:val="24"/>
        </w:rPr>
        <w:t>(Řeháček 2020)</w:t>
      </w:r>
      <w:r w:rsidRPr="006A3876">
        <w:fldChar w:fldCharType="end"/>
      </w:r>
      <w:r w:rsidRPr="006A3876">
        <w:t>.</w:t>
      </w:r>
    </w:p>
    <w:p w14:paraId="7A6E33FE" w14:textId="4B3C8B09" w:rsidR="00E364D4" w:rsidRPr="006A3876" w:rsidRDefault="00E364D4" w:rsidP="00E364D4">
      <w:r w:rsidRPr="006A3876">
        <w:t>Tvorba klasických webových aplikací je umožněna pomocí kombinace technologií tzv.</w:t>
      </w:r>
      <w:r w:rsidRPr="006A3876">
        <w:rPr>
          <w:i/>
          <w:iCs/>
        </w:rPr>
        <w:t xml:space="preserve"> web-standard technologies</w:t>
      </w:r>
      <w:r w:rsidRPr="006A3876">
        <w:t xml:space="preserve"> </w:t>
      </w:r>
      <w:r w:rsidRPr="006A3876">
        <w:fldChar w:fldCharType="begin"/>
      </w:r>
      <w:r w:rsidR="0014392A" w:rsidRPr="006A3876">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6A3876">
        <w:fldChar w:fldCharType="separate"/>
      </w:r>
      <w:r w:rsidRPr="006A3876">
        <w:rPr>
          <w:rFonts w:cs="Times New Roman"/>
          <w:szCs w:val="24"/>
        </w:rPr>
        <w:t>(Řeháček 2020)</w:t>
      </w:r>
      <w:r w:rsidRPr="006A3876">
        <w:fldChar w:fldCharType="end"/>
      </w:r>
      <w:r w:rsidRPr="006A3876">
        <w:t xml:space="preserve"> jimiž jsou:</w:t>
      </w:r>
    </w:p>
    <w:p w14:paraId="6FA0C7BF" w14:textId="53FE3DE5" w:rsidR="00E364D4" w:rsidRPr="006A3876" w:rsidRDefault="00E364D4" w:rsidP="00E364D4">
      <w:pPr>
        <w:pStyle w:val="Normlnprvnodsazen"/>
        <w:numPr>
          <w:ilvl w:val="0"/>
          <w:numId w:val="11"/>
        </w:numPr>
        <w:rPr>
          <w:lang w:eastAsia="en-US"/>
        </w:rPr>
      </w:pPr>
      <w:r w:rsidRPr="006A3876">
        <w:rPr>
          <w:lang w:eastAsia="en-US"/>
        </w:rPr>
        <w:t>HTML – značkovací jazyk určující strukturu a obsah webové stránky</w:t>
      </w:r>
    </w:p>
    <w:p w14:paraId="5B995454" w14:textId="1943DE7C" w:rsidR="00E364D4" w:rsidRPr="006A3876" w:rsidRDefault="00E364D4" w:rsidP="00E364D4">
      <w:pPr>
        <w:pStyle w:val="Normlnprvnodsazen"/>
        <w:numPr>
          <w:ilvl w:val="0"/>
          <w:numId w:val="11"/>
        </w:numPr>
        <w:rPr>
          <w:lang w:eastAsia="en-US"/>
        </w:rPr>
      </w:pPr>
      <w:r w:rsidRPr="006A3876">
        <w:rPr>
          <w:lang w:eastAsia="en-US"/>
        </w:rPr>
        <w:t>CSS – kaskádový stylovací jazyk určující vzhled obsahu stránky</w:t>
      </w:r>
    </w:p>
    <w:p w14:paraId="5BBB04C6" w14:textId="438059F8" w:rsidR="00E364D4" w:rsidRPr="006A3876" w:rsidRDefault="00E364D4" w:rsidP="00E364D4">
      <w:pPr>
        <w:pStyle w:val="Normlnprvnodsazen"/>
        <w:numPr>
          <w:ilvl w:val="0"/>
          <w:numId w:val="11"/>
        </w:numPr>
        <w:rPr>
          <w:lang w:eastAsia="en-US"/>
        </w:rPr>
      </w:pPr>
      <w:r w:rsidRPr="006A3876">
        <w:rPr>
          <w:lang w:eastAsia="en-US"/>
        </w:rPr>
        <w:t xml:space="preserve">SVG – značkovací jazyk umožňující </w:t>
      </w:r>
      <w:commentRangeStart w:id="118"/>
      <w:commentRangeStart w:id="119"/>
      <w:r w:rsidRPr="006A3876">
        <w:rPr>
          <w:lang w:eastAsia="en-US"/>
        </w:rPr>
        <w:t>2</w:t>
      </w:r>
      <w:del w:id="120" w:author="Lukáš Herman" w:date="2023-02-10T18:48:00Z">
        <w:r w:rsidRPr="006A3876" w:rsidDel="0045773E">
          <w:rPr>
            <w:lang w:eastAsia="en-US"/>
          </w:rPr>
          <w:delText xml:space="preserve"> </w:delText>
        </w:r>
      </w:del>
      <w:r w:rsidRPr="006A3876">
        <w:rPr>
          <w:lang w:eastAsia="en-US"/>
        </w:rPr>
        <w:t>D</w:t>
      </w:r>
      <w:commentRangeEnd w:id="118"/>
      <w:r w:rsidR="0045773E" w:rsidRPr="006A3876">
        <w:rPr>
          <w:rStyle w:val="CommentReference"/>
          <w:lang w:eastAsia="en-US"/>
        </w:rPr>
        <w:commentReference w:id="118"/>
      </w:r>
      <w:commentRangeEnd w:id="119"/>
      <w:r w:rsidR="009C30BB" w:rsidRPr="006A3876">
        <w:rPr>
          <w:rStyle w:val="CommentReference"/>
          <w:lang w:eastAsia="en-US"/>
        </w:rPr>
        <w:commentReference w:id="119"/>
      </w:r>
      <w:r w:rsidRPr="006A3876">
        <w:rPr>
          <w:lang w:eastAsia="en-US"/>
        </w:rPr>
        <w:t xml:space="preserve"> vektorovou grafiku na webu</w:t>
      </w:r>
    </w:p>
    <w:p w14:paraId="6DDA010C" w14:textId="3299B61E" w:rsidR="00476706" w:rsidRPr="006A3876" w:rsidRDefault="00E364D4" w:rsidP="00476706">
      <w:pPr>
        <w:pStyle w:val="Normlnprvnodsazen"/>
        <w:numPr>
          <w:ilvl w:val="0"/>
          <w:numId w:val="11"/>
        </w:numPr>
        <w:rPr>
          <w:lang w:eastAsia="en-US"/>
        </w:rPr>
      </w:pPr>
      <w:r w:rsidRPr="006A3876">
        <w:rPr>
          <w:lang w:eastAsia="en-US"/>
        </w:rPr>
        <w:lastRenderedPageBreak/>
        <w:t>JavaScript – vysokoúrovňový jazyk umožňující interakci s obsahem a vzhlede</w:t>
      </w:r>
      <w:r w:rsidR="005B388F" w:rsidRPr="006A3876">
        <w:rPr>
          <w:lang w:eastAsia="en-US"/>
        </w:rPr>
        <w:t>m</w:t>
      </w:r>
    </w:p>
    <w:p w14:paraId="5BC5D698" w14:textId="4FC65DB5" w:rsidR="00476706" w:rsidRPr="006A3876" w:rsidRDefault="00476706" w:rsidP="00476706">
      <w:pPr>
        <w:pStyle w:val="Normlnprvnodsazen"/>
        <w:rPr>
          <w:lang w:eastAsia="en-US"/>
        </w:rPr>
      </w:pPr>
    </w:p>
    <w:p w14:paraId="0805D674" w14:textId="45ECDD72" w:rsidR="00476706" w:rsidRPr="006A3876" w:rsidRDefault="00476706" w:rsidP="00476706">
      <w:pPr>
        <w:pStyle w:val="Normlnprvnodsazen"/>
        <w:rPr>
          <w:lang w:eastAsia="en-US"/>
        </w:rPr>
      </w:pPr>
      <w:r w:rsidRPr="006A3876">
        <w:rPr>
          <w:lang w:eastAsia="en-US"/>
        </w:rPr>
        <w:t>Mezi webové standardy je pak volněji možné zařadit i klíčové API (DOM, WebGL, WebXR), které umožňují snazší vývoj pro webové prostředí.</w:t>
      </w:r>
    </w:p>
    <w:p w14:paraId="5CE55A91" w14:textId="7BCD18EC" w:rsidR="005D3850" w:rsidRPr="006A3876" w:rsidRDefault="003F5B02" w:rsidP="005D3850">
      <w:pPr>
        <w:pStyle w:val="Heading3"/>
      </w:pPr>
      <w:r w:rsidRPr="006A3876">
        <w:t>Grafika na webu</w:t>
      </w:r>
      <w:r w:rsidR="005D3850" w:rsidRPr="006A3876">
        <w:t xml:space="preserve"> – 2D – 3D - VR</w:t>
      </w:r>
    </w:p>
    <w:p w14:paraId="39D6A57A" w14:textId="13BF662F" w:rsidR="003F5B02" w:rsidRPr="006A3876" w:rsidRDefault="003F5B02" w:rsidP="003F5B02">
      <w:r w:rsidRPr="006A3876">
        <w:rPr>
          <w:highlight w:val="yellow"/>
        </w:rPr>
        <w:t xml:space="preserve">… </w:t>
      </w:r>
      <w:r w:rsidRPr="006A3876">
        <w:rPr>
          <w:highlight w:val="yellow"/>
        </w:rPr>
        <w:fldChar w:fldCharType="begin"/>
      </w:r>
      <w:r w:rsidRPr="006A3876">
        <w:rPr>
          <w:highlight w:val="yellow"/>
        </w:rPr>
        <w:instrText xml:space="preserve"> ADDIN ZOTERO_ITEM CSL_CITATION {"citationID":"eyx5q78P","properties":{"formattedCitation":"(Evans et al. 2014)","plainCitation":"(Evans et al. 2014)","noteIndex":0},"citationItems":[{"id":1323,"uris":["http://zotero.org/groups/4599106/items/ZVF9BTXI"],"itemData":{"id":1323,"type":"article-journal","abstract":"In recent years, 3D graphics has become an increasingly important part of the multimedia web experience. Following on from the advent of the X3D standard and the definition of a declarative approach to presenting 3D graphics on the web, the rise of WebGL has allowed lower level access to graphics hardware of ever increasing power. In parallel, remote rendering techniques permit streaming of high-quality 3D graphics onto a wide range of devices, and recent years have also seen much research on methods of content delivery for web-based 3D applications. All this development is reflected in the increasing number of application fields for the 3D web. In this paper, we reflect this activity by presenting the first survey of the state of the art in the field. We review every major approach to produce real-time 3D graphics rendering in the browser, briefly summarise the approaches for remote rendering of 3D graphics, before surveying complementary research on data compression methods, and notable application fields. We conclude by assessing the impact and popularity of the 3D web, reviewing the past and looking to the future.","container-title":"Computers &amp; Graphics","DOI":"10.1016/j.cag.2014.02.002","ISSN":"0097-8493","journalAbbreviation":"Computers &amp; Graphics","language":"en","page":"43-61","source":"ScienceDirect","title":"3D graphics on the web: A survey","title-short":"3D graphics on the web","volume":"41","author":[{"family":"Evans","given":"Alun"},{"family":"Romeo","given":"Marco"},{"family":"Bahrehmand","given":"Arash"},{"family":"Agenjo","given":"Javi"},{"family":"Blat","given":"Josep"}],"issued":{"date-parts":[["2014",6,1]]},"citation-key":"evans3DGraphicsWeb2014"}}],"schema":"https://github.com/citation-style-language/schema/raw/master/csl-citation.json"} </w:instrText>
      </w:r>
      <w:r w:rsidRPr="006A3876">
        <w:rPr>
          <w:highlight w:val="yellow"/>
        </w:rPr>
        <w:fldChar w:fldCharType="separate"/>
      </w:r>
      <w:r w:rsidRPr="006A3876">
        <w:rPr>
          <w:highlight w:val="yellow"/>
        </w:rPr>
        <w:t>(Evans et al. 2014)</w:t>
      </w:r>
      <w:r w:rsidRPr="006A3876">
        <w:rPr>
          <w:highlight w:val="yellow"/>
        </w:rPr>
        <w:fldChar w:fldCharType="end"/>
      </w:r>
    </w:p>
    <w:p w14:paraId="30BFCC40" w14:textId="39157F90" w:rsidR="005D3850" w:rsidRPr="006A3876" w:rsidRDefault="005D3850" w:rsidP="005D3850">
      <w:pPr>
        <w:pStyle w:val="Normlnprvnodsazen"/>
        <w:ind w:firstLine="0"/>
        <w:rPr>
          <w:lang w:eastAsia="en-US"/>
        </w:rPr>
      </w:pPr>
      <w:r w:rsidRPr="006A3876">
        <w:rPr>
          <w:highlight w:val="yellow"/>
          <w:lang w:eastAsia="en-US"/>
        </w:rPr>
        <w:t xml:space="preserve">… </w:t>
      </w:r>
      <w:r w:rsidRPr="006A3876">
        <w:rPr>
          <w:highlight w:val="yellow"/>
          <w:lang w:eastAsia="en-US"/>
        </w:rPr>
        <w:fldChar w:fldCharType="begin"/>
      </w:r>
      <w:r w:rsidRPr="006A3876">
        <w:rPr>
          <w:highlight w:val="yellow"/>
          <w:lang w:eastAsia="en-US"/>
        </w:rPr>
        <w:instrText xml:space="preserve"> ADDIN ZOTERO_ITEM CSL_CITATION {"citationID":"fXL18Zr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Pr="006A3876">
        <w:rPr>
          <w:highlight w:val="yellow"/>
          <w:lang w:eastAsia="en-US"/>
        </w:rPr>
        <w:fldChar w:fldCharType="separate"/>
      </w:r>
      <w:r w:rsidRPr="006A3876">
        <w:rPr>
          <w:highlight w:val="yellow"/>
        </w:rPr>
        <w:t>(Stachon, Kubicek, Herman 2020)</w:t>
      </w:r>
      <w:r w:rsidRPr="006A3876">
        <w:rPr>
          <w:highlight w:val="yellow"/>
          <w:lang w:eastAsia="en-US"/>
        </w:rPr>
        <w:fldChar w:fldCharType="end"/>
      </w:r>
    </w:p>
    <w:p w14:paraId="6A1BA144" w14:textId="110354A9" w:rsidR="007F7BCF" w:rsidRPr="006A3876" w:rsidRDefault="007F7BCF" w:rsidP="007F7BCF">
      <w:pPr>
        <w:pStyle w:val="Heading3"/>
      </w:pPr>
      <w:r w:rsidRPr="006A3876">
        <w:t>Web APIs</w:t>
      </w:r>
    </w:p>
    <w:p w14:paraId="5487BB02" w14:textId="2DB756DF" w:rsidR="001E2B61" w:rsidRPr="006A3876" w:rsidRDefault="001E2B61" w:rsidP="001E2B61">
      <w:pPr>
        <w:pStyle w:val="Malnadpis"/>
      </w:pPr>
      <w:r w:rsidRPr="006A3876">
        <w:t>DOM</w:t>
      </w:r>
      <w:r w:rsidR="00260F6F" w:rsidRPr="006A3876">
        <w:t xml:space="preserve"> API</w:t>
      </w:r>
    </w:p>
    <w:p w14:paraId="42A1819A" w14:textId="4DF53F01" w:rsidR="00C5214A" w:rsidRPr="006A3876" w:rsidRDefault="001E2B61" w:rsidP="001E2B61">
      <w:r w:rsidRPr="006A3876">
        <w:t>Při zpracování HTML dokumentu prohlížečem se vytvoří abstraktní stromová datová struktura, která se používá k vykreslení stránky. Tato struktura je poté přístupná prostřednictvím rozhraní, nazvaného DOM (</w:t>
      </w:r>
      <w:r w:rsidRPr="006A3876">
        <w:rPr>
          <w:i/>
          <w:iCs/>
        </w:rPr>
        <w:t>Document Object Model</w:t>
      </w:r>
      <w:r w:rsidRPr="006A3876">
        <w:t>)</w:t>
      </w:r>
      <w:r w:rsidR="00C5214A" w:rsidRPr="006A3876">
        <w:t xml:space="preserve"> </w:t>
      </w:r>
      <w:r w:rsidR="00C5214A" w:rsidRPr="006A3876">
        <w:fldChar w:fldCharType="begin"/>
      </w:r>
      <w:r w:rsidR="0014392A" w:rsidRPr="006A3876">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6A3876">
        <w:fldChar w:fldCharType="separate"/>
      </w:r>
      <w:r w:rsidR="00C5214A" w:rsidRPr="006A3876">
        <w:rPr>
          <w:rFonts w:cs="Times New Roman"/>
          <w:szCs w:val="24"/>
        </w:rPr>
        <w:t>(Řeháček 2020)</w:t>
      </w:r>
      <w:r w:rsidR="00C5214A" w:rsidRPr="006A3876">
        <w:fldChar w:fldCharType="end"/>
      </w:r>
      <w:r w:rsidRPr="006A3876">
        <w:t>.</w:t>
      </w:r>
      <w:r w:rsidR="00C5214A" w:rsidRPr="006A3876">
        <w:t xml:space="preserve"> Reprezentuje daný HTML dokument tak aby se dalo manipulovat s jeho strukturou, stylem a obsahem, pomocí skriptovacího jazyka např. JavaScript</w:t>
      </w:r>
      <w:r w:rsidR="009C7ECC" w:rsidRPr="006A3876">
        <w:t xml:space="preserve"> </w:t>
      </w:r>
      <w:r w:rsidR="009C7ECC" w:rsidRPr="006A3876">
        <w:fldChar w:fldCharType="begin"/>
      </w:r>
      <w:r w:rsidR="0014392A" w:rsidRPr="006A3876">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6A3876">
        <w:fldChar w:fldCharType="separate"/>
      </w:r>
      <w:r w:rsidR="005B388F" w:rsidRPr="006A3876">
        <w:t>(MDN Contributors 2022a)</w:t>
      </w:r>
      <w:r w:rsidR="009C7ECC" w:rsidRPr="006A3876">
        <w:fldChar w:fldCharType="end"/>
      </w:r>
      <w:r w:rsidR="009C7ECC" w:rsidRPr="006A3876">
        <w:t>.</w:t>
      </w:r>
    </w:p>
    <w:p w14:paraId="378DF447" w14:textId="77777777" w:rsidR="003F5B02" w:rsidRPr="006A3876" w:rsidRDefault="009C7ECC" w:rsidP="003F5B02">
      <w:pPr>
        <w:pStyle w:val="Normlnprvnodsazen"/>
        <w:keepNext/>
      </w:pPr>
      <w:r w:rsidRPr="006A3876">
        <w:rPr>
          <w:noProof/>
          <w:lang w:eastAsia="en-US"/>
        </w:rPr>
        <w:drawing>
          <wp:inline distT="0" distB="0" distL="0" distR="0" wp14:anchorId="7650F4FE" wp14:editId="510CBE04">
            <wp:extent cx="3436347" cy="1609344"/>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stretch>
                      <a:fillRect/>
                    </a:stretch>
                  </pic:blipFill>
                  <pic:spPr>
                    <a:xfrm>
                      <a:off x="0" y="0"/>
                      <a:ext cx="3471330" cy="1625728"/>
                    </a:xfrm>
                    <a:prstGeom prst="rect">
                      <a:avLst/>
                    </a:prstGeom>
                  </pic:spPr>
                </pic:pic>
              </a:graphicData>
            </a:graphic>
          </wp:inline>
        </w:drawing>
      </w:r>
    </w:p>
    <w:p w14:paraId="006F13A4" w14:textId="34FFA0C4" w:rsidR="009C7ECC" w:rsidRPr="006A3876" w:rsidRDefault="003F5B02" w:rsidP="006E0000">
      <w:pPr>
        <w:pStyle w:val="Caption"/>
      </w:pPr>
      <w:r w:rsidRPr="006A3876">
        <w:t xml:space="preserve">Obr. </w:t>
      </w:r>
      <w:r w:rsidRPr="006A3876">
        <w:fldChar w:fldCharType="begin"/>
      </w:r>
      <w:r w:rsidRPr="006A3876">
        <w:instrText xml:space="preserve"> SEQ Obr. \* ARABIC </w:instrText>
      </w:r>
      <w:r w:rsidRPr="006A3876">
        <w:fldChar w:fldCharType="separate"/>
      </w:r>
      <w:r w:rsidR="00C576A2" w:rsidRPr="006A3876">
        <w:rPr>
          <w:noProof/>
        </w:rPr>
        <w:t>12</w:t>
      </w:r>
      <w:r w:rsidRPr="006A3876">
        <w:fldChar w:fldCharType="end"/>
      </w:r>
      <w:r w:rsidRPr="006A3876">
        <w:t xml:space="preserve">  Zdrojový kód HTML a DOM struktura (převzato z: (Řeháček 2020))</w:t>
      </w:r>
    </w:p>
    <w:p w14:paraId="70D169F5" w14:textId="77777777" w:rsidR="004D3AA8" w:rsidRPr="006A3876" w:rsidRDefault="007F7BCF" w:rsidP="003F5B02">
      <w:pPr>
        <w:pStyle w:val="Malnadpis"/>
      </w:pPr>
      <w:r w:rsidRPr="006A3876">
        <w:t>WebGL API</w:t>
      </w:r>
    </w:p>
    <w:p w14:paraId="4B13A82A" w14:textId="3BD1BF24" w:rsidR="001B4E45" w:rsidRPr="006A3876" w:rsidRDefault="004D3AA8" w:rsidP="003F5B02">
      <w:pPr>
        <w:rPr>
          <w:bCs/>
        </w:rPr>
      </w:pPr>
      <w:r w:rsidRPr="006A3876">
        <w:rPr>
          <w:bCs/>
        </w:rPr>
        <w:t>J</w:t>
      </w:r>
      <w:r w:rsidR="007F7BCF" w:rsidRPr="006A3876">
        <w:rPr>
          <w:bCs/>
        </w:rPr>
        <w:t>edná se o</w:t>
      </w:r>
      <w:r w:rsidR="005B388F" w:rsidRPr="006A3876">
        <w:rPr>
          <w:bCs/>
        </w:rPr>
        <w:t xml:space="preserve"> </w:t>
      </w:r>
      <w:r w:rsidR="00FD0AFD" w:rsidRPr="006A3876">
        <w:rPr>
          <w:bCs/>
        </w:rPr>
        <w:t>nízko úrovňové</w:t>
      </w:r>
      <w:r w:rsidR="005B388F" w:rsidRPr="006A3876">
        <w:rPr>
          <w:bCs/>
        </w:rPr>
        <w:t xml:space="preserve"> </w:t>
      </w:r>
      <w:r w:rsidR="007F7BCF" w:rsidRPr="006A3876">
        <w:rPr>
          <w:bCs/>
        </w:rPr>
        <w:t>Javascriptové aplikační rozhraní, které umožňuje vysoko výkonnostní vykreslování interaktivní 3D a 2D grafiky v rámci kompatibilního webového prohlížeče. Díky tomu, že WebGL následuje implementaci OpenGL ES (</w:t>
      </w:r>
      <w:r w:rsidR="007F7BCF" w:rsidRPr="006A3876">
        <w:rPr>
          <w:bCs/>
          <w:i/>
          <w:iCs/>
        </w:rPr>
        <w:t>OpenGL for Embedded Systems</w:t>
      </w:r>
      <w:r w:rsidR="007F7BCF" w:rsidRPr="006A3876">
        <w:rPr>
          <w:rStyle w:val="FootnoteReference"/>
          <w:bCs/>
          <w:i/>
          <w:iCs/>
        </w:rPr>
        <w:footnoteReference w:id="1"/>
      </w:r>
      <w:r w:rsidR="007F7BCF" w:rsidRPr="006A3876">
        <w:rPr>
          <w:bCs/>
        </w:rPr>
        <w:t>)  je možné v rámci webových stránek využívat výpočetní síly grafických karet v zařízení uživatele</w:t>
      </w:r>
      <w:r w:rsidR="00F64A6B" w:rsidRPr="006A3876">
        <w:rPr>
          <w:bCs/>
        </w:rPr>
        <w:t xml:space="preserve"> </w:t>
      </w:r>
      <w:r w:rsidR="005C57E5" w:rsidRPr="006A3876">
        <w:rPr>
          <w:bCs/>
        </w:rPr>
        <w:fldChar w:fldCharType="begin"/>
      </w:r>
      <w:r w:rsidR="0014392A" w:rsidRPr="006A3876">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6A3876">
        <w:rPr>
          <w:bCs/>
        </w:rPr>
        <w:fldChar w:fldCharType="separate"/>
      </w:r>
      <w:r w:rsidR="005B388F" w:rsidRPr="006A3876">
        <w:rPr>
          <w:bCs/>
        </w:rPr>
        <w:t>(MDN Contributors 2022b)</w:t>
      </w:r>
      <w:r w:rsidR="005C57E5" w:rsidRPr="006A3876">
        <w:rPr>
          <w:bCs/>
        </w:rPr>
        <w:fldChar w:fldCharType="end"/>
      </w:r>
      <w:r w:rsidR="005B388F" w:rsidRPr="006A3876">
        <w:rPr>
          <w:bCs/>
        </w:rPr>
        <w:t xml:space="preserve">. WebGL je přístupné skrze HTML5 Canvas element. Díky WebGL je implementováno přímo v prohlížečích, tudíž není potřeba žádných pluginů </w:t>
      </w:r>
      <w:r w:rsidR="005B388F" w:rsidRPr="006A3876">
        <w:rPr>
          <w:bCs/>
        </w:rPr>
        <w:fldChar w:fldCharType="begin"/>
      </w:r>
      <w:r w:rsidR="0014392A" w:rsidRPr="006A3876">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6A3876">
        <w:rPr>
          <w:bCs/>
        </w:rPr>
        <w:fldChar w:fldCharType="separate"/>
      </w:r>
      <w:r w:rsidR="005B388F" w:rsidRPr="006A3876">
        <w:rPr>
          <w:bCs/>
        </w:rPr>
        <w:t>(Khronos Group 2023)</w:t>
      </w:r>
      <w:r w:rsidR="005B388F" w:rsidRPr="006A3876">
        <w:rPr>
          <w:bCs/>
        </w:rPr>
        <w:fldChar w:fldCharType="end"/>
      </w:r>
      <w:r w:rsidR="005B388F" w:rsidRPr="006A3876">
        <w:rPr>
          <w:bCs/>
        </w:rPr>
        <w:t>. WebGL pro vykreslování využívá jazyk GLSL</w:t>
      </w:r>
      <w:r w:rsidR="00D3616A" w:rsidRPr="006A3876">
        <w:rPr>
          <w:bCs/>
        </w:rPr>
        <w:t xml:space="preserve">, který popisuje </w:t>
      </w:r>
      <w:r w:rsidR="00107E45" w:rsidRPr="006A3876">
        <w:rPr>
          <w:bCs/>
        </w:rPr>
        <w:t>způsob,</w:t>
      </w:r>
      <w:r w:rsidR="00D3616A" w:rsidRPr="006A3876">
        <w:rPr>
          <w:bCs/>
        </w:rPr>
        <w:t xml:space="preserve"> jakým je daný objekt vykreslen (</w:t>
      </w:r>
      <w:r w:rsidR="00D3616A" w:rsidRPr="006A3876">
        <w:rPr>
          <w:bCs/>
          <w:i/>
          <w:iCs/>
        </w:rPr>
        <w:t>shader</w:t>
      </w:r>
      <w:r w:rsidR="00D3616A" w:rsidRPr="006A3876">
        <w:rPr>
          <w:bCs/>
        </w:rPr>
        <w:t>)</w:t>
      </w:r>
      <w:r w:rsidR="00FD0AFD" w:rsidRPr="006A3876">
        <w:rPr>
          <w:bCs/>
        </w:rPr>
        <w:t xml:space="preserve">. </w:t>
      </w:r>
      <w:commentRangeStart w:id="121"/>
      <w:commentRangeStart w:id="122"/>
      <w:r w:rsidR="001B4E45" w:rsidRPr="006A3876">
        <w:rPr>
          <w:bCs/>
        </w:rPr>
        <w:t>WebGL je základem</w:t>
      </w:r>
      <w:ins w:id="123" w:author="Lukáš Herman" w:date="2023-02-10T18:45:00Z">
        <w:r w:rsidR="0045773E" w:rsidRPr="006A3876">
          <w:rPr>
            <w:bCs/>
          </w:rPr>
          <w:t xml:space="preserve">, který dále </w:t>
        </w:r>
      </w:ins>
      <w:del w:id="124" w:author="Lukáš Herman" w:date="2023-02-10T18:45:00Z">
        <w:r w:rsidR="001B4E45" w:rsidRPr="006A3876" w:rsidDel="0045773E">
          <w:rPr>
            <w:bCs/>
          </w:rPr>
          <w:delText xml:space="preserve"> pro </w:delText>
        </w:r>
      </w:del>
      <w:r w:rsidR="001B4E45" w:rsidRPr="006A3876">
        <w:rPr>
          <w:bCs/>
        </w:rPr>
        <w:t>rozš</w:t>
      </w:r>
      <w:ins w:id="125" w:author="Lukáš Herman" w:date="2023-02-10T18:45:00Z">
        <w:r w:rsidR="0045773E" w:rsidRPr="006A3876">
          <w:rPr>
            <w:bCs/>
          </w:rPr>
          <w:t>iřují</w:t>
        </w:r>
      </w:ins>
      <w:del w:id="126" w:author="Lukáš Herman" w:date="2023-02-10T18:45:00Z">
        <w:r w:rsidR="001B4E45" w:rsidRPr="006A3876" w:rsidDel="0045773E">
          <w:rPr>
            <w:bCs/>
          </w:rPr>
          <w:delText>íření</w:delText>
        </w:r>
      </w:del>
      <w:r w:rsidR="001B4E45" w:rsidRPr="006A3876">
        <w:rPr>
          <w:bCs/>
        </w:rPr>
        <w:t xml:space="preserve"> </w:t>
      </w:r>
      <w:del w:id="127" w:author="Lukáš Herman" w:date="2023-02-10T18:45:00Z">
        <w:r w:rsidR="001B4E45" w:rsidRPr="006A3876" w:rsidDel="0045773E">
          <w:rPr>
            <w:bCs/>
          </w:rPr>
          <w:delText xml:space="preserve">pomocí </w:delText>
        </w:r>
      </w:del>
      <w:r w:rsidR="001B4E45" w:rsidRPr="006A3876">
        <w:rPr>
          <w:bCs/>
        </w:rPr>
        <w:t>JavaScript</w:t>
      </w:r>
      <w:del w:id="128" w:author="Lukáš Herman" w:date="2023-02-10T18:45:00Z">
        <w:r w:rsidR="001B4E45" w:rsidRPr="006A3876" w:rsidDel="0045773E">
          <w:rPr>
            <w:bCs/>
          </w:rPr>
          <w:delText>ových</w:delText>
        </w:r>
      </w:del>
      <w:r w:rsidR="001B4E45" w:rsidRPr="006A3876">
        <w:rPr>
          <w:bCs/>
        </w:rPr>
        <w:t xml:space="preserve"> knihov</w:t>
      </w:r>
      <w:ins w:id="129" w:author="Lukáš Herman" w:date="2023-02-10T18:45:00Z">
        <w:r w:rsidR="0045773E" w:rsidRPr="006A3876">
          <w:rPr>
            <w:bCs/>
          </w:rPr>
          <w:t>ny</w:t>
        </w:r>
      </w:ins>
      <w:del w:id="130" w:author="Lukáš Herman" w:date="2023-02-10T18:45:00Z">
        <w:r w:rsidR="001B4E45" w:rsidRPr="006A3876" w:rsidDel="0045773E">
          <w:rPr>
            <w:bCs/>
          </w:rPr>
          <w:delText>en</w:delText>
        </w:r>
      </w:del>
      <w:r w:rsidR="008F1DB5" w:rsidRPr="006A3876">
        <w:rPr>
          <w:bCs/>
        </w:rPr>
        <w:t xml:space="preserve"> </w:t>
      </w:r>
      <w:r w:rsidR="008F1DB5" w:rsidRPr="006A3876">
        <w:rPr>
          <w:bCs/>
          <w:highlight w:val="yellow"/>
        </w:rPr>
        <w:t>(viz. kap. X)</w:t>
      </w:r>
      <w:r w:rsidR="001B4E45" w:rsidRPr="006A3876">
        <w:rPr>
          <w:bCs/>
        </w:rPr>
        <w:t xml:space="preserve">, které </w:t>
      </w:r>
      <w:ins w:id="131" w:author="Lukáš Herman" w:date="2023-02-10T18:45:00Z">
        <w:r w:rsidR="0045773E" w:rsidRPr="006A3876">
          <w:rPr>
            <w:bCs/>
          </w:rPr>
          <w:t>nahrazují složit</w:t>
        </w:r>
      </w:ins>
      <w:ins w:id="132" w:author="Lukáš Herman" w:date="2023-02-10T18:46:00Z">
        <w:r w:rsidR="0045773E" w:rsidRPr="006A3876">
          <w:rPr>
            <w:bCs/>
          </w:rPr>
          <w:t xml:space="preserve">ý zápis </w:t>
        </w:r>
      </w:ins>
      <w:del w:id="133" w:author="Lukáš Herman" w:date="2023-02-10T18:45:00Z">
        <w:r w:rsidR="001B4E45" w:rsidRPr="006A3876" w:rsidDel="0045773E">
          <w:rPr>
            <w:bCs/>
          </w:rPr>
          <w:delText>abstrahují</w:delText>
        </w:r>
      </w:del>
      <w:del w:id="134" w:author="Lukáš Herman" w:date="2023-02-10T18:46:00Z">
        <w:r w:rsidR="001B4E45" w:rsidRPr="006A3876" w:rsidDel="0045773E">
          <w:rPr>
            <w:bCs/>
          </w:rPr>
          <w:delText xml:space="preserve"> většinu nízkoúrovňové problematiky </w:delText>
        </w:r>
      </w:del>
      <w:r w:rsidR="001B4E45" w:rsidRPr="006A3876">
        <w:rPr>
          <w:bCs/>
        </w:rPr>
        <w:t xml:space="preserve">grafického vykreslování </w:t>
      </w:r>
      <w:del w:id="135" w:author="Lukáš Herman" w:date="2023-02-10T18:46:00Z">
        <w:r w:rsidR="001B4E45" w:rsidRPr="006A3876" w:rsidDel="0045773E">
          <w:rPr>
            <w:bCs/>
          </w:rPr>
          <w:delText xml:space="preserve">za </w:delText>
        </w:r>
      </w:del>
      <w:r w:rsidR="001B4E45" w:rsidRPr="006A3876">
        <w:rPr>
          <w:bCs/>
        </w:rPr>
        <w:t>jednodušší</w:t>
      </w:r>
      <w:ins w:id="136" w:author="Lukáš Herman" w:date="2023-02-10T18:46:00Z">
        <w:r w:rsidR="0045773E" w:rsidRPr="006A3876">
          <w:rPr>
            <w:bCs/>
          </w:rPr>
          <w:t>mi</w:t>
        </w:r>
      </w:ins>
      <w:r w:rsidR="001B4E45" w:rsidRPr="006A3876">
        <w:rPr>
          <w:bCs/>
        </w:rPr>
        <w:t xml:space="preserve"> API.</w:t>
      </w:r>
      <w:commentRangeEnd w:id="121"/>
      <w:r w:rsidR="0045773E" w:rsidRPr="006A3876">
        <w:rPr>
          <w:rStyle w:val="CommentReference"/>
        </w:rPr>
        <w:commentReference w:id="121"/>
      </w:r>
      <w:commentRangeEnd w:id="122"/>
      <w:r w:rsidR="009C30BB" w:rsidRPr="006A3876">
        <w:rPr>
          <w:rStyle w:val="CommentReference"/>
        </w:rPr>
        <w:commentReference w:id="122"/>
      </w:r>
    </w:p>
    <w:p w14:paraId="5E91F6A8" w14:textId="185C976B" w:rsidR="007F7BCF" w:rsidRPr="006A3876" w:rsidRDefault="007F7BCF" w:rsidP="007F7BCF">
      <w:pPr>
        <w:pStyle w:val="Malnadpis"/>
      </w:pPr>
      <w:r w:rsidRPr="006A3876">
        <w:t>WebXR API</w:t>
      </w:r>
    </w:p>
    <w:p w14:paraId="2496C733" w14:textId="22865185" w:rsidR="00F038FF" w:rsidRPr="006A3876" w:rsidRDefault="00314775" w:rsidP="00F038FF">
      <w:pPr>
        <w:pStyle w:val="Malnadpis"/>
        <w:rPr>
          <w:b w:val="0"/>
          <w:bCs/>
        </w:rPr>
      </w:pPr>
      <w:r w:rsidRPr="006A3876">
        <w:rPr>
          <w:b w:val="0"/>
          <w:bCs/>
        </w:rPr>
        <w:t xml:space="preserve">WebXR je specifikace definovaná v rámci W3C skupinou pro </w:t>
      </w:r>
      <w:r w:rsidR="003F5B02" w:rsidRPr="006A3876">
        <w:rPr>
          <w:b w:val="0"/>
          <w:bCs/>
        </w:rPr>
        <w:t>imerzní</w:t>
      </w:r>
      <w:r w:rsidRPr="006A3876">
        <w:rPr>
          <w:b w:val="0"/>
          <w:bCs/>
        </w:rPr>
        <w:t xml:space="preserve"> web, za účelem poskytnutí jednotné komunikace mezi VR a AR hardwarem a webovým prostředím. Jedná se o hardware agnostické</w:t>
      </w:r>
      <w:r w:rsidR="003F5B02" w:rsidRPr="006A3876">
        <w:rPr>
          <w:b w:val="0"/>
          <w:bCs/>
        </w:rPr>
        <w:t xml:space="preserve"> i</w:t>
      </w:r>
      <w:r w:rsidR="00FE29DD" w:rsidRPr="006A3876">
        <w:rPr>
          <w:b w:val="0"/>
          <w:bCs/>
        </w:rPr>
        <w:t xml:space="preserve">mperativní API, které umožňuje jednotný přístup k vytváření virtuálních </w:t>
      </w:r>
      <w:r w:rsidR="00FE29DD" w:rsidRPr="006A3876">
        <w:rPr>
          <w:b w:val="0"/>
          <w:bCs/>
        </w:rPr>
        <w:lastRenderedPageBreak/>
        <w:t>zážitků pro</w:t>
      </w:r>
      <w:r w:rsidR="00FE29DD" w:rsidRPr="006A3876">
        <w:rPr>
          <w:b w:val="0"/>
          <w:bCs/>
          <w:i/>
          <w:iCs/>
        </w:rPr>
        <w:t xml:space="preserve"> </w:t>
      </w:r>
      <w:r w:rsidR="00FE29DD" w:rsidRPr="006A3876">
        <w:rPr>
          <w:b w:val="0"/>
          <w:bCs/>
        </w:rPr>
        <w:t>mobilní i desktopový VR hardware</w:t>
      </w:r>
      <w:r w:rsidR="00577B7B" w:rsidRPr="006A3876">
        <w:rPr>
          <w:b w:val="0"/>
          <w:bCs/>
        </w:rPr>
        <w:t>.</w:t>
      </w:r>
      <w:r w:rsidR="00FE29DD" w:rsidRPr="006A3876">
        <w:rPr>
          <w:b w:val="0"/>
          <w:bCs/>
        </w:rPr>
        <w:t xml:space="preserve"> </w:t>
      </w:r>
      <w:r w:rsidR="001243AB" w:rsidRPr="006A3876">
        <w:rPr>
          <w:b w:val="0"/>
          <w:bCs/>
        </w:rPr>
        <w:t>WebXR API je založeno na OpenXR</w:t>
      </w:r>
      <w:r w:rsidR="001243AB" w:rsidRPr="006A3876">
        <w:rPr>
          <w:rStyle w:val="FootnoteReference"/>
          <w:b w:val="0"/>
          <w:bCs/>
        </w:rPr>
        <w:footnoteReference w:id="2"/>
      </w:r>
      <w:r w:rsidR="001243AB" w:rsidRPr="006A3876">
        <w:rPr>
          <w:b w:val="0"/>
          <w:bCs/>
        </w:rPr>
        <w:t xml:space="preserve"> specifikaci skupiny Khronos</w:t>
      </w:r>
      <w:r w:rsidR="00107E45" w:rsidRPr="006A3876">
        <w:rPr>
          <w:b w:val="0"/>
          <w:bCs/>
        </w:rPr>
        <w:t>.</w:t>
      </w:r>
      <w:r w:rsidR="00583202" w:rsidRPr="006A3876">
        <w:rPr>
          <w:b w:val="0"/>
          <w:bCs/>
        </w:rPr>
        <w:t xml:space="preserve"> </w:t>
      </w:r>
      <w:r w:rsidR="00577B7B" w:rsidRPr="006A3876">
        <w:rPr>
          <w:b w:val="0"/>
          <w:bCs/>
        </w:rPr>
        <w:t xml:space="preserve">Hlavními body zájmu WebXR API je detekce a vyhledání možností daného HW a následně správné zobrazení obsahu v rámci HW </w:t>
      </w:r>
      <w:r w:rsidR="00577B7B" w:rsidRPr="006A3876">
        <w:rPr>
          <w:b w:val="0"/>
          <w:bCs/>
        </w:rPr>
        <w:fldChar w:fldCharType="begin"/>
      </w:r>
      <w:r w:rsidR="003F5B02" w:rsidRPr="006A3876">
        <w:rPr>
          <w:b w:val="0"/>
          <w:bCs/>
        </w:rPr>
        <w:instrText xml:space="preserve"> ADDIN ZOTERO_ITEM CSL_CITATION {"citationID":"CxEmGLMN","properties":{"formattedCitation":"(Immersive Web Working Group 2023; Intro to WebXR and A-Frame Part 1 2021)","plainCitation":"(Immersive Web Working Group 2023; Intro to WebXR and A-Frame Part 1 2021)","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00577B7B" w:rsidRPr="006A3876">
        <w:rPr>
          <w:b w:val="0"/>
          <w:bCs/>
        </w:rPr>
        <w:fldChar w:fldCharType="separate"/>
      </w:r>
      <w:r w:rsidR="003F5B02" w:rsidRPr="006A3876">
        <w:rPr>
          <w:b w:val="0"/>
          <w:bCs/>
        </w:rPr>
        <w:t>(Immersive Web Working Group 2023; Intro to WebXR and A-Frame Part 1 2021)</w:t>
      </w:r>
      <w:r w:rsidR="00577B7B" w:rsidRPr="006A3876">
        <w:rPr>
          <w:b w:val="0"/>
          <w:bCs/>
        </w:rPr>
        <w:fldChar w:fldCharType="end"/>
      </w:r>
      <w:r w:rsidR="00577B7B" w:rsidRPr="006A3876">
        <w:rPr>
          <w:b w:val="0"/>
          <w:bCs/>
        </w:rPr>
        <w:t xml:space="preserve">. </w:t>
      </w:r>
    </w:p>
    <w:p w14:paraId="7F67ABCC" w14:textId="5ADC526A" w:rsidR="003F5B02" w:rsidRPr="006A3876" w:rsidRDefault="003F5B02" w:rsidP="00F038FF">
      <w:pPr>
        <w:pStyle w:val="Malnadpis"/>
        <w:rPr>
          <w:b w:val="0"/>
          <w:bCs/>
          <w:highlight w:val="yellow"/>
        </w:rPr>
      </w:pPr>
      <w:r w:rsidRPr="006A3876">
        <w:rPr>
          <w:b w:val="0"/>
          <w:bCs/>
          <w:highlight w:val="yellow"/>
        </w:rPr>
        <w:t># TODO – popsat jednoduše</w:t>
      </w:r>
    </w:p>
    <w:p w14:paraId="07E9917C" w14:textId="40184DA6" w:rsidR="00F038FF" w:rsidRPr="006A3876" w:rsidRDefault="00F038FF" w:rsidP="00F038FF">
      <w:pPr>
        <w:pStyle w:val="Malnadpis"/>
        <w:rPr>
          <w:b w:val="0"/>
          <w:bCs/>
          <w:highlight w:val="yellow"/>
        </w:rPr>
      </w:pPr>
      <w:r w:rsidRPr="006A3876">
        <w:rPr>
          <w:b w:val="0"/>
          <w:bCs/>
          <w:highlight w:val="yellow"/>
        </w:rPr>
        <w:t xml:space="preserve">Životní cyklus VR aplikace spočívá v: </w:t>
      </w:r>
    </w:p>
    <w:p w14:paraId="069BD34A" w14:textId="088EF91D" w:rsidR="00F038FF" w:rsidRPr="006A3876" w:rsidRDefault="00F038FF" w:rsidP="00F038FF">
      <w:pPr>
        <w:pStyle w:val="Malnadpis"/>
        <w:numPr>
          <w:ilvl w:val="0"/>
          <w:numId w:val="24"/>
        </w:numPr>
        <w:rPr>
          <w:b w:val="0"/>
          <w:bCs/>
          <w:highlight w:val="yellow"/>
        </w:rPr>
      </w:pPr>
      <w:r w:rsidRPr="006A3876">
        <w:rPr>
          <w:b w:val="0"/>
          <w:bCs/>
          <w:highlight w:val="yellow"/>
        </w:rPr>
        <w:t>Query – test zda XR stav je podporován</w:t>
      </w:r>
    </w:p>
    <w:p w14:paraId="0BE43E09" w14:textId="69D2B774" w:rsidR="00F038FF" w:rsidRPr="006A3876" w:rsidRDefault="00F038FF" w:rsidP="00F038FF">
      <w:pPr>
        <w:pStyle w:val="Malnadpis"/>
        <w:numPr>
          <w:ilvl w:val="0"/>
          <w:numId w:val="24"/>
        </w:numPr>
        <w:rPr>
          <w:b w:val="0"/>
          <w:bCs/>
          <w:highlight w:val="yellow"/>
        </w:rPr>
      </w:pPr>
      <w:r w:rsidRPr="006A3876">
        <w:rPr>
          <w:b w:val="0"/>
          <w:bCs/>
          <w:highlight w:val="yellow"/>
        </w:rPr>
        <w:t>XR enable – poskytnutí XR prostředí uživateli</w:t>
      </w:r>
    </w:p>
    <w:p w14:paraId="53D4C5D1" w14:textId="7F166DC0" w:rsidR="00F038FF" w:rsidRPr="006A3876" w:rsidRDefault="00F038FF" w:rsidP="00F038FF">
      <w:pPr>
        <w:pStyle w:val="Malnadpis"/>
        <w:numPr>
          <w:ilvl w:val="0"/>
          <w:numId w:val="24"/>
        </w:numPr>
        <w:rPr>
          <w:b w:val="0"/>
          <w:bCs/>
          <w:highlight w:val="yellow"/>
        </w:rPr>
      </w:pPr>
      <w:r w:rsidRPr="006A3876">
        <w:rPr>
          <w:b w:val="0"/>
          <w:bCs/>
          <w:highlight w:val="yellow"/>
        </w:rPr>
        <w:t>Enter XR event – akce uživatele</w:t>
      </w:r>
    </w:p>
    <w:p w14:paraId="48BC51DB" w14:textId="1746C8BD" w:rsidR="00F038FF" w:rsidRPr="006A3876" w:rsidRDefault="00F038FF" w:rsidP="00F038FF">
      <w:pPr>
        <w:pStyle w:val="Malnadpis"/>
        <w:numPr>
          <w:ilvl w:val="0"/>
          <w:numId w:val="24"/>
        </w:numPr>
        <w:rPr>
          <w:b w:val="0"/>
          <w:bCs/>
          <w:highlight w:val="yellow"/>
        </w:rPr>
      </w:pPr>
      <w:r w:rsidRPr="006A3876">
        <w:rPr>
          <w:b w:val="0"/>
          <w:bCs/>
          <w:highlight w:val="yellow"/>
        </w:rPr>
        <w:t>Request na HW</w:t>
      </w:r>
    </w:p>
    <w:p w14:paraId="118FB808" w14:textId="16C287B4" w:rsidR="00F038FF" w:rsidRPr="006A3876" w:rsidRDefault="00F038FF" w:rsidP="00F038FF">
      <w:pPr>
        <w:pStyle w:val="Malnadpis"/>
        <w:numPr>
          <w:ilvl w:val="0"/>
          <w:numId w:val="24"/>
        </w:numPr>
        <w:rPr>
          <w:b w:val="0"/>
          <w:bCs/>
          <w:highlight w:val="yellow"/>
        </w:rPr>
      </w:pPr>
      <w:r w:rsidRPr="006A3876">
        <w:rPr>
          <w:b w:val="0"/>
          <w:bCs/>
          <w:highlight w:val="yellow"/>
        </w:rPr>
        <w:t>Render loop</w:t>
      </w:r>
    </w:p>
    <w:p w14:paraId="51AB04EA" w14:textId="749392A8" w:rsidR="00EC4B46" w:rsidRPr="006A3876" w:rsidRDefault="00F038FF" w:rsidP="00EC4B46">
      <w:pPr>
        <w:pStyle w:val="Malnadpis"/>
        <w:numPr>
          <w:ilvl w:val="0"/>
          <w:numId w:val="24"/>
        </w:numPr>
        <w:rPr>
          <w:ins w:id="137" w:author="Jan Horák" w:date="2023-06-15T11:57:00Z"/>
          <w:b w:val="0"/>
          <w:bCs/>
          <w:highlight w:val="yellow"/>
        </w:rPr>
      </w:pPr>
      <w:r w:rsidRPr="006A3876">
        <w:rPr>
          <w:b w:val="0"/>
          <w:bCs/>
          <w:highlight w:val="yellow"/>
        </w:rPr>
        <w:t>Exit XR</w:t>
      </w:r>
    </w:p>
    <w:p w14:paraId="421434DE" w14:textId="77777777" w:rsidR="00571A2A" w:rsidRPr="006A3876" w:rsidRDefault="00571A2A" w:rsidP="00571A2A">
      <w:pPr>
        <w:pStyle w:val="Malnadpis"/>
        <w:rPr>
          <w:ins w:id="138" w:author="Jan Horák" w:date="2023-06-15T11:57:00Z"/>
          <w:b w:val="0"/>
          <w:bCs/>
          <w:highlight w:val="yellow"/>
        </w:rPr>
      </w:pPr>
    </w:p>
    <w:p w14:paraId="12BAB988" w14:textId="5E8E103D" w:rsidR="00571A2A" w:rsidRPr="006A3876" w:rsidRDefault="00571A2A" w:rsidP="00571A2A">
      <w:pPr>
        <w:pStyle w:val="Malnadpis"/>
        <w:rPr>
          <w:ins w:id="139" w:author="Jan Horák" w:date="2023-06-15T11:58:00Z"/>
        </w:rPr>
      </w:pPr>
      <w:ins w:id="140" w:author="Jan Horák" w:date="2023-06-15T11:57:00Z">
        <w:r w:rsidRPr="006A3876">
          <w:rPr>
            <w:rPrChange w:id="141" w:author="Jan Horák" w:date="2023-06-15T11:58:00Z">
              <w:rPr>
                <w:highlight w:val="yellow"/>
              </w:rPr>
            </w:rPrChange>
          </w:rPr>
          <w:t>WebGPU</w:t>
        </w:r>
      </w:ins>
    </w:p>
    <w:p w14:paraId="69B3B275" w14:textId="7A81F335" w:rsidR="00571A2A" w:rsidRPr="006A3876" w:rsidRDefault="00571A2A">
      <w:pPr>
        <w:rPr>
          <w:b/>
          <w:rPrChange w:id="142" w:author="Jan Horák" w:date="2023-06-15T11:58:00Z">
            <w:rPr>
              <w:b w:val="0"/>
              <w:bCs/>
              <w:highlight w:val="yellow"/>
            </w:rPr>
          </w:rPrChange>
        </w:rPr>
        <w:pPrChange w:id="143" w:author="Jan Horák" w:date="2023-06-15T11:58:00Z">
          <w:pPr>
            <w:pStyle w:val="Malnadpis"/>
            <w:numPr>
              <w:numId w:val="24"/>
            </w:numPr>
            <w:ind w:left="720" w:hanging="360"/>
          </w:pPr>
        </w:pPrChange>
      </w:pPr>
      <w:ins w:id="144" w:author="Jan Horák" w:date="2023-06-15T11:58:00Z">
        <w:r w:rsidRPr="006A3876">
          <w:rPr>
            <w:highlight w:val="yellow"/>
            <w:rPrChange w:id="145" w:author="Jan Horák" w:date="2023-06-15T11:58:00Z">
              <w:rPr>
                <w:lang w:val="en-US"/>
              </w:rPr>
            </w:rPrChange>
          </w:rPr>
          <w:t>#TODO – strucnej popis</w:t>
        </w:r>
      </w:ins>
    </w:p>
    <w:p w14:paraId="491EB3FA" w14:textId="3598D3D7" w:rsidR="008F1DB5" w:rsidRPr="006A3876" w:rsidRDefault="008F1DB5" w:rsidP="008F1DB5">
      <w:pPr>
        <w:pStyle w:val="Heading3"/>
      </w:pPr>
      <w:r w:rsidRPr="006A3876">
        <w:t>Prohlížeče</w:t>
      </w:r>
    </w:p>
    <w:p w14:paraId="052A04E6" w14:textId="280D83DF" w:rsidR="00296E59" w:rsidRPr="006A3876" w:rsidRDefault="00D36FDD" w:rsidP="00296E59">
      <w:r w:rsidRPr="006A3876">
        <w:t xml:space="preserve">Webové prostředí je </w:t>
      </w:r>
      <w:r w:rsidR="00C90E92" w:rsidRPr="006A3876">
        <w:t>široký a různorodý ekosystém technologií. Za účelem vývoje úspěšné aplikace je nutné zohlednit aspekt kompatibility dané aplikace s webovým prohlížečem (</w:t>
      </w:r>
      <w:r w:rsidR="00C90E92" w:rsidRPr="006A3876">
        <w:rPr>
          <w:i/>
          <w:iCs/>
        </w:rPr>
        <w:t>runtime aplikace</w:t>
      </w:r>
      <w:r w:rsidR="00C90E92" w:rsidRPr="006A3876">
        <w:t xml:space="preserve">). </w:t>
      </w:r>
      <w:r w:rsidR="003F5B02" w:rsidRPr="006A3876">
        <w:t>Kompatibilita</w:t>
      </w:r>
      <w:r w:rsidR="00C90E92" w:rsidRPr="006A3876">
        <w:t xml:space="preserve"> je zajištěna tak, že verze daného prohlížeče podporuje jazyky, knihovny a frameworky použité při vývoji aplikace. V případě virtuální reality je klíčová podpora WebGL API a WebXR API.</w:t>
      </w:r>
      <w:r w:rsidR="003F5B02" w:rsidRPr="006A3876">
        <w:t xml:space="preserve"> </w:t>
      </w:r>
      <w:r w:rsidR="00C90E92" w:rsidRPr="006A3876">
        <w:t>Za účelem porovnání je vhodné mít přehled o aktuálních webových prohlížečích.</w:t>
      </w:r>
      <w:r w:rsidR="002754D1" w:rsidRPr="006A3876">
        <w:t xml:space="preserve"> </w:t>
      </w:r>
    </w:p>
    <w:p w14:paraId="4F1596D6" w14:textId="481DA118" w:rsidR="00B015AD" w:rsidRPr="006A3876" w:rsidRDefault="00711D65" w:rsidP="00583202">
      <w:pPr>
        <w:pStyle w:val="Normlnprvnodsazen"/>
      </w:pPr>
      <w:r w:rsidRPr="006A3876">
        <w:rPr>
          <w:lang w:eastAsia="en-US"/>
        </w:rPr>
        <w:t>Prohlížeče je možné rozdělit podle platformy pro kterou jsou implementovány. Tradiční dělení je na (desktop, mobilní) v případě VR je nutné brát v potaz i prohlížeče vyvinuté speciálně pro HMD (</w:t>
      </w:r>
      <w:r w:rsidRPr="006A3876">
        <w:rPr>
          <w:i/>
          <w:iCs/>
          <w:lang w:eastAsia="en-US"/>
        </w:rPr>
        <w:t>Wolvic, Meta Oculus Browser</w:t>
      </w:r>
      <w:r w:rsidRPr="006A3876">
        <w:rPr>
          <w:lang w:eastAsia="en-US"/>
        </w:rPr>
        <w:t xml:space="preserve">). </w:t>
      </w:r>
      <w:r w:rsidR="00E05CB6" w:rsidRPr="006A3876">
        <w:rPr>
          <w:lang w:eastAsia="en-US"/>
        </w:rPr>
        <w:t xml:space="preserve">Analýza podpory prohlížečů pro WebXR API viz. </w:t>
      </w:r>
      <w:r w:rsidR="00E05CB6" w:rsidRPr="006A3876">
        <w:rPr>
          <w:highlight w:val="yellow"/>
          <w:lang w:eastAsia="en-US"/>
        </w:rPr>
        <w:t>Tab. X.</w:t>
      </w:r>
      <w:r w:rsidR="00E05CB6" w:rsidRPr="006A3876">
        <w:rPr>
          <w:lang w:eastAsia="en-US"/>
        </w:rPr>
        <w:t xml:space="preserve"> V rámci tabulky jsou zahrnuty </w:t>
      </w:r>
      <w:r w:rsidR="00C5162F" w:rsidRPr="006A3876">
        <w:rPr>
          <w:lang w:eastAsia="en-US"/>
        </w:rPr>
        <w:t>prohlížeče,</w:t>
      </w:r>
      <w:r w:rsidR="00E05CB6" w:rsidRPr="006A3876">
        <w:rPr>
          <w:lang w:eastAsia="en-US"/>
        </w:rPr>
        <w:t xml:space="preserve"> které implementují WebXR API</w:t>
      </w:r>
      <w:r w:rsidR="00BB451F" w:rsidRPr="006A3876">
        <w:rPr>
          <w:lang w:eastAsia="en-US"/>
        </w:rPr>
        <w:t>. Nutné zmínit, že tabulka neobsahuje prohlížeče specializované na AR (</w:t>
      </w:r>
      <w:r w:rsidR="00714A95" w:rsidRPr="006A3876">
        <w:rPr>
          <w:i/>
          <w:iCs/>
        </w:rPr>
        <w:t>Magic Leap Helio</w:t>
      </w:r>
      <w:r w:rsidR="00BB451F" w:rsidRPr="006A3876">
        <w:t>)</w:t>
      </w:r>
      <w:r w:rsidR="00714A95" w:rsidRPr="006A3876">
        <w:t>.</w:t>
      </w:r>
      <w:r w:rsidR="004C0F9A" w:rsidRPr="006A3876">
        <w:t xml:space="preserve"> </w:t>
      </w:r>
      <w:r w:rsidR="006C32DE" w:rsidRPr="006A3876">
        <w:t xml:space="preserve">Pro podporu WebGL není nutná podrobná analýza, jelikož všechny </w:t>
      </w:r>
      <w:r w:rsidR="00B009CC" w:rsidRPr="006A3876">
        <w:t>zmíněné prohlížeče v </w:t>
      </w:r>
      <w:r w:rsidR="00B009CC" w:rsidRPr="006A3876">
        <w:rPr>
          <w:highlight w:val="yellow"/>
        </w:rPr>
        <w:t>Tab. X</w:t>
      </w:r>
      <w:r w:rsidR="00B009CC" w:rsidRPr="006A3876">
        <w:t xml:space="preserve"> </w:t>
      </w:r>
      <w:r w:rsidR="006C32DE" w:rsidRPr="006A3876">
        <w:t xml:space="preserve">plně podporují </w:t>
      </w:r>
      <w:r w:rsidR="00B009CC" w:rsidRPr="006A3876">
        <w:t xml:space="preserve">WebGL 1.0 a WebGL 2.0 </w:t>
      </w:r>
      <w:r w:rsidR="00B009CC" w:rsidRPr="006A3876">
        <w:fldChar w:fldCharType="begin"/>
      </w:r>
      <w:r w:rsidR="00B009CC" w:rsidRPr="006A3876">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6A3876">
        <w:fldChar w:fldCharType="separate"/>
      </w:r>
      <w:r w:rsidR="00B009CC" w:rsidRPr="006A3876">
        <w:t>(Can I Use 2023a)</w:t>
      </w:r>
      <w:r w:rsidR="00B009CC" w:rsidRPr="006A3876">
        <w:fldChar w:fldCharType="end"/>
      </w:r>
      <w:r w:rsidR="00B009CC" w:rsidRPr="006A3876">
        <w:t>.</w:t>
      </w:r>
      <w:r w:rsidR="006C32DE" w:rsidRPr="006A3876">
        <w:t xml:space="preserve"> </w:t>
      </w:r>
    </w:p>
    <w:p w14:paraId="391B30B8" w14:textId="77777777" w:rsidR="00B015AD" w:rsidRPr="006A3876" w:rsidRDefault="00B015AD" w:rsidP="00B015AD">
      <w:pPr>
        <w:pStyle w:val="Normlnprvnodsazen"/>
      </w:pPr>
      <w:r w:rsidRPr="006A3876">
        <w:br w:type="page"/>
      </w:r>
    </w:p>
    <w:p w14:paraId="4D1EE5F4" w14:textId="4546D3E6" w:rsidR="00A400E8" w:rsidRPr="006A3876" w:rsidRDefault="00A400E8">
      <w:pPr>
        <w:pStyle w:val="Caption"/>
        <w:pPrChange w:id="146" w:author="Lukáš Herman" w:date="2023-02-06T14:26:00Z">
          <w:pPr>
            <w:pStyle w:val="Caption"/>
            <w:keepNext/>
          </w:pPr>
        </w:pPrChange>
      </w:pPr>
      <w:r w:rsidRPr="006A3876">
        <w:lastRenderedPageBreak/>
        <w:t xml:space="preserve">Tab. </w:t>
      </w:r>
      <w:r w:rsidRPr="006A3876">
        <w:fldChar w:fldCharType="begin"/>
      </w:r>
      <w:r w:rsidRPr="006A3876">
        <w:instrText xml:space="preserve"> SEQ Tab. \* ARABIC </w:instrText>
      </w:r>
      <w:r w:rsidRPr="006A3876">
        <w:fldChar w:fldCharType="separate"/>
      </w:r>
      <w:r w:rsidRPr="006A3876">
        <w:rPr>
          <w:noProof/>
        </w:rPr>
        <w:t>1</w:t>
      </w:r>
      <w:r w:rsidRPr="006A3876">
        <w:fldChar w:fldCharType="end"/>
      </w:r>
      <w:r w:rsidRPr="006A3876">
        <w:t xml:space="preserve"> Podpora</w:t>
      </w:r>
      <w:r w:rsidR="006C32DE" w:rsidRPr="006A3876">
        <w:t xml:space="preserve"> </w:t>
      </w:r>
      <w:r w:rsidRPr="006A3876">
        <w:t>WebXR Device API</w:t>
      </w:r>
      <w:r w:rsidR="006C32DE" w:rsidRPr="006A3876">
        <w:t xml:space="preserve"> ve verzích vybraných prohlížečů. – </w:t>
      </w:r>
      <w:r w:rsidR="009C30BB" w:rsidRPr="006A3876">
        <w:rPr>
          <w:vertAlign w:val="superscript"/>
        </w:rPr>
        <w:t>1</w:t>
      </w:r>
      <w:r w:rsidR="006C32DE" w:rsidRPr="006A3876">
        <w:t xml:space="preserve">WebXR Device API je velice rozsáhlé API, které je stále ve vývoji, tudíž není možné přesně určit míru podpory, </w:t>
      </w:r>
      <w:r w:rsidR="009C30BB" w:rsidRPr="006A3876">
        <w:rPr>
          <w:vertAlign w:val="superscript"/>
        </w:rPr>
        <w:t>2</w:t>
      </w:r>
      <w:r w:rsidR="006C32DE" w:rsidRPr="006A3876">
        <w:t xml:space="preserve">Prohlížeče API nepodporují defaultně, </w:t>
      </w:r>
      <w:r w:rsidR="006C32DE" w:rsidRPr="006A3876">
        <w:rPr>
          <w:vertAlign w:val="superscript"/>
        </w:rPr>
        <w:t>3</w:t>
      </w:r>
      <w:r w:rsidR="006C32DE" w:rsidRPr="006A3876">
        <w:t>Globální zastoupení prohlížečů na trhu - (</w:t>
      </w:r>
      <w:r w:rsidR="00E05CB6" w:rsidRPr="006A3876">
        <w:t>k datu</w:t>
      </w:r>
      <w:r w:rsidR="006C32DE" w:rsidRPr="006A3876">
        <w:t>:</w:t>
      </w:r>
      <w:r w:rsidR="00E05CB6" w:rsidRPr="006A3876">
        <w:t xml:space="preserve"> 28.1.2023</w:t>
      </w:r>
      <w:r w:rsidR="006C32DE" w:rsidRPr="006A3876">
        <w:t>)</w:t>
      </w:r>
      <w:r w:rsidRPr="006A3876">
        <w:t>, sestaveno podle</w:t>
      </w:r>
      <w:r w:rsidR="00E05CB6" w:rsidRPr="006A3876">
        <w:t>:</w:t>
      </w:r>
      <w:r w:rsidRPr="006A3876">
        <w:t xml:space="preserve"> </w:t>
      </w:r>
      <w:r w:rsidRPr="006A3876">
        <w:fldChar w:fldCharType="begin"/>
      </w:r>
      <w:r w:rsidR="00B009CC" w:rsidRPr="006A3876">
        <w:instrText xml:space="preserve"> ADDIN ZOTERO_ITEM CSL_CITATION {"citationID":"rjEoLk8o","properties":{"formattedCitation":"(StatCounter 2023; Meta 2023; Immersive Web Developer Home no date; Can I Use 2023b; Igalia SL 2023)","plainCitation":"(StatCounter 2023; Meta 2023; Immersive Web Developer Home no date; Can I Use 2023b;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580,"uris":["http://zotero.org/groups/4599106/items/2VMJHETQ"],"itemData":{"id":580,"type":"webpage","abstract":"Get started building XR applications through the Web with the WebXR Device API, demos, docs, samples and more.","language":"en","title":"Immersive Web Developer Home","URL":"https://immersiveweb.dev/","accessed":{"date-parts":[["2022",2,25]]},"citation-key":"ImmersiveWebDeveloper"}},{"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6A3876">
        <w:fldChar w:fldCharType="separate"/>
      </w:r>
      <w:r w:rsidR="00B009CC" w:rsidRPr="006A3876">
        <w:t>(StatCounter 2023; Meta 2023; Immersive Web Developer Home no date; Can I Use 2023b; Igalia SL 2023)</w:t>
      </w:r>
      <w:r w:rsidRPr="006A3876">
        <w:fldChar w:fldCharType="end"/>
      </w:r>
      <w:r w:rsidRPr="006A3876">
        <w:t xml:space="preserve"> </w:t>
      </w:r>
    </w:p>
    <w:tbl>
      <w:tblPr>
        <w:tblW w:w="9000" w:type="dxa"/>
        <w:tblInd w:w="108" w:type="dxa"/>
        <w:tblLook w:val="04A0" w:firstRow="1" w:lastRow="0" w:firstColumn="1" w:lastColumn="0" w:noHBand="0" w:noVBand="1"/>
      </w:tblPr>
      <w:tblGrid>
        <w:gridCol w:w="922"/>
        <w:gridCol w:w="2032"/>
        <w:gridCol w:w="1740"/>
        <w:gridCol w:w="1660"/>
        <w:gridCol w:w="2740"/>
      </w:tblGrid>
      <w:tr w:rsidR="00C5162F" w:rsidRPr="006A3876" w14:paraId="7530F0BF" w14:textId="77777777" w:rsidTr="00C5162F">
        <w:trPr>
          <w:trHeight w:val="300"/>
        </w:trPr>
        <w:tc>
          <w:tcPr>
            <w:tcW w:w="2860"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6A3876" w:rsidRDefault="00C5162F" w:rsidP="00C5162F">
            <w:pPr>
              <w:spacing w:after="0" w:line="240" w:lineRule="auto"/>
              <w:jc w:val="center"/>
              <w:rPr>
                <w:rFonts w:ascii="Cambira" w:eastAsia="Times New Roman" w:hAnsi="Cambira" w:cs="Calibri"/>
                <w:b/>
                <w:bCs/>
                <w:color w:val="000000"/>
                <w:sz w:val="20"/>
                <w:szCs w:val="20"/>
              </w:rPr>
            </w:pPr>
            <w:r w:rsidRPr="006A3876">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6A3876" w:rsidRDefault="00C5162F" w:rsidP="00C5162F">
            <w:pPr>
              <w:spacing w:after="0" w:line="240" w:lineRule="auto"/>
              <w:jc w:val="left"/>
              <w:rPr>
                <w:rFonts w:ascii="Cambira" w:eastAsia="Times New Roman" w:hAnsi="Cambira" w:cs="Calibri"/>
                <w:b/>
                <w:bCs/>
                <w:color w:val="000000"/>
                <w:sz w:val="20"/>
                <w:szCs w:val="20"/>
              </w:rPr>
            </w:pPr>
            <w:r w:rsidRPr="006A3876">
              <w:rPr>
                <w:rFonts w:ascii="Cambira" w:eastAsia="Times New Roman" w:hAnsi="Cambira" w:cs="Calibri"/>
                <w:b/>
                <w:bCs/>
                <w:color w:val="000000"/>
                <w:sz w:val="20"/>
                <w:szCs w:val="20"/>
              </w:rPr>
              <w:t>Částečně</w:t>
            </w:r>
            <w:r w:rsidRPr="006A3876">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6A3876" w:rsidRDefault="00C5162F" w:rsidP="00C5162F">
            <w:pPr>
              <w:spacing w:after="0" w:line="240" w:lineRule="auto"/>
              <w:jc w:val="left"/>
              <w:rPr>
                <w:rFonts w:ascii="Cambira" w:eastAsia="Times New Roman" w:hAnsi="Cambira" w:cs="Calibri"/>
                <w:b/>
                <w:bCs/>
                <w:color w:val="000000"/>
                <w:sz w:val="20"/>
                <w:szCs w:val="20"/>
              </w:rPr>
            </w:pPr>
            <w:r w:rsidRPr="006A3876">
              <w:rPr>
                <w:rFonts w:ascii="Cambira" w:eastAsia="Times New Roman" w:hAnsi="Cambira" w:cs="Calibri"/>
                <w:b/>
                <w:bCs/>
                <w:color w:val="000000"/>
                <w:sz w:val="20"/>
                <w:szCs w:val="20"/>
              </w:rPr>
              <w:t>Nutné povolit</w:t>
            </w:r>
            <w:r w:rsidRPr="006A3876">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6A3876" w:rsidRDefault="00C5162F" w:rsidP="00C5162F">
            <w:pPr>
              <w:spacing w:after="0" w:line="240" w:lineRule="auto"/>
              <w:jc w:val="left"/>
              <w:rPr>
                <w:rFonts w:ascii="Cambira" w:eastAsia="Times New Roman" w:hAnsi="Cambira" w:cs="Calibri"/>
                <w:b/>
                <w:bCs/>
                <w:color w:val="000000"/>
                <w:sz w:val="20"/>
                <w:szCs w:val="20"/>
              </w:rPr>
            </w:pPr>
            <w:r w:rsidRPr="006A3876">
              <w:rPr>
                <w:rFonts w:ascii="Cambira" w:eastAsia="Times New Roman" w:hAnsi="Cambira" w:cs="Calibri"/>
                <w:b/>
                <w:bCs/>
                <w:color w:val="000000"/>
                <w:sz w:val="20"/>
                <w:szCs w:val="20"/>
              </w:rPr>
              <w:t>Zastoupení [%]</w:t>
            </w:r>
            <w:r w:rsidRPr="006A3876">
              <w:rPr>
                <w:rFonts w:ascii="Cambira" w:eastAsia="Times New Roman" w:hAnsi="Cambira" w:cs="Calibri"/>
                <w:b/>
                <w:bCs/>
                <w:color w:val="000000"/>
                <w:sz w:val="20"/>
                <w:szCs w:val="20"/>
                <w:vertAlign w:val="superscript"/>
              </w:rPr>
              <w:t>3</w:t>
            </w:r>
          </w:p>
        </w:tc>
      </w:tr>
      <w:tr w:rsidR="00C5162F" w:rsidRPr="006A3876" w14:paraId="503A879D" w14:textId="77777777" w:rsidTr="00C5162F">
        <w:trPr>
          <w:trHeight w:val="300"/>
        </w:trPr>
        <w:tc>
          <w:tcPr>
            <w:tcW w:w="828" w:type="dxa"/>
            <w:vMerge w:val="restart"/>
            <w:tcBorders>
              <w:top w:val="nil"/>
              <w:left w:val="nil"/>
              <w:bottom w:val="nil"/>
              <w:right w:val="nil"/>
            </w:tcBorders>
            <w:shd w:val="clear" w:color="auto" w:fill="auto"/>
            <w:noWrap/>
            <w:vAlign w:val="center"/>
            <w:hideMark/>
          </w:tcPr>
          <w:p w14:paraId="7190B42A"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22.71</w:t>
            </w:r>
          </w:p>
        </w:tc>
      </w:tr>
      <w:tr w:rsidR="00C5162F" w:rsidRPr="006A3876" w14:paraId="3A8422D5" w14:textId="77777777" w:rsidTr="00C5162F">
        <w:trPr>
          <w:trHeight w:val="300"/>
        </w:trPr>
        <w:tc>
          <w:tcPr>
            <w:tcW w:w="828" w:type="dxa"/>
            <w:vMerge/>
            <w:tcBorders>
              <w:top w:val="nil"/>
              <w:left w:val="nil"/>
              <w:bottom w:val="nil"/>
              <w:right w:val="nil"/>
            </w:tcBorders>
            <w:vAlign w:val="center"/>
            <w:hideMark/>
          </w:tcPr>
          <w:p w14:paraId="70715FE2"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Edge</w:t>
            </w:r>
          </w:p>
        </w:tc>
        <w:tc>
          <w:tcPr>
            <w:tcW w:w="1740" w:type="dxa"/>
            <w:tcBorders>
              <w:top w:val="nil"/>
              <w:left w:val="nil"/>
              <w:bottom w:val="nil"/>
              <w:right w:val="nil"/>
            </w:tcBorders>
            <w:shd w:val="clear" w:color="auto" w:fill="auto"/>
            <w:noWrap/>
            <w:vAlign w:val="center"/>
            <w:hideMark/>
          </w:tcPr>
          <w:p w14:paraId="4BA47164"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4.17</w:t>
            </w:r>
          </w:p>
        </w:tc>
      </w:tr>
      <w:tr w:rsidR="00C5162F" w:rsidRPr="006A3876" w14:paraId="7FC74B28" w14:textId="77777777" w:rsidTr="00C5162F">
        <w:trPr>
          <w:trHeight w:val="300"/>
        </w:trPr>
        <w:tc>
          <w:tcPr>
            <w:tcW w:w="828" w:type="dxa"/>
            <w:vMerge/>
            <w:tcBorders>
              <w:top w:val="nil"/>
              <w:left w:val="nil"/>
              <w:bottom w:val="nil"/>
              <w:right w:val="nil"/>
            </w:tcBorders>
            <w:vAlign w:val="center"/>
            <w:hideMark/>
          </w:tcPr>
          <w:p w14:paraId="7A390703"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3.12</w:t>
            </w:r>
          </w:p>
        </w:tc>
      </w:tr>
      <w:tr w:rsidR="00C5162F" w:rsidRPr="006A3876" w14:paraId="6AB4573D" w14:textId="77777777" w:rsidTr="00C5162F">
        <w:trPr>
          <w:trHeight w:val="300"/>
        </w:trPr>
        <w:tc>
          <w:tcPr>
            <w:tcW w:w="828" w:type="dxa"/>
            <w:vMerge/>
            <w:tcBorders>
              <w:top w:val="nil"/>
              <w:left w:val="nil"/>
              <w:bottom w:val="nil"/>
              <w:right w:val="nil"/>
            </w:tcBorders>
            <w:vAlign w:val="center"/>
            <w:hideMark/>
          </w:tcPr>
          <w:p w14:paraId="1B9B4A66"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3.05</w:t>
            </w:r>
          </w:p>
        </w:tc>
      </w:tr>
      <w:tr w:rsidR="00C5162F" w:rsidRPr="006A3876" w14:paraId="71A0E223" w14:textId="77777777" w:rsidTr="00C5162F">
        <w:trPr>
          <w:trHeight w:val="300"/>
        </w:trPr>
        <w:tc>
          <w:tcPr>
            <w:tcW w:w="828" w:type="dxa"/>
            <w:vMerge/>
            <w:tcBorders>
              <w:top w:val="nil"/>
              <w:left w:val="nil"/>
              <w:bottom w:val="nil"/>
              <w:right w:val="nil"/>
            </w:tcBorders>
            <w:vAlign w:val="center"/>
            <w:hideMark/>
          </w:tcPr>
          <w:p w14:paraId="2383A9B6"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0.70</w:t>
            </w:r>
          </w:p>
        </w:tc>
      </w:tr>
      <w:tr w:rsidR="00C5162F" w:rsidRPr="006A3876" w14:paraId="4253A061" w14:textId="77777777" w:rsidTr="00C5162F">
        <w:trPr>
          <w:trHeight w:val="300"/>
        </w:trPr>
        <w:tc>
          <w:tcPr>
            <w:tcW w:w="828" w:type="dxa"/>
            <w:vMerge/>
            <w:tcBorders>
              <w:top w:val="nil"/>
              <w:left w:val="nil"/>
              <w:bottom w:val="nil"/>
              <w:right w:val="nil"/>
            </w:tcBorders>
            <w:vAlign w:val="center"/>
            <w:hideMark/>
          </w:tcPr>
          <w:p w14:paraId="44105BC4"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0.73</w:t>
            </w:r>
          </w:p>
        </w:tc>
      </w:tr>
      <w:tr w:rsidR="00C5162F" w:rsidRPr="006A3876" w14:paraId="6C5F5960" w14:textId="77777777" w:rsidTr="00C5162F">
        <w:trPr>
          <w:trHeight w:val="300"/>
        </w:trPr>
        <w:tc>
          <w:tcPr>
            <w:tcW w:w="828"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41.54</w:t>
            </w:r>
          </w:p>
        </w:tc>
      </w:tr>
      <w:tr w:rsidR="00C5162F" w:rsidRPr="006A3876" w14:paraId="1738F01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20F4ADD0"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3.20</w:t>
            </w:r>
          </w:p>
        </w:tc>
      </w:tr>
      <w:tr w:rsidR="00C5162F" w:rsidRPr="006A3876" w14:paraId="3609E811"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7E5EF2D9"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0.01</w:t>
            </w:r>
          </w:p>
        </w:tc>
      </w:tr>
      <w:tr w:rsidR="00C5162F" w:rsidRPr="006A3876" w14:paraId="2161AD90"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518A553"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Firefox for Android</w:t>
            </w:r>
          </w:p>
        </w:tc>
        <w:tc>
          <w:tcPr>
            <w:tcW w:w="1740" w:type="dxa"/>
            <w:tcBorders>
              <w:top w:val="nil"/>
              <w:left w:val="nil"/>
              <w:bottom w:val="nil"/>
              <w:right w:val="nil"/>
            </w:tcBorders>
            <w:shd w:val="clear" w:color="auto" w:fill="auto"/>
            <w:noWrap/>
            <w:vAlign w:val="center"/>
            <w:hideMark/>
          </w:tcPr>
          <w:p w14:paraId="2FC226B3"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0.29</w:t>
            </w:r>
          </w:p>
        </w:tc>
      </w:tr>
      <w:tr w:rsidR="00C5162F" w:rsidRPr="006A3876" w14:paraId="66BE970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B4C34B8"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6A3876" w:rsidRDefault="00C5162F" w:rsidP="00C5162F">
            <w:pPr>
              <w:spacing w:after="0" w:line="240" w:lineRule="auto"/>
              <w:jc w:val="center"/>
              <w:rPr>
                <w:rFonts w:ascii="Calibri" w:eastAsia="Times New Roman" w:hAnsi="Calibri" w:cs="Calibri"/>
                <w:color w:val="000000"/>
              </w:rPr>
            </w:pPr>
            <w:r w:rsidRPr="006A3876">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14.67</w:t>
            </w:r>
          </w:p>
        </w:tc>
      </w:tr>
      <w:tr w:rsidR="00C5162F" w:rsidRPr="006A3876" w14:paraId="0B947F8A"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8B45556"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WebXR Viewer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6A3876" w:rsidRDefault="00C5162F" w:rsidP="00C5162F">
            <w:pPr>
              <w:spacing w:after="0" w:line="240" w:lineRule="auto"/>
              <w:jc w:val="center"/>
              <w:rPr>
                <w:rFonts w:ascii="Calibri" w:eastAsia="Times New Roman" w:hAnsi="Calibri" w:cs="Calibri"/>
                <w:color w:val="000000"/>
              </w:rPr>
            </w:pPr>
            <w:r w:rsidRPr="006A3876">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6A3876" w:rsidRDefault="00C5162F" w:rsidP="00C5162F">
            <w:pPr>
              <w:spacing w:after="0" w:line="240" w:lineRule="auto"/>
              <w:jc w:val="center"/>
              <w:rPr>
                <w:rFonts w:ascii="Calibri" w:eastAsia="Times New Roman" w:hAnsi="Calibri" w:cs="Calibri"/>
                <w:color w:val="000000"/>
              </w:rPr>
            </w:pPr>
            <w:r w:rsidRPr="006A3876">
              <w:rPr>
                <w:rFonts w:ascii="Calibri" w:eastAsia="Times New Roman" w:hAnsi="Calibri" w:cs="Calibri"/>
                <w:color w:val="000000"/>
              </w:rPr>
              <w:t>-</w:t>
            </w:r>
          </w:p>
        </w:tc>
      </w:tr>
      <w:tr w:rsidR="00C5162F" w:rsidRPr="006A3876" w14:paraId="525346D0" w14:textId="77777777" w:rsidTr="00C5162F">
        <w:trPr>
          <w:trHeight w:val="300"/>
        </w:trPr>
        <w:tc>
          <w:tcPr>
            <w:tcW w:w="828"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Wolvic</w:t>
            </w:r>
          </w:p>
        </w:tc>
        <w:tc>
          <w:tcPr>
            <w:tcW w:w="1740" w:type="dxa"/>
            <w:tcBorders>
              <w:top w:val="nil"/>
              <w:left w:val="nil"/>
              <w:bottom w:val="nil"/>
              <w:right w:val="nil"/>
            </w:tcBorders>
            <w:shd w:val="clear" w:color="auto" w:fill="auto"/>
            <w:noWrap/>
            <w:vAlign w:val="center"/>
            <w:hideMark/>
          </w:tcPr>
          <w:p w14:paraId="4114ED7F"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r>
      <w:tr w:rsidR="00C5162F" w:rsidRPr="006A3876" w14:paraId="04C5AFA1" w14:textId="77777777" w:rsidTr="00C5162F">
        <w:trPr>
          <w:trHeight w:val="300"/>
        </w:trPr>
        <w:tc>
          <w:tcPr>
            <w:tcW w:w="828" w:type="dxa"/>
            <w:vMerge/>
            <w:tcBorders>
              <w:top w:val="nil"/>
              <w:left w:val="nil"/>
              <w:bottom w:val="single" w:sz="4" w:space="0" w:color="000000"/>
              <w:right w:val="nil"/>
            </w:tcBorders>
            <w:vAlign w:val="center"/>
            <w:hideMark/>
          </w:tcPr>
          <w:p w14:paraId="5FD06A55" w14:textId="77777777" w:rsidR="00C5162F" w:rsidRPr="006A3876"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6A3876" w:rsidRDefault="00C5162F" w:rsidP="00C5162F">
            <w:pPr>
              <w:spacing w:after="0" w:line="240" w:lineRule="auto"/>
              <w:jc w:val="left"/>
              <w:rPr>
                <w:rFonts w:ascii="Cambira" w:eastAsia="Times New Roman" w:hAnsi="Cambira" w:cs="Calibri"/>
                <w:color w:val="000000"/>
                <w:sz w:val="20"/>
                <w:szCs w:val="20"/>
              </w:rPr>
            </w:pPr>
            <w:r w:rsidRPr="006A3876">
              <w:rPr>
                <w:rFonts w:ascii="Cambira" w:eastAsia="Times New Roman" w:hAnsi="Cambira" w:cs="Calibri"/>
                <w:color w:val="000000"/>
                <w:sz w:val="20"/>
                <w:szCs w:val="20"/>
              </w:rPr>
              <w:t>Meta Quest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6A3876" w:rsidRDefault="00C5162F" w:rsidP="00C5162F">
            <w:pPr>
              <w:spacing w:after="0" w:line="240" w:lineRule="auto"/>
              <w:jc w:val="center"/>
              <w:rPr>
                <w:rFonts w:ascii="Cambira" w:eastAsia="Times New Roman" w:hAnsi="Cambira" w:cs="Calibri"/>
                <w:color w:val="000000"/>
                <w:sz w:val="20"/>
                <w:szCs w:val="20"/>
              </w:rPr>
            </w:pPr>
            <w:r w:rsidRPr="006A3876">
              <w:rPr>
                <w:rFonts w:ascii="Cambira" w:eastAsia="Times New Roman" w:hAnsi="Cambira" w:cs="Calibri"/>
                <w:color w:val="000000"/>
                <w:sz w:val="20"/>
                <w:szCs w:val="20"/>
              </w:rPr>
              <w:t>-</w:t>
            </w:r>
          </w:p>
        </w:tc>
      </w:tr>
    </w:tbl>
    <w:p w14:paraId="1693ECBA" w14:textId="77777777" w:rsidR="00A400E8" w:rsidRPr="006A3876" w:rsidRDefault="00A400E8" w:rsidP="00A400E8">
      <w:pPr>
        <w:pStyle w:val="Normlnprvnodsazen"/>
        <w:ind w:firstLine="0"/>
        <w:rPr>
          <w:lang w:eastAsia="en-US"/>
        </w:rPr>
      </w:pPr>
    </w:p>
    <w:p w14:paraId="4B5929D4" w14:textId="03DA85E9" w:rsidR="006C32DE" w:rsidRPr="006A3876" w:rsidRDefault="007F7BCF" w:rsidP="006C32DE">
      <w:pPr>
        <w:pStyle w:val="Heading3"/>
      </w:pPr>
      <w:r w:rsidRPr="006A3876">
        <w:t>Frameworky</w:t>
      </w:r>
      <w:r w:rsidR="005C57E5" w:rsidRPr="006A3876">
        <w:t xml:space="preserve">, </w:t>
      </w:r>
      <w:r w:rsidRPr="006A3876">
        <w:t>knihovny</w:t>
      </w:r>
      <w:r w:rsidR="005C57E5" w:rsidRPr="006A3876">
        <w:t xml:space="preserve"> a enginy</w:t>
      </w:r>
    </w:p>
    <w:p w14:paraId="647875C1" w14:textId="77777777" w:rsidR="004C6D06" w:rsidRPr="006A3876" w:rsidRDefault="00652F04" w:rsidP="00652F04">
      <w:r w:rsidRPr="006A3876">
        <w:rPr>
          <w:highlight w:val="yellow"/>
        </w:rPr>
        <w:t>Technologií umožňující tvorbu virtuálních prostředí pro web je mnoho</w:t>
      </w:r>
      <w:r w:rsidR="005B7B8D" w:rsidRPr="006A3876">
        <w:rPr>
          <w:highlight w:val="yellow"/>
        </w:rPr>
        <w:t xml:space="preserve"> z hlediska vývojáře je možné tyto technologie rozdělit na technologie orientované na UI (Unity, PlayCanvas, three.js) a na technologie orientované na kód (A-Frame, Godot aj.) </w:t>
      </w:r>
      <w:r w:rsidR="005B7B8D" w:rsidRPr="006A3876">
        <w:rPr>
          <w:highlight w:val="yellow"/>
        </w:rPr>
        <w:fldChar w:fldCharType="begin"/>
      </w:r>
      <w:r w:rsidR="005B7B8D" w:rsidRPr="006A3876">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6A3876">
        <w:rPr>
          <w:highlight w:val="yellow"/>
        </w:rPr>
        <w:fldChar w:fldCharType="separate"/>
      </w:r>
      <w:r w:rsidR="005B7B8D" w:rsidRPr="006A3876">
        <w:rPr>
          <w:highlight w:val="yellow"/>
        </w:rPr>
        <w:t>(needle-tools 2023)</w:t>
      </w:r>
      <w:r w:rsidR="005B7B8D" w:rsidRPr="006A3876">
        <w:rPr>
          <w:highlight w:val="yellow"/>
        </w:rPr>
        <w:fldChar w:fldCharType="end"/>
      </w:r>
    </w:p>
    <w:p w14:paraId="64DC409C" w14:textId="78DF8242" w:rsidR="004C6D06" w:rsidRPr="006A3876" w:rsidRDefault="004C6D06" w:rsidP="00652F04">
      <w:pPr>
        <w:rPr>
          <w:b/>
          <w:bCs/>
        </w:rPr>
      </w:pPr>
      <w:r w:rsidRPr="006A3876">
        <w:rPr>
          <w:b/>
          <w:bCs/>
        </w:rPr>
        <w:t>Three.js</w:t>
      </w:r>
    </w:p>
    <w:p w14:paraId="31951FD4" w14:textId="3F932E75" w:rsidR="004C6D06" w:rsidRPr="006A3876" w:rsidRDefault="004C6D06" w:rsidP="004C6D06">
      <w:pPr>
        <w:pStyle w:val="Normlnprvnodsazen"/>
        <w:ind w:firstLine="0"/>
        <w:rPr>
          <w:lang w:eastAsia="en-US"/>
        </w:rPr>
      </w:pPr>
      <w:r w:rsidRPr="006A3876">
        <w:rPr>
          <w:lang w:eastAsia="en-US"/>
        </w:rPr>
        <w:t xml:space="preserve">Jedná se o nejpopulárnější </w:t>
      </w:r>
      <w:r w:rsidRPr="006A3876">
        <w:rPr>
          <w:i/>
          <w:iCs/>
          <w:lang w:eastAsia="en-US"/>
        </w:rPr>
        <w:t>middle-level</w:t>
      </w:r>
      <w:r w:rsidRPr="006A3876">
        <w:rPr>
          <w:lang w:eastAsia="en-US"/>
        </w:rPr>
        <w:t xml:space="preserve"> knihovnu vystavěnou nad WebGL. Three.js aplikace se skládá ze základních komponentů viz. Obr. X. </w:t>
      </w:r>
    </w:p>
    <w:p w14:paraId="70A379DF" w14:textId="0C6A10DB" w:rsidR="00652F04" w:rsidRPr="006A3876" w:rsidRDefault="004C6D06" w:rsidP="00652F04">
      <w:pPr>
        <w:rPr>
          <w:b/>
          <w:bCs/>
        </w:rPr>
      </w:pPr>
      <w:r w:rsidRPr="006A3876">
        <w:rPr>
          <w:noProof/>
        </w:rPr>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4270262" cy="2835663"/>
                    </a:xfrm>
                    <a:prstGeom prst="rect">
                      <a:avLst/>
                    </a:prstGeom>
                  </pic:spPr>
                </pic:pic>
              </a:graphicData>
            </a:graphic>
          </wp:inline>
        </w:drawing>
      </w:r>
      <w:r w:rsidR="00652F04" w:rsidRPr="006A3876">
        <w:rPr>
          <w:b/>
          <w:bCs/>
        </w:rPr>
        <w:t xml:space="preserve"> </w:t>
      </w:r>
    </w:p>
    <w:p w14:paraId="6AE3BD32" w14:textId="77777777" w:rsidR="004C6D06" w:rsidRPr="006A3876" w:rsidRDefault="004C6D06" w:rsidP="004C6D06">
      <w:pPr>
        <w:pStyle w:val="Normlnprvnodsazen"/>
        <w:ind w:firstLine="0"/>
        <w:rPr>
          <w:lang w:eastAsia="en-US"/>
        </w:rPr>
      </w:pPr>
    </w:p>
    <w:p w14:paraId="5A367E13" w14:textId="77777777" w:rsidR="00570167" w:rsidRPr="006A3876" w:rsidRDefault="00BA2735" w:rsidP="00BA2735">
      <w:pPr>
        <w:pStyle w:val="Normlnprvnodsazen"/>
        <w:ind w:firstLine="0"/>
        <w:rPr>
          <w:b/>
          <w:bCs/>
          <w:lang w:eastAsia="en-US"/>
        </w:rPr>
      </w:pPr>
      <w:r w:rsidRPr="006A3876">
        <w:rPr>
          <w:b/>
          <w:bCs/>
          <w:lang w:eastAsia="en-US"/>
        </w:rPr>
        <w:lastRenderedPageBreak/>
        <w:t>Needle engine</w:t>
      </w:r>
      <w:r w:rsidR="00B015AD" w:rsidRPr="006A3876">
        <w:rPr>
          <w:b/>
          <w:bCs/>
          <w:lang w:eastAsia="en-US"/>
        </w:rPr>
        <w:t xml:space="preserve"> </w:t>
      </w:r>
      <w:r w:rsidR="00B015AD" w:rsidRPr="006A3876">
        <w:rPr>
          <w:b/>
          <w:bCs/>
          <w:highlight w:val="yellow"/>
          <w:lang w:eastAsia="en-US"/>
        </w:rPr>
        <w:t>(Unity, Three.js, WebXR)</w:t>
      </w:r>
    </w:p>
    <w:p w14:paraId="09346D1B" w14:textId="2BC8559C" w:rsidR="00AB34FC" w:rsidRPr="006A3876" w:rsidRDefault="00AB34FC" w:rsidP="00AB34FC">
      <w:r w:rsidRPr="006A3876">
        <w:rPr>
          <w:b/>
          <w:bCs/>
        </w:rPr>
        <w:t>Prototyp Petrov:</w:t>
      </w:r>
      <w:r w:rsidRPr="006A3876">
        <w:t xml:space="preserve"> </w:t>
      </w:r>
      <w:hyperlink r:id="rId35" w:history="1">
        <w:r w:rsidRPr="006A3876">
          <w:rPr>
            <w:rStyle w:val="Hyperlink"/>
          </w:rPr>
          <w:t>https://pepper-puzzled-quince.glitch.me/</w:t>
        </w:r>
      </w:hyperlink>
    </w:p>
    <w:p w14:paraId="688F8E82" w14:textId="5F4D778E" w:rsidR="00AB176A" w:rsidRPr="006A3876" w:rsidRDefault="00E66E0C" w:rsidP="00BA2735">
      <w:r w:rsidRPr="006A3876">
        <w:t>Jedná se o webový runtime pro 3D aplikace. Umožňuje lokální vývoj</w:t>
      </w:r>
      <w:r w:rsidR="008922B5" w:rsidRPr="006A3876">
        <w:t xml:space="preserve">, </w:t>
      </w:r>
      <w:r w:rsidRPr="006A3876">
        <w:t>nasazení na jakýkoliv server</w:t>
      </w:r>
      <w:r w:rsidR="008922B5" w:rsidRPr="006A3876">
        <w:t xml:space="preserve">, </w:t>
      </w:r>
      <w:r w:rsidRPr="006A3876">
        <w:t>networking</w:t>
      </w:r>
      <w:r w:rsidR="008922B5" w:rsidRPr="006A3876">
        <w:t xml:space="preserve"> a Web</w:t>
      </w:r>
      <w:r w:rsidRPr="006A3876">
        <w:t>XR</w:t>
      </w:r>
      <w:r w:rsidR="008922B5" w:rsidRPr="006A3876">
        <w:t xml:space="preserve"> rozhraní</w:t>
      </w:r>
      <w:r w:rsidRPr="006A3876">
        <w:t xml:space="preserve">. </w:t>
      </w:r>
      <w:r w:rsidR="008922B5" w:rsidRPr="006A3876">
        <w:t xml:space="preserve">Needle Exporter umožňuje propojení mezi Unity Editorem a webovým runtime rozhraním, tím že podporuje export scén, animací, lightmap aj. skrze glTF standard. </w:t>
      </w:r>
      <w:r w:rsidR="005B7B8D" w:rsidRPr="006A3876">
        <w:t xml:space="preserve">Needle engine je </w:t>
      </w:r>
      <w:r w:rsidR="00AB176A" w:rsidRPr="006A3876">
        <w:t xml:space="preserve">možné nazvat </w:t>
      </w:r>
      <w:r w:rsidR="00AB176A" w:rsidRPr="006A3876">
        <w:rPr>
          <w:i/>
          <w:iCs/>
        </w:rPr>
        <w:t>workflow managerem</w:t>
      </w:r>
      <w:r w:rsidR="00FC0B25" w:rsidRPr="006A3876">
        <w:t xml:space="preserve"> umožňující propojení </w:t>
      </w:r>
      <w:r w:rsidR="00AB176A" w:rsidRPr="006A3876">
        <w:t xml:space="preserve">mezi interaktivními technologiemi jako je Unity popř. Blender a webovým prostředím. Needle primárně podporuje otevřený glTF standard a </w:t>
      </w:r>
      <w:r w:rsidR="009C30BB" w:rsidRPr="006A3876">
        <w:t xml:space="preserve">vyžívá postupu, </w:t>
      </w:r>
      <w:r w:rsidR="00AB176A" w:rsidRPr="006A3876">
        <w:t>kdy je možné v binární formě (.glb) obsáhnout celou aplikaci</w:t>
      </w:r>
      <w:r w:rsidR="009C30BB" w:rsidRPr="006A3876">
        <w:t xml:space="preserve"> nejen scénu</w:t>
      </w:r>
      <w:r w:rsidR="00AB176A" w:rsidRPr="006A3876">
        <w:t xml:space="preserve">. Primárním cílem Needle enginu je rychlá iterace při vývoji, </w:t>
      </w:r>
      <w:r w:rsidR="00FC0B25" w:rsidRPr="006A3876">
        <w:t>responzivní</w:t>
      </w:r>
      <w:r w:rsidR="00AB176A" w:rsidRPr="006A3876">
        <w:t xml:space="preserve"> design pro VR a AR, využití otevřených standardů pro </w:t>
      </w:r>
      <w:r w:rsidR="0083134F" w:rsidRPr="006A3876">
        <w:t>3D</w:t>
      </w:r>
      <w:r w:rsidR="00AB176A" w:rsidRPr="006A3876">
        <w:t xml:space="preserve"> a web, interoperabilita mezi nativními aplikacemi a webovými frameworky.</w:t>
      </w:r>
      <w:r w:rsidR="00083268" w:rsidRPr="006A3876">
        <w:t xml:space="preserve"> </w:t>
      </w:r>
      <w:r w:rsidR="00083268" w:rsidRPr="006A3876">
        <w:fldChar w:fldCharType="begin"/>
      </w:r>
      <w:r w:rsidR="00083268" w:rsidRPr="006A3876">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6A3876">
        <w:fldChar w:fldCharType="separate"/>
      </w:r>
      <w:r w:rsidR="00083268" w:rsidRPr="006A3876">
        <w:t>(needle-tools 2023)</w:t>
      </w:r>
      <w:r w:rsidR="00083268" w:rsidRPr="006A3876">
        <w:fldChar w:fldCharType="end"/>
      </w:r>
      <w:r w:rsidR="00BA6799" w:rsidRPr="006A3876">
        <w:t xml:space="preserve"> </w:t>
      </w:r>
    </w:p>
    <w:p w14:paraId="17EE5211" w14:textId="379B1820" w:rsidR="0083134F" w:rsidRPr="006A3876" w:rsidRDefault="0083134F" w:rsidP="0083134F">
      <w:pPr>
        <w:pStyle w:val="Normlnprvnodsazen"/>
      </w:pPr>
      <w:r w:rsidRPr="006A3876">
        <w:rPr>
          <w:highlight w:val="yellow"/>
        </w:rPr>
        <w:t xml:space="preserve">Momentálně (30.1.2023) je Needle Engine podporován pouze pro Unity Editor. Zde je vhodné porovnání s nativním Unity WebGL výstupem. Unity WebGL umožňuje export kompletních projektů pomocí IL2CPP do C++ a následně do </w:t>
      </w:r>
      <w:r w:rsidRPr="006A3876">
        <w:rPr>
          <w:i/>
          <w:iCs/>
          <w:highlight w:val="yellow"/>
        </w:rPr>
        <w:t>WebAssembly,</w:t>
      </w:r>
      <w:r w:rsidRPr="006A3876">
        <w:rPr>
          <w:highlight w:val="yellow"/>
        </w:rPr>
        <w:t xml:space="preserve"> což umožňuje spuštění výkonnostně náročných scén ve webovém prostředí. Toto je však umožněno na úkor rychlosti prototypování a iteracím ve vývoji samotné scény.</w:t>
      </w:r>
      <w:r w:rsidR="00BA6799" w:rsidRPr="006A3876">
        <w:rPr>
          <w:highlight w:val="yellow"/>
        </w:rPr>
        <w:t xml:space="preserve"> </w:t>
      </w:r>
      <w:r w:rsidRPr="006A3876">
        <w:rPr>
          <w:highlight w:val="yellow"/>
        </w:rPr>
        <w:t xml:space="preserve">Needle engine se snaží o rychlou iteraci při vývoji a možnost takřka instantního prototypování při tvorbě Unity projektů v jejich webovém ekvivalentu. Needle engine tedy poskytuje </w:t>
      </w:r>
      <w:r w:rsidR="00BA6799" w:rsidRPr="006A3876">
        <w:rPr>
          <w:highlight w:val="yellow"/>
        </w:rPr>
        <w:t>možnost,</w:t>
      </w:r>
      <w:r w:rsidRPr="006A3876">
        <w:rPr>
          <w:highlight w:val="yellow"/>
        </w:rPr>
        <w:t xml:space="preserve"> jak propojit Unity Editor s klasickým přístupem k webovému vývoji. </w:t>
      </w:r>
      <w:r w:rsidR="00083268" w:rsidRPr="006A3876">
        <w:rPr>
          <w:highlight w:val="yellow"/>
        </w:rPr>
        <w:fldChar w:fldCharType="begin"/>
      </w:r>
      <w:r w:rsidR="00083268" w:rsidRPr="006A3876">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6A3876">
        <w:rPr>
          <w:highlight w:val="yellow"/>
        </w:rPr>
        <w:fldChar w:fldCharType="separate"/>
      </w:r>
      <w:r w:rsidR="00083268" w:rsidRPr="006A3876">
        <w:rPr>
          <w:highlight w:val="yellow"/>
        </w:rPr>
        <w:t>(needle-tools 2023)</w:t>
      </w:r>
      <w:r w:rsidR="00083268" w:rsidRPr="006A3876">
        <w:rPr>
          <w:highlight w:val="yellow"/>
        </w:rPr>
        <w:fldChar w:fldCharType="end"/>
      </w:r>
    </w:p>
    <w:p w14:paraId="13FA1251" w14:textId="7F377B80" w:rsidR="0083134F" w:rsidRPr="006A3876" w:rsidRDefault="00FC0B25" w:rsidP="0083134F">
      <w:pPr>
        <w:pStyle w:val="Normlnprvnodsazen"/>
      </w:pPr>
      <w:r w:rsidRPr="006A3876">
        <w:t>Needle engine je nadstavbou nad Unity Editorem a three.js. Výsledná webová aplikace je kompletně vykreslována pomocí three.js.</w:t>
      </w:r>
      <w:r w:rsidR="00F46799" w:rsidRPr="006A3876">
        <w:t xml:space="preserve"> </w:t>
      </w:r>
      <w:r w:rsidRPr="006A3876">
        <w:t>Komponenty definované v rámci Unity Editoru jsou mapovány na vlastnosti a metody three.js třídy Object3D a graf scény.</w:t>
      </w:r>
      <w:r w:rsidR="00F46799" w:rsidRPr="006A3876">
        <w:t xml:space="preserve"> Vlastní komponenty mohou být definovány pomocí .ts nebo .js a Needle Enigne je následně automaticky přeloží do C# ekvivalentu, tudíž je možné s nimi automaticky pracovat v Unity. </w:t>
      </w:r>
      <w:r w:rsidR="0083134F" w:rsidRPr="006A3876">
        <w:t>Needle Engine poskytuje funkcionalitu ve 3 hlavních formách</w:t>
      </w:r>
      <w:r w:rsidR="00083268" w:rsidRPr="006A3876">
        <w:t xml:space="preserve"> </w:t>
      </w:r>
      <w:r w:rsidR="00083268" w:rsidRPr="006A3876">
        <w:fldChar w:fldCharType="begin"/>
      </w:r>
      <w:r w:rsidR="00083268" w:rsidRPr="006A3876">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6A3876">
        <w:fldChar w:fldCharType="separate"/>
      </w:r>
      <w:r w:rsidR="00083268" w:rsidRPr="006A3876">
        <w:t>(needle-tools 2023)</w:t>
      </w:r>
      <w:r w:rsidR="00083268" w:rsidRPr="006A3876">
        <w:fldChar w:fldCharType="end"/>
      </w:r>
      <w:r w:rsidR="0083134F" w:rsidRPr="006A3876">
        <w:t>:</w:t>
      </w:r>
    </w:p>
    <w:p w14:paraId="1FE1EF72" w14:textId="3B4F131F" w:rsidR="0083134F" w:rsidRPr="006A3876" w:rsidRDefault="0083134F" w:rsidP="0083134F">
      <w:pPr>
        <w:pStyle w:val="Normlnprvnodsazen"/>
        <w:numPr>
          <w:ilvl w:val="0"/>
          <w:numId w:val="25"/>
        </w:numPr>
      </w:pPr>
      <w:r w:rsidRPr="006A3876">
        <w:t>Souhrn předpřipravených komponentů a nástrojů, které umožňují tvorbu scény v rámci Unity Editoru</w:t>
      </w:r>
    </w:p>
    <w:p w14:paraId="061E0EEA" w14:textId="493FF34F" w:rsidR="0083134F" w:rsidRPr="006A3876" w:rsidRDefault="0083134F" w:rsidP="0083134F">
      <w:pPr>
        <w:pStyle w:val="Normlnprvnodsazen"/>
        <w:numPr>
          <w:ilvl w:val="0"/>
          <w:numId w:val="25"/>
        </w:numPr>
      </w:pPr>
      <w:r w:rsidRPr="006A3876">
        <w:t>Export vytvořené scény do glTF formátu</w:t>
      </w:r>
    </w:p>
    <w:p w14:paraId="1E44756C" w14:textId="598D3ADD" w:rsidR="008922B5" w:rsidRPr="006A3876" w:rsidRDefault="0083134F" w:rsidP="00083268">
      <w:pPr>
        <w:pStyle w:val="Normlnprvnodsazen"/>
        <w:numPr>
          <w:ilvl w:val="0"/>
          <w:numId w:val="25"/>
        </w:numPr>
      </w:pPr>
      <w:r w:rsidRPr="006A3876">
        <w:t>Webové runtime prostředí, které načítá glTF soubory a vykresluje je pomocí three.js</w:t>
      </w:r>
    </w:p>
    <w:p w14:paraId="29AD9C51" w14:textId="67557A62" w:rsidR="001D53C7" w:rsidRPr="006A3876" w:rsidRDefault="007F7BCF" w:rsidP="00B015AD">
      <w:pPr>
        <w:rPr>
          <w:b/>
          <w:bCs/>
        </w:rPr>
      </w:pPr>
      <w:r w:rsidRPr="006A3876">
        <w:rPr>
          <w:b/>
          <w:bCs/>
        </w:rPr>
        <w:t>A – Frame</w:t>
      </w:r>
      <w:r w:rsidR="00B015AD" w:rsidRPr="006A3876">
        <w:rPr>
          <w:b/>
          <w:bCs/>
        </w:rPr>
        <w:t xml:space="preserve"> </w:t>
      </w:r>
      <w:r w:rsidR="00B015AD" w:rsidRPr="006A3876">
        <w:rPr>
          <w:b/>
          <w:bCs/>
          <w:highlight w:val="yellow"/>
        </w:rPr>
        <w:t>(HTML, Three.js)</w:t>
      </w:r>
    </w:p>
    <w:p w14:paraId="5544F73D" w14:textId="34C82E79" w:rsidR="00AB34FC" w:rsidRPr="006A3876" w:rsidRDefault="00AB34FC" w:rsidP="00AB34FC">
      <w:pPr>
        <w:pStyle w:val="Normlnprvnodsazen"/>
        <w:ind w:firstLine="0"/>
        <w:rPr>
          <w:lang w:eastAsia="en-US"/>
        </w:rPr>
      </w:pPr>
      <w:r w:rsidRPr="006A3876">
        <w:rPr>
          <w:b/>
          <w:bCs/>
          <w:lang w:eastAsia="en-US"/>
        </w:rPr>
        <w:t>Prototyp Petrov:</w:t>
      </w:r>
      <w:r w:rsidRPr="006A3876">
        <w:rPr>
          <w:lang w:eastAsia="en-US"/>
        </w:rPr>
        <w:t xml:space="preserve"> </w:t>
      </w:r>
      <w:hyperlink r:id="rId36" w:history="1">
        <w:r w:rsidRPr="006A3876">
          <w:rPr>
            <w:rStyle w:val="Hyperlink"/>
            <w:lang w:eastAsia="en-US"/>
          </w:rPr>
          <w:t>https://foam-jumpy-dianella.glitch.me</w:t>
        </w:r>
      </w:hyperlink>
    </w:p>
    <w:p w14:paraId="4337A529" w14:textId="506E35CD" w:rsidR="00BA2735" w:rsidRPr="006A3876" w:rsidRDefault="00C03521" w:rsidP="001F2C8F">
      <w:pPr>
        <w:pStyle w:val="Normlnprvnodsazen"/>
        <w:ind w:firstLine="0"/>
      </w:pPr>
      <w:r w:rsidRPr="006A3876">
        <w:rPr>
          <w:lang w:eastAsia="en-US"/>
        </w:rPr>
        <w:t xml:space="preserve">A-Frame je webový framework umožňující tvorbu virtuálních prostředí. A-Frame je založen na HTML. Jedná se o </w:t>
      </w:r>
      <w:r w:rsidRPr="006A3876">
        <w:rPr>
          <w:i/>
          <w:iCs/>
          <w:lang w:eastAsia="en-US"/>
        </w:rPr>
        <w:t>entity-component</w:t>
      </w:r>
      <w:r w:rsidRPr="006A3876">
        <w:rPr>
          <w:lang w:eastAsia="en-US"/>
        </w:rPr>
        <w:t xml:space="preserve"> </w:t>
      </w:r>
      <w:r w:rsidRPr="006A3876">
        <w:rPr>
          <w:i/>
          <w:iCs/>
          <w:lang w:eastAsia="en-US"/>
        </w:rPr>
        <w:t xml:space="preserve">framework, </w:t>
      </w:r>
      <w:r w:rsidRPr="006A3876">
        <w:rPr>
          <w:lang w:eastAsia="en-US"/>
        </w:rPr>
        <w:t>který poskytuje deklarativní a rozšiřitelnou strukturu nad knihovnou three.js.</w:t>
      </w:r>
      <w:r w:rsidR="006C32DE" w:rsidRPr="006A3876">
        <w:rPr>
          <w:lang w:eastAsia="en-US"/>
        </w:rPr>
        <w:t xml:space="preserve"> A-Frame využívá three.js pro manipulaci WebGL primitiv.</w:t>
      </w:r>
      <w:r w:rsidR="001F2C8F" w:rsidRPr="006A3876">
        <w:rPr>
          <w:lang w:eastAsia="en-US"/>
        </w:rPr>
        <w:t xml:space="preserve"> </w:t>
      </w:r>
      <w:r w:rsidR="001F2C8F" w:rsidRPr="006A3876">
        <w:rPr>
          <w:i/>
          <w:iCs/>
          <w:lang w:eastAsia="en-US"/>
        </w:rPr>
        <w:t>Entity – Component</w:t>
      </w:r>
      <w:r w:rsidR="001F2C8F" w:rsidRPr="006A3876">
        <w:rPr>
          <w:lang w:eastAsia="en-US"/>
        </w:rPr>
        <w:t xml:space="preserve"> přístup umožňuje definování entity jakožto elementů přímo v HTML kódu a následně definování komponent v rámci JavaScriptu. </w:t>
      </w:r>
      <w:r w:rsidR="007F7BCF" w:rsidRPr="006A3876">
        <w:t>Při renderování scény A-Frame knihovna vytváří hierarchii DOM prvků</w:t>
      </w:r>
      <w:r w:rsidR="001F2C8F" w:rsidRPr="006A3876">
        <w:t xml:space="preserve"> z HTML elementů</w:t>
      </w:r>
      <w:r w:rsidR="007F7BCF" w:rsidRPr="006A3876">
        <w:t>, které představují různé objekty ve scéně. Tyto prvky mohou být vybírány a manipulovány pomocí JavaScriptu, stejně jako jakékoliv jiné HTML prvky. Například lze pomocí JavaScriptu měnit pozici, rotaci nebo vzhled objektu ve scéně.</w:t>
      </w:r>
      <w:r w:rsidR="001F2C8F" w:rsidRPr="006A3876">
        <w:t xml:space="preserve"> </w:t>
      </w:r>
      <w:r w:rsidR="007F7BCF" w:rsidRPr="006A3876">
        <w:t>A-Fram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6A3876">
        <w:t xml:space="preserve"> </w:t>
      </w:r>
      <w:r w:rsidR="007F7BCF" w:rsidRPr="006A3876">
        <w:t>komponenty pro rozšíření funkčnosti</w:t>
      </w:r>
      <w:r w:rsidR="001F2C8F" w:rsidRPr="006A3876">
        <w:t xml:space="preserve">. </w:t>
      </w:r>
      <w:r w:rsidR="007F7BCF" w:rsidRPr="006A3876">
        <w:t>A-Frame využívá DOM jako základ pro vytváření a manipulaci s prvky VR na webové stránce</w:t>
      </w:r>
      <w:r w:rsidR="009C30BB" w:rsidRPr="006A3876">
        <w:t>.</w:t>
      </w:r>
    </w:p>
    <w:p w14:paraId="5C61BA5B" w14:textId="77777777" w:rsidR="004C6D06" w:rsidRPr="006A3876" w:rsidRDefault="004C6D06" w:rsidP="001F2C8F">
      <w:pPr>
        <w:pStyle w:val="Normlnprvnodsazen"/>
        <w:ind w:firstLine="0"/>
        <w:rPr>
          <w:lang w:eastAsia="en-US"/>
        </w:rPr>
      </w:pPr>
    </w:p>
    <w:p w14:paraId="3646732C" w14:textId="5FC52557" w:rsidR="00CD3330" w:rsidRPr="006A3876" w:rsidRDefault="00CD3330" w:rsidP="00BA2735">
      <w:pPr>
        <w:pStyle w:val="Normlnprvnodsazen"/>
        <w:ind w:firstLine="0"/>
        <w:rPr>
          <w:b/>
          <w:bCs/>
        </w:rPr>
      </w:pPr>
      <w:r w:rsidRPr="006A3876">
        <w:rPr>
          <w:b/>
          <w:bCs/>
        </w:rPr>
        <w:t>Mozila Hubs</w:t>
      </w:r>
      <w:r w:rsidR="004D37EB" w:rsidRPr="006A3876">
        <w:rPr>
          <w:b/>
          <w:bCs/>
        </w:rPr>
        <w:t xml:space="preserve"> </w:t>
      </w:r>
    </w:p>
    <w:p w14:paraId="29365173" w14:textId="3DA8D611" w:rsidR="004C6D06" w:rsidRPr="006A3876" w:rsidRDefault="004C6D06" w:rsidP="00BA2735">
      <w:pPr>
        <w:pStyle w:val="Normlnprvnodsazen"/>
        <w:ind w:firstLine="0"/>
      </w:pPr>
      <w:r w:rsidRPr="006A3876">
        <w:t xml:space="preserve">Prototyp UrbanGrid: </w:t>
      </w:r>
      <w:hyperlink r:id="rId37" w:history="1">
        <w:r w:rsidRPr="006A3876">
          <w:rPr>
            <w:rStyle w:val="Hyperlink"/>
          </w:rPr>
          <w:t>https://hubs.mozilla.com/bBJ9sxc?hub_invite_id=Lr9efka</w:t>
        </w:r>
      </w:hyperlink>
    </w:p>
    <w:p w14:paraId="00314D0E" w14:textId="374D5D5F" w:rsidR="004C6D06" w:rsidRPr="006A3876" w:rsidRDefault="004C6D06" w:rsidP="00BA2735">
      <w:pPr>
        <w:pStyle w:val="Normlnprvnodsazen"/>
        <w:ind w:firstLine="0"/>
      </w:pPr>
      <w:r w:rsidRPr="006A3876">
        <w:t>Prototyp 3D model Brno:</w:t>
      </w:r>
      <w:r w:rsidRPr="006A3876">
        <w:rPr>
          <w:b/>
          <w:bCs/>
        </w:rPr>
        <w:t xml:space="preserve"> </w:t>
      </w:r>
      <w:hyperlink r:id="rId38" w:history="1">
        <w:r w:rsidRPr="006A3876">
          <w:rPr>
            <w:rStyle w:val="Hyperlink"/>
          </w:rPr>
          <w:t>https://hubs.mozilla.com/jkemrr4</w:t>
        </w:r>
      </w:hyperlink>
    </w:p>
    <w:p w14:paraId="5FD5C8DB" w14:textId="239ADDAD" w:rsidR="008C6AAE" w:rsidRPr="006A3876" w:rsidRDefault="004D37EB" w:rsidP="00BA2735">
      <w:pPr>
        <w:pStyle w:val="Normlnprvnodsazen"/>
        <w:ind w:firstLine="0"/>
      </w:pPr>
      <w:r w:rsidRPr="006A3876">
        <w:t xml:space="preserve">Open source projekt vytvořen společností Mozzila. Umožňuje tvorbu kolaborativních virtuálních prostředí v rámci webového prohlížeče. </w:t>
      </w:r>
      <w:r w:rsidR="008C6AAE" w:rsidRPr="006A3876">
        <w:t xml:space="preserve">Mozzila Hubs je vystavěna na základech WebRTC pro komunikaci a A-Frame, Three.js a WebGL pro tvorbu, vykreslení a interakci 3D scén. Součástí Mozzila Hubs je i </w:t>
      </w:r>
      <w:r w:rsidR="008C6AAE" w:rsidRPr="006A3876">
        <w:rPr>
          <w:i/>
          <w:iCs/>
        </w:rPr>
        <w:t>Spoke Editor</w:t>
      </w:r>
      <w:r w:rsidR="008C6AAE" w:rsidRPr="006A3876">
        <w:t xml:space="preserve">, což je GUI webová aplikace, umožňující interaktivní tvorbu virtuálních prostředí přímo v prohlížeči. </w:t>
      </w:r>
    </w:p>
    <w:p w14:paraId="4D2BFFF6" w14:textId="0FF50CFE" w:rsidR="007F7BCF" w:rsidRPr="006A3876" w:rsidRDefault="007F7BCF" w:rsidP="007F7BCF">
      <w:pPr>
        <w:pStyle w:val="Normlnprvnodsazen"/>
        <w:ind w:firstLine="0"/>
        <w:rPr>
          <w:b/>
          <w:bCs/>
          <w:lang w:eastAsia="en-US"/>
        </w:rPr>
      </w:pPr>
      <w:r w:rsidRPr="006A3876">
        <w:rPr>
          <w:b/>
          <w:bCs/>
          <w:lang w:eastAsia="en-US"/>
        </w:rPr>
        <w:t>Babylon.js</w:t>
      </w:r>
    </w:p>
    <w:p w14:paraId="47001C3A" w14:textId="623920D1" w:rsidR="007F7BCF" w:rsidRPr="006A3876" w:rsidRDefault="007F7BCF" w:rsidP="007F7BCF">
      <w:pPr>
        <w:pStyle w:val="Normlnprvnodsazen"/>
        <w:ind w:firstLine="0"/>
        <w:rPr>
          <w:lang w:eastAsia="en-US"/>
        </w:rPr>
      </w:pPr>
      <w:r w:rsidRPr="006A3876">
        <w:rPr>
          <w:lang w:eastAsia="en-US"/>
        </w:rPr>
        <w:t>https://doc.babylonjs.com/</w:t>
      </w:r>
    </w:p>
    <w:p w14:paraId="38AEAC89" w14:textId="75C9D92D" w:rsidR="007F7BCF" w:rsidRPr="006A3876" w:rsidRDefault="007F7BCF" w:rsidP="007F7BCF">
      <w:pPr>
        <w:pStyle w:val="Normlnprvnodsazen"/>
        <w:ind w:firstLine="0"/>
        <w:rPr>
          <w:b/>
          <w:bCs/>
          <w:lang w:eastAsia="en-US"/>
        </w:rPr>
      </w:pPr>
      <w:r w:rsidRPr="006A3876">
        <w:rPr>
          <w:b/>
          <w:bCs/>
          <w:lang w:eastAsia="en-US"/>
        </w:rPr>
        <w:t>Model viewer</w:t>
      </w:r>
    </w:p>
    <w:p w14:paraId="5B9D94F9" w14:textId="0F71253A" w:rsidR="007F7BCF" w:rsidRPr="006A3876" w:rsidRDefault="00000000" w:rsidP="007F7BCF">
      <w:pPr>
        <w:pStyle w:val="Normlnprvnodsazen"/>
        <w:ind w:firstLine="0"/>
        <w:rPr>
          <w:lang w:eastAsia="en-US"/>
        </w:rPr>
      </w:pPr>
      <w:hyperlink r:id="rId39" w:history="1">
        <w:r w:rsidR="007F7BCF" w:rsidRPr="006A3876">
          <w:rPr>
            <w:rStyle w:val="Hyperlink"/>
            <w:lang w:eastAsia="en-US"/>
          </w:rPr>
          <w:t>https://modelviewer.dev/</w:t>
        </w:r>
      </w:hyperlink>
    </w:p>
    <w:p w14:paraId="30AD33F6" w14:textId="2D436B76" w:rsidR="007F7BCF" w:rsidRPr="006A3876" w:rsidRDefault="00E523FC" w:rsidP="007F7BCF">
      <w:pPr>
        <w:pStyle w:val="Normlnprvnodsazen"/>
        <w:ind w:firstLine="0"/>
        <w:rPr>
          <w:b/>
          <w:bCs/>
          <w:lang w:eastAsia="en-US"/>
        </w:rPr>
      </w:pPr>
      <w:r w:rsidRPr="006A3876">
        <w:rPr>
          <w:b/>
          <w:bCs/>
          <w:lang w:eastAsia="en-US"/>
        </w:rPr>
        <w:t>p5.js</w:t>
      </w:r>
    </w:p>
    <w:p w14:paraId="0E7E494A" w14:textId="2FC804B4" w:rsidR="00E523FC" w:rsidRPr="006A3876" w:rsidRDefault="00000000" w:rsidP="007F7BCF">
      <w:pPr>
        <w:pStyle w:val="Normlnprvnodsazen"/>
        <w:ind w:firstLine="0"/>
        <w:rPr>
          <w:lang w:eastAsia="en-US"/>
        </w:rPr>
      </w:pPr>
      <w:hyperlink r:id="rId40" w:history="1">
        <w:r w:rsidR="005C57E5" w:rsidRPr="006A3876">
          <w:rPr>
            <w:rStyle w:val="Hyperlink"/>
            <w:lang w:eastAsia="en-US"/>
          </w:rPr>
          <w:t>https://p5xr.org</w:t>
        </w:r>
      </w:hyperlink>
    </w:p>
    <w:p w14:paraId="54E40205" w14:textId="21400FA4" w:rsidR="005C57E5" w:rsidRPr="006A3876" w:rsidRDefault="005C57E5" w:rsidP="007F7BCF">
      <w:pPr>
        <w:pStyle w:val="Normlnprvnodsazen"/>
        <w:ind w:firstLine="0"/>
        <w:rPr>
          <w:b/>
          <w:bCs/>
          <w:lang w:eastAsia="en-US"/>
        </w:rPr>
      </w:pPr>
      <w:r w:rsidRPr="006A3876">
        <w:rPr>
          <w:b/>
          <w:bCs/>
          <w:lang w:eastAsia="en-US"/>
        </w:rPr>
        <w:t>playcanvas</w:t>
      </w:r>
    </w:p>
    <w:p w14:paraId="6C6B0C58" w14:textId="7AAE458E" w:rsidR="005C57E5" w:rsidRPr="006A3876" w:rsidRDefault="00000000" w:rsidP="007F7BCF">
      <w:pPr>
        <w:pStyle w:val="Normlnprvnodsazen"/>
        <w:ind w:firstLine="0"/>
        <w:rPr>
          <w:lang w:eastAsia="en-US"/>
        </w:rPr>
      </w:pPr>
      <w:hyperlink r:id="rId41" w:history="1">
        <w:r w:rsidR="005C57E5" w:rsidRPr="006A3876">
          <w:rPr>
            <w:rStyle w:val="Hyperlink"/>
            <w:lang w:eastAsia="en-US"/>
          </w:rPr>
          <w:t>https://playcanvas.com/</w:t>
        </w:r>
      </w:hyperlink>
      <w:r w:rsidR="005B388F" w:rsidRPr="006A3876">
        <w:rPr>
          <w:lang w:eastAsia="en-US"/>
        </w:rPr>
        <w:t>D</w:t>
      </w:r>
    </w:p>
    <w:p w14:paraId="7BF849F6" w14:textId="40D2D531" w:rsidR="005C57E5" w:rsidRPr="006A3876" w:rsidRDefault="005C57E5" w:rsidP="007F7BCF">
      <w:pPr>
        <w:pStyle w:val="Normlnprvnodsazen"/>
        <w:ind w:firstLine="0"/>
        <w:rPr>
          <w:b/>
          <w:bCs/>
          <w:lang w:eastAsia="en-US"/>
        </w:rPr>
      </w:pPr>
      <w:r w:rsidRPr="006A3876">
        <w:rPr>
          <w:b/>
          <w:bCs/>
          <w:lang w:eastAsia="en-US"/>
        </w:rPr>
        <w:t>ReactXR</w:t>
      </w:r>
    </w:p>
    <w:p w14:paraId="73499110" w14:textId="36604625" w:rsidR="005C57E5" w:rsidRPr="006A3876" w:rsidRDefault="005C57E5" w:rsidP="007F7BCF">
      <w:pPr>
        <w:pStyle w:val="Normlnprvnodsazen"/>
        <w:ind w:firstLine="0"/>
        <w:rPr>
          <w:b/>
          <w:bCs/>
          <w:lang w:eastAsia="en-US"/>
        </w:rPr>
      </w:pPr>
      <w:r w:rsidRPr="006A3876">
        <w:rPr>
          <w:b/>
          <w:bCs/>
          <w:lang w:eastAsia="en-US"/>
        </w:rPr>
        <w:t>Sumerian</w:t>
      </w:r>
    </w:p>
    <w:p w14:paraId="58AD7DAA" w14:textId="33C5A3B9" w:rsidR="005C57E5" w:rsidRPr="006A3876" w:rsidRDefault="005C57E5" w:rsidP="007F7BCF">
      <w:pPr>
        <w:pStyle w:val="Normlnprvnodsazen"/>
        <w:ind w:firstLine="0"/>
        <w:rPr>
          <w:b/>
          <w:bCs/>
          <w:lang w:eastAsia="en-US"/>
        </w:rPr>
      </w:pPr>
      <w:r w:rsidRPr="006A3876">
        <w:rPr>
          <w:b/>
          <w:bCs/>
          <w:lang w:eastAsia="en-US"/>
        </w:rPr>
        <w:t>Verge3D</w:t>
      </w:r>
    </w:p>
    <w:p w14:paraId="4026CF11" w14:textId="4F84AB38" w:rsidR="005C57E5" w:rsidRPr="006A3876" w:rsidRDefault="005C57E5" w:rsidP="007F7BCF">
      <w:pPr>
        <w:pStyle w:val="Normlnprvnodsazen"/>
        <w:ind w:firstLine="0"/>
        <w:rPr>
          <w:b/>
          <w:bCs/>
          <w:lang w:eastAsia="en-US"/>
        </w:rPr>
      </w:pPr>
      <w:r w:rsidRPr="006A3876">
        <w:rPr>
          <w:b/>
          <w:bCs/>
          <w:lang w:eastAsia="en-US"/>
        </w:rPr>
        <w:t>WonderlandEngine</w:t>
      </w:r>
    </w:p>
    <w:p w14:paraId="2FA962A7" w14:textId="56087CC4" w:rsidR="005C57E5" w:rsidRPr="006A3876" w:rsidRDefault="005C57E5" w:rsidP="007F7BCF">
      <w:pPr>
        <w:pStyle w:val="Normlnprvnodsazen"/>
        <w:ind w:firstLine="0"/>
        <w:rPr>
          <w:b/>
          <w:bCs/>
          <w:lang w:eastAsia="en-US"/>
        </w:rPr>
      </w:pPr>
      <w:r w:rsidRPr="006A3876">
        <w:rPr>
          <w:b/>
          <w:bCs/>
          <w:lang w:eastAsia="en-US"/>
        </w:rPr>
        <w:t>MetaVRse</w:t>
      </w:r>
    </w:p>
    <w:p w14:paraId="1EA7450B" w14:textId="55721418" w:rsidR="00726386" w:rsidRPr="006A3876" w:rsidRDefault="00726386" w:rsidP="007F7BCF">
      <w:pPr>
        <w:pStyle w:val="Normlnprvnodsazen"/>
        <w:ind w:firstLine="0"/>
        <w:rPr>
          <w:b/>
          <w:bCs/>
          <w:lang w:eastAsia="en-US"/>
        </w:rPr>
      </w:pPr>
      <w:r w:rsidRPr="006A3876">
        <w:rPr>
          <w:b/>
          <w:bCs/>
          <w:lang w:eastAsia="en-US"/>
        </w:rPr>
        <w:t>Glitch</w:t>
      </w:r>
    </w:p>
    <w:p w14:paraId="20D7CC78" w14:textId="2C3714D2" w:rsidR="00BA2735" w:rsidRPr="006A3876" w:rsidRDefault="00F60F19" w:rsidP="007F7BCF">
      <w:pPr>
        <w:pStyle w:val="Normlnprvnodsazen"/>
        <w:ind w:firstLine="0"/>
        <w:rPr>
          <w:b/>
          <w:bCs/>
          <w:lang w:eastAsia="en-US"/>
        </w:rPr>
      </w:pPr>
      <w:r w:rsidRPr="006A3876">
        <w:rPr>
          <w:b/>
          <w:bCs/>
          <w:lang w:eastAsia="en-US"/>
        </w:rPr>
        <w:t>Vectary</w:t>
      </w:r>
    </w:p>
    <w:p w14:paraId="77CFF2A8" w14:textId="7345051A" w:rsidR="00A923EB" w:rsidRPr="006A3876" w:rsidRDefault="00A923EB" w:rsidP="007F7BCF">
      <w:pPr>
        <w:pStyle w:val="Normlnprvnodsazen"/>
        <w:ind w:firstLine="0"/>
        <w:rPr>
          <w:b/>
          <w:bCs/>
          <w:lang w:eastAsia="en-US"/>
        </w:rPr>
      </w:pPr>
      <w:r w:rsidRPr="006A3876">
        <w:rPr>
          <w:b/>
          <w:bCs/>
          <w:lang w:eastAsia="en-US"/>
        </w:rPr>
        <w:t>DeckGL</w:t>
      </w:r>
    </w:p>
    <w:p w14:paraId="4B02F61C" w14:textId="53766EAA" w:rsidR="004C6D06" w:rsidRPr="006A3876" w:rsidRDefault="00A923EB" w:rsidP="007F7BCF">
      <w:pPr>
        <w:pStyle w:val="Normlnprvnodsazen"/>
        <w:ind w:firstLine="0"/>
        <w:rPr>
          <w:b/>
          <w:bCs/>
          <w:lang w:eastAsia="en-US"/>
        </w:rPr>
      </w:pPr>
      <w:r w:rsidRPr="006A3876">
        <w:rPr>
          <w:b/>
          <w:bCs/>
          <w:lang w:eastAsia="en-US"/>
        </w:rPr>
        <w:t>KeplerGL</w:t>
      </w:r>
    </w:p>
    <w:p w14:paraId="01805211" w14:textId="3AAF0D83" w:rsidR="004C6D06" w:rsidRPr="006A3876" w:rsidRDefault="004C6D06" w:rsidP="007F7BCF">
      <w:pPr>
        <w:pStyle w:val="Normlnprvnodsazen"/>
        <w:ind w:firstLine="0"/>
        <w:rPr>
          <w:b/>
          <w:bCs/>
          <w:lang w:eastAsia="en-US"/>
        </w:rPr>
      </w:pPr>
      <w:r w:rsidRPr="006A3876">
        <w:rPr>
          <w:b/>
          <w:bCs/>
          <w:lang w:eastAsia="en-US"/>
        </w:rPr>
        <w:t>Spoke</w:t>
      </w:r>
    </w:p>
    <w:p w14:paraId="184A6E52" w14:textId="48411157" w:rsidR="00253096" w:rsidRPr="006A3876" w:rsidRDefault="00A479E6" w:rsidP="002656D4">
      <w:pPr>
        <w:pStyle w:val="Heading2"/>
        <w:rPr>
          <w:lang w:val="cs-CZ"/>
        </w:rPr>
      </w:pPr>
      <w:r w:rsidRPr="006A3876">
        <w:rPr>
          <w:lang w:val="cs-CZ"/>
        </w:rPr>
        <w:t>Specifikace požadavků</w:t>
      </w:r>
    </w:p>
    <w:p w14:paraId="034316BE" w14:textId="2AC9C095" w:rsidR="00995284" w:rsidRPr="006A3876" w:rsidRDefault="00995284" w:rsidP="00995284">
      <w:pPr>
        <w:rPr>
          <w:lang w:eastAsia="cs-CZ"/>
        </w:rPr>
      </w:pPr>
      <w:r w:rsidRPr="006A3876">
        <w:rPr>
          <w:lang w:eastAsia="cs-CZ"/>
        </w:rPr>
        <w:t xml:space="preserve">Požadavky na výběr technologie pro vizualizaci jsou určeny na základě charakteru dat, funkčních požadavků na aplikaci a nefunkčních požadavků odvíjejících se od technologie. </w:t>
      </w:r>
    </w:p>
    <w:p w14:paraId="490A7327" w14:textId="7A3B2ED2" w:rsidR="00A479E6" w:rsidRPr="006A3876" w:rsidRDefault="00A479E6">
      <w:pPr>
        <w:pStyle w:val="Heading3"/>
        <w:rPr>
          <w:lang w:eastAsia="cs-CZ"/>
        </w:rPr>
      </w:pPr>
      <w:r w:rsidRPr="006A3876">
        <w:rPr>
          <w:lang w:eastAsia="cs-CZ"/>
        </w:rPr>
        <w:t>Funkční</w:t>
      </w:r>
    </w:p>
    <w:p w14:paraId="50FFEFBF" w14:textId="34957C6B" w:rsidR="00462C08" w:rsidRPr="006A3876" w:rsidRDefault="00462C08" w:rsidP="00462C08">
      <w:pPr>
        <w:rPr>
          <w:lang w:eastAsia="cs-CZ"/>
        </w:rPr>
      </w:pPr>
      <w:r w:rsidRPr="006A3876">
        <w:rPr>
          <w:highlight w:val="yellow"/>
          <w:lang w:eastAsia="cs-CZ"/>
        </w:rPr>
        <w:t># předběžné</w:t>
      </w:r>
    </w:p>
    <w:p w14:paraId="4B80274C" w14:textId="5B7A4920" w:rsidR="00995284" w:rsidRPr="006A3876" w:rsidRDefault="009C30BB" w:rsidP="009C30BB">
      <w:pPr>
        <w:pStyle w:val="ListParagraph"/>
        <w:numPr>
          <w:ilvl w:val="0"/>
          <w:numId w:val="27"/>
        </w:numPr>
        <w:rPr>
          <w:highlight w:val="yellow"/>
          <w:lang w:eastAsia="cs-CZ"/>
        </w:rPr>
      </w:pPr>
      <w:r w:rsidRPr="006A3876">
        <w:rPr>
          <w:highlight w:val="yellow"/>
          <w:lang w:eastAsia="cs-CZ"/>
        </w:rPr>
        <w:t>Zobrazení geografických dat 3D i 2D</w:t>
      </w:r>
    </w:p>
    <w:p w14:paraId="0979490A" w14:textId="02A8C04B" w:rsidR="009C30BB" w:rsidRPr="006A3876" w:rsidRDefault="009C30BB" w:rsidP="009C30BB">
      <w:pPr>
        <w:pStyle w:val="ListParagraph"/>
        <w:numPr>
          <w:ilvl w:val="1"/>
          <w:numId w:val="27"/>
        </w:numPr>
        <w:rPr>
          <w:highlight w:val="yellow"/>
          <w:lang w:eastAsia="cs-CZ"/>
        </w:rPr>
      </w:pPr>
      <w:r w:rsidRPr="006A3876">
        <w:rPr>
          <w:highlight w:val="yellow"/>
          <w:lang w:eastAsia="cs-CZ"/>
        </w:rPr>
        <w:t>Terén, Plošné (budovy, objemy – tematická kart.</w:t>
      </w:r>
      <w:r w:rsidR="00462C08" w:rsidRPr="006A3876">
        <w:rPr>
          <w:highlight w:val="yellow"/>
          <w:lang w:eastAsia="cs-CZ"/>
        </w:rPr>
        <w:t>), liniové (stuhová mapa), bodové (stromy)</w:t>
      </w:r>
    </w:p>
    <w:p w14:paraId="6D4C1448" w14:textId="6C79B390" w:rsidR="00462C08" w:rsidRPr="006A3876" w:rsidRDefault="00462C08" w:rsidP="009C30BB">
      <w:pPr>
        <w:pStyle w:val="ListParagraph"/>
        <w:numPr>
          <w:ilvl w:val="1"/>
          <w:numId w:val="27"/>
        </w:numPr>
        <w:rPr>
          <w:highlight w:val="yellow"/>
          <w:lang w:eastAsia="cs-CZ"/>
        </w:rPr>
      </w:pPr>
      <w:r w:rsidRPr="006A3876">
        <w:rPr>
          <w:highlight w:val="yellow"/>
          <w:lang w:eastAsia="cs-CZ"/>
        </w:rPr>
        <w:t>Podklad (textury terénu – ortofoto, 2D mapy), Textury objektů</w:t>
      </w:r>
    </w:p>
    <w:p w14:paraId="25973FBE" w14:textId="18202916" w:rsidR="00462C08" w:rsidRPr="006A3876" w:rsidRDefault="00462C08" w:rsidP="00462C08">
      <w:pPr>
        <w:pStyle w:val="ListParagraph"/>
        <w:numPr>
          <w:ilvl w:val="0"/>
          <w:numId w:val="27"/>
        </w:numPr>
        <w:rPr>
          <w:highlight w:val="yellow"/>
          <w:lang w:eastAsia="cs-CZ"/>
        </w:rPr>
      </w:pPr>
      <w:r w:rsidRPr="006A3876">
        <w:rPr>
          <w:highlight w:val="yellow"/>
          <w:lang w:eastAsia="cs-CZ"/>
        </w:rPr>
        <w:t xml:space="preserve">Možnost interakce </w:t>
      </w:r>
    </w:p>
    <w:p w14:paraId="2686F23A" w14:textId="512B0536" w:rsidR="00462C08" w:rsidRPr="006A3876" w:rsidRDefault="00462C08" w:rsidP="00462C08">
      <w:pPr>
        <w:pStyle w:val="ListParagraph"/>
        <w:numPr>
          <w:ilvl w:val="1"/>
          <w:numId w:val="27"/>
        </w:numPr>
        <w:rPr>
          <w:highlight w:val="yellow"/>
          <w:lang w:eastAsia="cs-CZ"/>
        </w:rPr>
      </w:pPr>
      <w:r w:rsidRPr="006A3876">
        <w:rPr>
          <w:highlight w:val="yellow"/>
          <w:lang w:eastAsia="cs-CZ"/>
        </w:rPr>
        <w:lastRenderedPageBreak/>
        <w:t>DOFs</w:t>
      </w:r>
    </w:p>
    <w:p w14:paraId="6FD07B95" w14:textId="3E32161F" w:rsidR="00462C08" w:rsidRPr="006A3876" w:rsidRDefault="00462C08" w:rsidP="00462C08">
      <w:pPr>
        <w:pStyle w:val="ListParagraph"/>
        <w:numPr>
          <w:ilvl w:val="1"/>
          <w:numId w:val="27"/>
        </w:numPr>
        <w:rPr>
          <w:highlight w:val="yellow"/>
          <w:lang w:eastAsia="cs-CZ"/>
        </w:rPr>
      </w:pPr>
      <w:r w:rsidRPr="006A3876">
        <w:rPr>
          <w:highlight w:val="yellow"/>
          <w:lang w:eastAsia="cs-CZ"/>
        </w:rPr>
        <w:t xml:space="preserve">Interkace s objetky – atributové info, přepínání vrstev (nejde v mozila hubs), pohyb s objekty, analýzy </w:t>
      </w:r>
    </w:p>
    <w:p w14:paraId="48115BFE" w14:textId="6721432A" w:rsidR="00462C08" w:rsidRPr="006A3876" w:rsidRDefault="00462C08" w:rsidP="00462C08">
      <w:pPr>
        <w:pStyle w:val="ListParagraph"/>
        <w:numPr>
          <w:ilvl w:val="0"/>
          <w:numId w:val="27"/>
        </w:numPr>
        <w:rPr>
          <w:highlight w:val="yellow"/>
          <w:lang w:eastAsia="cs-CZ"/>
        </w:rPr>
      </w:pPr>
      <w:r w:rsidRPr="006A3876">
        <w:rPr>
          <w:highlight w:val="yellow"/>
          <w:lang w:eastAsia="cs-CZ"/>
        </w:rPr>
        <w:t>Specifické dle konkrétní aplikace - …</w:t>
      </w:r>
    </w:p>
    <w:p w14:paraId="297FF75D" w14:textId="1F1BC045" w:rsidR="00A479E6" w:rsidRPr="006A3876" w:rsidRDefault="003400F1">
      <w:pPr>
        <w:pStyle w:val="Heading3"/>
        <w:rPr>
          <w:highlight w:val="yellow"/>
          <w:lang w:eastAsia="cs-CZ"/>
        </w:rPr>
      </w:pPr>
      <w:r w:rsidRPr="006A3876">
        <w:rPr>
          <w:highlight w:val="yellow"/>
          <w:lang w:eastAsia="cs-CZ"/>
        </w:rPr>
        <w:t>Mimofunkční</w:t>
      </w:r>
    </w:p>
    <w:p w14:paraId="75A4D041" w14:textId="2AABF218" w:rsidR="00995284" w:rsidRPr="006A3876" w:rsidRDefault="00995284" w:rsidP="00995284">
      <w:pPr>
        <w:pStyle w:val="ListParagraph"/>
        <w:numPr>
          <w:ilvl w:val="0"/>
          <w:numId w:val="15"/>
        </w:numPr>
        <w:rPr>
          <w:highlight w:val="yellow"/>
          <w:lang w:eastAsia="cs-CZ"/>
        </w:rPr>
      </w:pPr>
      <w:r w:rsidRPr="006A3876">
        <w:rPr>
          <w:highlight w:val="yellow"/>
          <w:lang w:eastAsia="cs-CZ"/>
        </w:rPr>
        <w:t>Technologie by měla být volně přístupná (FOSS)</w:t>
      </w:r>
    </w:p>
    <w:p w14:paraId="21735AE9" w14:textId="1516AB73" w:rsidR="00995284" w:rsidRPr="006A3876" w:rsidRDefault="00995284" w:rsidP="00995284">
      <w:pPr>
        <w:pStyle w:val="ListParagraph"/>
        <w:numPr>
          <w:ilvl w:val="0"/>
          <w:numId w:val="15"/>
        </w:numPr>
        <w:rPr>
          <w:highlight w:val="yellow"/>
          <w:lang w:eastAsia="cs-CZ"/>
        </w:rPr>
      </w:pPr>
      <w:r w:rsidRPr="006A3876">
        <w:rPr>
          <w:highlight w:val="yellow"/>
          <w:lang w:eastAsia="cs-CZ"/>
        </w:rPr>
        <w:t xml:space="preserve">Složitost tvorby vizualizace by neměla být nad hranice goinformatického </w:t>
      </w:r>
      <w:r w:rsidR="00C05E88" w:rsidRPr="006A3876">
        <w:rPr>
          <w:highlight w:val="yellow"/>
          <w:lang w:eastAsia="cs-CZ"/>
        </w:rPr>
        <w:t>vzdělání.</w:t>
      </w:r>
      <w:r w:rsidRPr="006A3876">
        <w:rPr>
          <w:highlight w:val="yellow"/>
          <w:lang w:eastAsia="cs-CZ"/>
        </w:rPr>
        <w:t xml:space="preserve"> :/</w:t>
      </w:r>
    </w:p>
    <w:p w14:paraId="74EA5C07" w14:textId="60AB4D73" w:rsidR="00995284" w:rsidRPr="006A3876" w:rsidRDefault="00995284" w:rsidP="00995284">
      <w:pPr>
        <w:pStyle w:val="ListParagraph"/>
        <w:numPr>
          <w:ilvl w:val="0"/>
          <w:numId w:val="15"/>
        </w:numPr>
        <w:rPr>
          <w:highlight w:val="yellow"/>
          <w:lang w:eastAsia="cs-CZ"/>
        </w:rPr>
      </w:pPr>
      <w:r w:rsidRPr="006A3876">
        <w:rPr>
          <w:highlight w:val="yellow"/>
          <w:lang w:eastAsia="cs-CZ"/>
        </w:rPr>
        <w:t xml:space="preserve">Technologie by měla umožnit vizualizovat data v geoprostorovém </w:t>
      </w:r>
      <w:r w:rsidR="00C05E88" w:rsidRPr="006A3876">
        <w:rPr>
          <w:highlight w:val="yellow"/>
          <w:lang w:eastAsia="cs-CZ"/>
        </w:rPr>
        <w:t>kontextu,</w:t>
      </w:r>
      <w:r w:rsidRPr="006A3876">
        <w:rPr>
          <w:highlight w:val="yellow"/>
          <w:lang w:eastAsia="cs-CZ"/>
        </w:rPr>
        <w:t xml:space="preserve"> tj. ve správné geografické poloze (absolutní nebo relativní).</w:t>
      </w:r>
    </w:p>
    <w:p w14:paraId="417987AD" w14:textId="30E7F7EE" w:rsidR="00C05E88" w:rsidRPr="006A3876" w:rsidRDefault="00C05E88" w:rsidP="00995284">
      <w:pPr>
        <w:pStyle w:val="ListParagraph"/>
        <w:numPr>
          <w:ilvl w:val="0"/>
          <w:numId w:val="15"/>
        </w:numPr>
        <w:rPr>
          <w:highlight w:val="yellow"/>
          <w:lang w:eastAsia="cs-CZ"/>
        </w:rPr>
      </w:pPr>
      <w:r w:rsidRPr="006A3876">
        <w:rPr>
          <w:highlight w:val="yellow"/>
          <w:lang w:eastAsia="cs-CZ"/>
        </w:rPr>
        <w:t xml:space="preserve">Za účelem adekvátního zobrazení VR je zapotřebí velký objem dat. </w:t>
      </w:r>
    </w:p>
    <w:p w14:paraId="1C2EA84A" w14:textId="520942E5" w:rsidR="00C05E88" w:rsidRPr="006A3876" w:rsidRDefault="00C05E88" w:rsidP="00995284">
      <w:pPr>
        <w:pStyle w:val="ListParagraph"/>
        <w:numPr>
          <w:ilvl w:val="0"/>
          <w:numId w:val="15"/>
        </w:numPr>
        <w:rPr>
          <w:highlight w:val="yellow"/>
          <w:lang w:eastAsia="cs-CZ"/>
        </w:rPr>
      </w:pPr>
      <w:r w:rsidRPr="006A3876">
        <w:rPr>
          <w:highlight w:val="yellow"/>
          <w:lang w:eastAsia="cs-CZ"/>
        </w:rPr>
        <w:t>Technologie musí mít přístup k grafické kartě zařízení</w:t>
      </w:r>
    </w:p>
    <w:p w14:paraId="76F38833" w14:textId="77777777" w:rsidR="00C05E88" w:rsidRPr="006A3876" w:rsidRDefault="00C05E88" w:rsidP="00995284">
      <w:pPr>
        <w:pStyle w:val="ListParagraph"/>
        <w:numPr>
          <w:ilvl w:val="0"/>
          <w:numId w:val="15"/>
        </w:numPr>
        <w:rPr>
          <w:lang w:eastAsia="cs-CZ"/>
        </w:rPr>
      </w:pPr>
    </w:p>
    <w:p w14:paraId="0E438401" w14:textId="2E721A99" w:rsidR="00A479E6" w:rsidRPr="006A3876" w:rsidRDefault="00A479E6" w:rsidP="00A479E6">
      <w:pPr>
        <w:rPr>
          <w:lang w:eastAsia="cs-CZ"/>
        </w:rPr>
      </w:pPr>
      <w:r w:rsidRPr="006A3876">
        <w:rPr>
          <w:b/>
          <w:bCs/>
          <w:lang w:eastAsia="cs-CZ"/>
        </w:rPr>
        <w:t xml:space="preserve">Data – </w:t>
      </w:r>
      <w:r w:rsidRPr="006A3876">
        <w:rPr>
          <w:lang w:eastAsia="cs-CZ"/>
        </w:rPr>
        <w:t>typy geografických dat - geometrií</w:t>
      </w:r>
    </w:p>
    <w:p w14:paraId="65B16A2D" w14:textId="2BD228B8" w:rsidR="00A479E6" w:rsidRPr="006A3876" w:rsidRDefault="00C6634E">
      <w:pPr>
        <w:pStyle w:val="Heading3"/>
        <w:rPr>
          <w:lang w:eastAsia="cs-CZ"/>
        </w:rPr>
      </w:pPr>
      <w:r w:rsidRPr="006A3876">
        <w:rPr>
          <w:lang w:eastAsia="cs-CZ"/>
        </w:rPr>
        <w:t>Výběr technologií</w:t>
      </w:r>
    </w:p>
    <w:p w14:paraId="3870DDC1" w14:textId="7BCFD1AE" w:rsidR="00C6634E" w:rsidRPr="006A3876" w:rsidRDefault="00C6634E" w:rsidP="00C6634E">
      <w:pPr>
        <w:rPr>
          <w:lang w:eastAsia="cs-CZ"/>
        </w:rPr>
      </w:pPr>
    </w:p>
    <w:p w14:paraId="6EABF8C5" w14:textId="77777777" w:rsidR="001E0F8C" w:rsidRPr="006A3876" w:rsidRDefault="001E0F8C" w:rsidP="001E0F8C">
      <w:pPr>
        <w:pStyle w:val="Normlnprvnodsazen"/>
      </w:pPr>
    </w:p>
    <w:p w14:paraId="76CCC9E0" w14:textId="23578C8B" w:rsidR="0052704B" w:rsidRPr="006A3876" w:rsidRDefault="0052704B" w:rsidP="002656D4">
      <w:pPr>
        <w:pStyle w:val="Heading1"/>
        <w:rPr>
          <w:lang w:val="cs-CZ"/>
        </w:rPr>
      </w:pPr>
      <w:r w:rsidRPr="006A3876">
        <w:rPr>
          <w:lang w:val="cs-CZ"/>
        </w:rPr>
        <w:lastRenderedPageBreak/>
        <w:t>Implementace</w:t>
      </w:r>
    </w:p>
    <w:p w14:paraId="42CAC2A0" w14:textId="5EBDA4A2" w:rsidR="00FE29DD" w:rsidRPr="006A3876" w:rsidRDefault="00FD5A58" w:rsidP="002656D4">
      <w:pPr>
        <w:pStyle w:val="Heading2"/>
        <w:rPr>
          <w:lang w:val="cs-CZ"/>
        </w:rPr>
      </w:pPr>
      <w:r w:rsidRPr="006A3876">
        <w:rPr>
          <w:lang w:val="cs-CZ"/>
        </w:rPr>
        <w:t>Výběr HMD</w:t>
      </w:r>
    </w:p>
    <w:p w14:paraId="2C61C540" w14:textId="2FC7BA27" w:rsidR="00FE29DD" w:rsidRPr="006A3876" w:rsidRDefault="00FE29DD" w:rsidP="00FE29DD">
      <w:pPr>
        <w:rPr>
          <w:lang w:eastAsia="cs-CZ"/>
        </w:rPr>
      </w:pPr>
      <w:r w:rsidRPr="006A3876">
        <w:rPr>
          <w:lang w:eastAsia="cs-CZ"/>
        </w:rPr>
        <w:t xml:space="preserve">HMD na pro které bude vizualizace primárně implementována a následně testována. </w:t>
      </w:r>
    </w:p>
    <w:p w14:paraId="7DB6F4FC" w14:textId="52EB9495" w:rsidR="00FD5A58" w:rsidRPr="006A3876" w:rsidRDefault="00FD5A58" w:rsidP="00FD5A58">
      <w:pPr>
        <w:pStyle w:val="ListParagraph"/>
        <w:numPr>
          <w:ilvl w:val="0"/>
          <w:numId w:val="21"/>
        </w:numPr>
        <w:rPr>
          <w:lang w:eastAsia="cs-CZ"/>
        </w:rPr>
      </w:pPr>
      <w:r w:rsidRPr="006A3876">
        <w:rPr>
          <w:lang w:eastAsia="cs-CZ"/>
        </w:rPr>
        <w:t xml:space="preserve">Low-Cost – </w:t>
      </w:r>
      <w:r w:rsidR="00340495" w:rsidRPr="006A3876">
        <w:rPr>
          <w:lang w:eastAsia="cs-CZ"/>
        </w:rPr>
        <w:t xml:space="preserve">Android 10 – Mi A2 Lite - </w:t>
      </w:r>
      <w:r w:rsidR="00340495" w:rsidRPr="006A3876">
        <w:t>Retrak Utopia 360° VR Headset</w:t>
      </w:r>
      <w:r w:rsidR="004C6D06" w:rsidRPr="006A3876">
        <w:t xml:space="preserve"> - doma</w:t>
      </w:r>
    </w:p>
    <w:p w14:paraId="46A7E03B" w14:textId="06A9FFFF" w:rsidR="00FD5A58" w:rsidRPr="006A3876" w:rsidRDefault="00FD5A58" w:rsidP="00FD5A58">
      <w:pPr>
        <w:pStyle w:val="ListParagraph"/>
        <w:numPr>
          <w:ilvl w:val="0"/>
          <w:numId w:val="21"/>
        </w:numPr>
        <w:rPr>
          <w:lang w:eastAsia="cs-CZ"/>
        </w:rPr>
      </w:pPr>
      <w:r w:rsidRPr="006A3876">
        <w:rPr>
          <w:lang w:eastAsia="cs-CZ"/>
        </w:rPr>
        <w:t>Střední – Oculus Quest 2</w:t>
      </w:r>
      <w:r w:rsidR="004C6D06" w:rsidRPr="006A3876">
        <w:rPr>
          <w:lang w:eastAsia="cs-CZ"/>
        </w:rPr>
        <w:t xml:space="preserve"> – škola/doma</w:t>
      </w:r>
    </w:p>
    <w:p w14:paraId="517E0424" w14:textId="1C8C33CD" w:rsidR="00FD5A58" w:rsidRPr="006A3876" w:rsidRDefault="00FD5A58" w:rsidP="00FD5A58">
      <w:pPr>
        <w:pStyle w:val="ListParagraph"/>
        <w:numPr>
          <w:ilvl w:val="0"/>
          <w:numId w:val="21"/>
        </w:numPr>
        <w:rPr>
          <w:lang w:eastAsia="cs-CZ"/>
        </w:rPr>
      </w:pPr>
      <w:r w:rsidRPr="006A3876">
        <w:rPr>
          <w:lang w:eastAsia="cs-CZ"/>
        </w:rPr>
        <w:t>Hight end – HTC Vive</w:t>
      </w:r>
      <w:r w:rsidR="004C6D06" w:rsidRPr="006A3876">
        <w:rPr>
          <w:lang w:eastAsia="cs-CZ"/>
        </w:rPr>
        <w:t xml:space="preserve"> - škola</w:t>
      </w:r>
    </w:p>
    <w:p w14:paraId="76442870" w14:textId="44724F11" w:rsidR="00FE29DD" w:rsidRPr="006A3876" w:rsidRDefault="00FE29DD" w:rsidP="00FE29DD">
      <w:pPr>
        <w:pStyle w:val="Heading3"/>
        <w:rPr>
          <w:lang w:eastAsia="cs-CZ"/>
        </w:rPr>
      </w:pPr>
      <w:r w:rsidRPr="006A3876">
        <w:rPr>
          <w:lang w:eastAsia="cs-CZ"/>
        </w:rPr>
        <w:t>Prohlížeče</w:t>
      </w:r>
      <w:r w:rsidR="00340495" w:rsidRPr="006A3876">
        <w:rPr>
          <w:lang w:eastAsia="cs-CZ"/>
        </w:rPr>
        <w:t xml:space="preserve"> </w:t>
      </w:r>
    </w:p>
    <w:p w14:paraId="673E5D44" w14:textId="36AFA368" w:rsidR="00FE29DD" w:rsidRPr="006A3876" w:rsidRDefault="00FE29DD" w:rsidP="00FE29DD">
      <w:pPr>
        <w:pStyle w:val="ListParagraph"/>
        <w:numPr>
          <w:ilvl w:val="0"/>
          <w:numId w:val="22"/>
        </w:numPr>
        <w:rPr>
          <w:lang w:eastAsia="cs-CZ"/>
        </w:rPr>
      </w:pPr>
      <w:r w:rsidRPr="006A3876">
        <w:rPr>
          <w:lang w:eastAsia="cs-CZ"/>
        </w:rPr>
        <w:t>Oculus Browser</w:t>
      </w:r>
    </w:p>
    <w:p w14:paraId="6A7F11D1" w14:textId="1CE138AC" w:rsidR="00FE29DD" w:rsidRPr="006A3876" w:rsidRDefault="00FE29DD" w:rsidP="00FE29DD">
      <w:pPr>
        <w:pStyle w:val="ListParagraph"/>
        <w:numPr>
          <w:ilvl w:val="0"/>
          <w:numId w:val="22"/>
        </w:numPr>
        <w:rPr>
          <w:lang w:eastAsia="cs-CZ"/>
        </w:rPr>
      </w:pPr>
      <w:r w:rsidRPr="006A3876">
        <w:rPr>
          <w:lang w:eastAsia="cs-CZ"/>
        </w:rPr>
        <w:t>Chrome</w:t>
      </w:r>
    </w:p>
    <w:p w14:paraId="6AF6A5D0" w14:textId="547E602A" w:rsidR="00340495" w:rsidRPr="006A3876" w:rsidRDefault="00340495" w:rsidP="00340495">
      <w:pPr>
        <w:pStyle w:val="ListParagraph"/>
        <w:numPr>
          <w:ilvl w:val="0"/>
          <w:numId w:val="22"/>
        </w:numPr>
        <w:rPr>
          <w:lang w:eastAsia="cs-CZ"/>
        </w:rPr>
      </w:pPr>
      <w:r w:rsidRPr="006A3876">
        <w:rPr>
          <w:lang w:eastAsia="cs-CZ"/>
        </w:rPr>
        <w:t>Firefox</w:t>
      </w:r>
    </w:p>
    <w:p w14:paraId="4AB18D93" w14:textId="611872DA" w:rsidR="00340495" w:rsidRPr="006A3876" w:rsidRDefault="00340495" w:rsidP="00340495">
      <w:pPr>
        <w:pStyle w:val="ListParagraph"/>
        <w:numPr>
          <w:ilvl w:val="0"/>
          <w:numId w:val="22"/>
        </w:numPr>
        <w:rPr>
          <w:lang w:eastAsia="cs-CZ"/>
        </w:rPr>
      </w:pPr>
      <w:r w:rsidRPr="006A3876">
        <w:rPr>
          <w:lang w:eastAsia="cs-CZ"/>
        </w:rPr>
        <w:t>Samsung internet</w:t>
      </w:r>
    </w:p>
    <w:p w14:paraId="01FB060B" w14:textId="15CFCBF3" w:rsidR="00340495" w:rsidRPr="006A3876" w:rsidRDefault="00340495" w:rsidP="00340495">
      <w:pPr>
        <w:pStyle w:val="ListParagraph"/>
        <w:numPr>
          <w:ilvl w:val="0"/>
          <w:numId w:val="22"/>
        </w:numPr>
        <w:rPr>
          <w:lang w:eastAsia="cs-CZ"/>
        </w:rPr>
      </w:pPr>
      <w:r w:rsidRPr="006A3876">
        <w:rPr>
          <w:lang w:eastAsia="cs-CZ"/>
        </w:rPr>
        <w:t>Microsoft Edge</w:t>
      </w:r>
    </w:p>
    <w:p w14:paraId="5FCFD88E" w14:textId="03A2893D" w:rsidR="00340495" w:rsidRPr="006A3876" w:rsidRDefault="00340495" w:rsidP="00340495">
      <w:pPr>
        <w:pStyle w:val="ListParagraph"/>
        <w:numPr>
          <w:ilvl w:val="0"/>
          <w:numId w:val="22"/>
        </w:numPr>
        <w:rPr>
          <w:lang w:eastAsia="cs-CZ"/>
        </w:rPr>
      </w:pPr>
      <w:r w:rsidRPr="006A3876">
        <w:rPr>
          <w:lang w:eastAsia="cs-CZ"/>
        </w:rPr>
        <w:t>Wolvic (</w:t>
      </w:r>
      <w:r w:rsidRPr="006A3876">
        <w:rPr>
          <w:i/>
          <w:iCs/>
          <w:lang w:eastAsia="cs-CZ"/>
        </w:rPr>
        <w:t>Firefox reality</w:t>
      </w:r>
      <w:r w:rsidRPr="006A3876">
        <w:rPr>
          <w:lang w:eastAsia="cs-CZ"/>
        </w:rPr>
        <w:t>)</w:t>
      </w:r>
    </w:p>
    <w:p w14:paraId="1F3BC46D" w14:textId="1F4BB63E" w:rsidR="0014392A" w:rsidRPr="006A3876" w:rsidRDefault="0014392A" w:rsidP="00181BBF">
      <w:r w:rsidRPr="006A3876">
        <w:t xml:space="preserve">Optimalizace – Filtrace - </w:t>
      </w:r>
      <w:r w:rsidRPr="006A3876">
        <w:fldChar w:fldCharType="begin"/>
      </w:r>
      <w:r w:rsidRPr="006A3876">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6A3876">
        <w:fldChar w:fldCharType="separate"/>
      </w:r>
      <w:r w:rsidRPr="006A3876">
        <w:t>(Coltekin, Reichenbacher 2011)</w:t>
      </w:r>
      <w:r w:rsidRPr="006A3876">
        <w:fldChar w:fldCharType="end"/>
      </w:r>
      <w:r w:rsidR="00181BBF" w:rsidRPr="006A3876">
        <w:t xml:space="preserve"> – progresive loading – compresion</w:t>
      </w:r>
    </w:p>
    <w:p w14:paraId="0E1DA15C" w14:textId="65005A74" w:rsidR="0014392A" w:rsidRPr="006A3876" w:rsidRDefault="009F3D5B" w:rsidP="002656D4">
      <w:pPr>
        <w:pStyle w:val="Heading2"/>
        <w:rPr>
          <w:lang w:val="cs-CZ"/>
        </w:rPr>
      </w:pPr>
      <w:r w:rsidRPr="006A3876">
        <w:rPr>
          <w:lang w:val="cs-CZ"/>
        </w:rPr>
        <w:t>Metodika</w:t>
      </w:r>
    </w:p>
    <w:p w14:paraId="599AF360" w14:textId="1A660842" w:rsidR="004C6D06" w:rsidRPr="006A3876" w:rsidRDefault="004C6D06" w:rsidP="004C6D06">
      <w:pPr>
        <w:pStyle w:val="ListParagraph"/>
        <w:numPr>
          <w:ilvl w:val="0"/>
          <w:numId w:val="7"/>
        </w:numPr>
        <w:rPr>
          <w:lang w:eastAsia="cs-CZ"/>
        </w:rPr>
      </w:pPr>
      <w:r w:rsidRPr="006A3876">
        <w:rPr>
          <w:lang w:eastAsia="cs-CZ"/>
        </w:rPr>
        <w:t xml:space="preserve">Viz </w:t>
      </w:r>
      <w:r w:rsidRPr="006A3876">
        <w:rPr>
          <w:lang w:eastAsia="cs-CZ"/>
        </w:rPr>
        <w:fldChar w:fldCharType="begin"/>
      </w:r>
      <w:r w:rsidRPr="006A3876">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6A3876">
        <w:rPr>
          <w:lang w:eastAsia="cs-CZ"/>
        </w:rPr>
        <w:fldChar w:fldCharType="separate"/>
      </w:r>
      <w:r w:rsidRPr="006A3876">
        <w:t>(Sherman, Craig 2019)</w:t>
      </w:r>
      <w:r w:rsidRPr="006A3876">
        <w:rPr>
          <w:lang w:eastAsia="cs-CZ"/>
        </w:rPr>
        <w:fldChar w:fldCharType="end"/>
      </w:r>
    </w:p>
    <w:p w14:paraId="55CC80BA" w14:textId="596973B3" w:rsidR="00054069" w:rsidRPr="006A3876" w:rsidRDefault="00054069" w:rsidP="004C6D06">
      <w:pPr>
        <w:pStyle w:val="Heading3"/>
      </w:pPr>
      <w:r w:rsidRPr="006A3876">
        <w:t>Návrh</w:t>
      </w:r>
    </w:p>
    <w:p w14:paraId="6C7C4CAC" w14:textId="7858DDF1" w:rsidR="00054069" w:rsidRPr="006A3876" w:rsidRDefault="00054069" w:rsidP="00054069">
      <w:pPr>
        <w:pStyle w:val="Normlnprvnodsazen"/>
        <w:ind w:firstLine="0"/>
      </w:pPr>
      <w:r w:rsidRPr="006A3876">
        <w:fldChar w:fldCharType="begin"/>
      </w:r>
      <w:r w:rsidR="00C05E88" w:rsidRPr="006A3876">
        <w:instrText xml:space="preserve"> ADDIN ZOTERO_ITEM CSL_CITATION {"citationID":"cYRPxs8U","properties":{"formattedCitation":"(Coltekin et al. 2020)","plainCitation":"(Coltekin et al. 2020)","noteIndex":0},"citationItems":[{"id":"vHmZtnBc/7OUOpxKQ","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6A3876">
        <w:fldChar w:fldCharType="separate"/>
      </w:r>
      <w:r w:rsidR="00C05E88" w:rsidRPr="006A3876">
        <w:t>(Coltekin et al. 2020)</w:t>
      </w:r>
      <w:r w:rsidRPr="006A3876">
        <w:fldChar w:fldCharType="end"/>
      </w:r>
      <w:r w:rsidRPr="006A3876">
        <w:t xml:space="preserve"> dělí přístupy k návrhu XR na </w:t>
      </w:r>
      <w:r w:rsidRPr="006A3876">
        <w:rPr>
          <w:i/>
          <w:iCs/>
        </w:rPr>
        <w:t>visualisation design</w:t>
      </w:r>
      <w:r w:rsidRPr="006A3876">
        <w:t xml:space="preserve"> a </w:t>
      </w:r>
      <w:r w:rsidRPr="006A3876">
        <w:rPr>
          <w:i/>
          <w:iCs/>
        </w:rPr>
        <w:t>interaction design.</w:t>
      </w:r>
      <w:r w:rsidR="00783575" w:rsidRPr="006A3876">
        <w:t xml:space="preserve"> </w:t>
      </w:r>
    </w:p>
    <w:p w14:paraId="40F917F3" w14:textId="59524E26" w:rsidR="009F3D5B" w:rsidRPr="006A3876" w:rsidRDefault="009F3D5B" w:rsidP="009F3D5B">
      <w:pPr>
        <w:pStyle w:val="ListParagraph"/>
        <w:numPr>
          <w:ilvl w:val="0"/>
          <w:numId w:val="17"/>
        </w:numPr>
        <w:rPr>
          <w:lang w:eastAsia="cs-CZ"/>
        </w:rPr>
      </w:pPr>
      <w:r w:rsidRPr="006A3876">
        <w:rPr>
          <w:lang w:eastAsia="cs-CZ"/>
        </w:rPr>
        <w:t>Před příprava dat – výběr, konverze do vhodného formátu, oprava chyb, optimalizace pro web (snížení podrobnosti, optimalizace textur, optimalizace velikosti).</w:t>
      </w:r>
    </w:p>
    <w:p w14:paraId="458CF6D9" w14:textId="333219B4" w:rsidR="009F3D5B" w:rsidRPr="006A3876" w:rsidRDefault="009F3D5B" w:rsidP="009F3D5B">
      <w:pPr>
        <w:pStyle w:val="ListParagraph"/>
        <w:numPr>
          <w:ilvl w:val="0"/>
          <w:numId w:val="17"/>
        </w:numPr>
        <w:rPr>
          <w:lang w:eastAsia="cs-CZ"/>
        </w:rPr>
      </w:pPr>
      <w:r w:rsidRPr="006A3876">
        <w:rPr>
          <w:lang w:eastAsia="cs-CZ"/>
        </w:rPr>
        <w:t xml:space="preserve">Publikace dat na web – Kde to bude hostnutý ty data? </w:t>
      </w:r>
    </w:p>
    <w:p w14:paraId="2410E622" w14:textId="7225CC3B" w:rsidR="009F3D5B" w:rsidRPr="006A3876" w:rsidRDefault="009F3D5B" w:rsidP="009F3D5B">
      <w:pPr>
        <w:pStyle w:val="ListParagraph"/>
        <w:numPr>
          <w:ilvl w:val="0"/>
          <w:numId w:val="17"/>
        </w:numPr>
        <w:rPr>
          <w:lang w:eastAsia="cs-CZ"/>
        </w:rPr>
      </w:pPr>
      <w:r w:rsidRPr="006A3876">
        <w:rPr>
          <w:lang w:eastAsia="cs-CZ"/>
        </w:rPr>
        <w:t>Tvorba webové stránky s vizualizací dat</w:t>
      </w:r>
    </w:p>
    <w:p w14:paraId="2F18DF1B" w14:textId="2E77F699" w:rsidR="009F3D5B" w:rsidRPr="006A3876" w:rsidRDefault="009F3D5B" w:rsidP="009F3D5B">
      <w:pPr>
        <w:pStyle w:val="ListParagraph"/>
        <w:numPr>
          <w:ilvl w:val="0"/>
          <w:numId w:val="17"/>
        </w:numPr>
        <w:rPr>
          <w:lang w:eastAsia="cs-CZ"/>
        </w:rPr>
      </w:pPr>
      <w:r w:rsidRPr="006A3876">
        <w:rPr>
          <w:lang w:eastAsia="cs-CZ"/>
        </w:rPr>
        <w:t>Hostování webové stránky na webu</w:t>
      </w:r>
    </w:p>
    <w:p w14:paraId="4B3C105E" w14:textId="77777777" w:rsidR="009F3D5B" w:rsidRPr="006A3876" w:rsidRDefault="009F3D5B" w:rsidP="009F3D5B">
      <w:pPr>
        <w:rPr>
          <w:lang w:eastAsia="cs-CZ"/>
        </w:rPr>
      </w:pPr>
    </w:p>
    <w:p w14:paraId="01F52B73" w14:textId="12B03578" w:rsidR="00A479E6" w:rsidRPr="006A3876" w:rsidRDefault="003C505D" w:rsidP="002656D4">
      <w:pPr>
        <w:pStyle w:val="Heading1"/>
        <w:rPr>
          <w:lang w:val="cs-CZ"/>
        </w:rPr>
      </w:pPr>
      <w:r w:rsidRPr="006A3876">
        <w:rPr>
          <w:lang w:val="cs-CZ"/>
        </w:rPr>
        <w:lastRenderedPageBreak/>
        <w:t>U</w:t>
      </w:r>
      <w:r w:rsidR="00A479E6" w:rsidRPr="006A3876">
        <w:rPr>
          <w:lang w:val="cs-CZ"/>
        </w:rPr>
        <w:t>ŽIVATELSKÉ TESTOVÁNÍ</w:t>
      </w:r>
    </w:p>
    <w:p w14:paraId="46D0CF9B" w14:textId="485D7FAA" w:rsidR="00A479E6" w:rsidRPr="006A3876" w:rsidRDefault="00D905D2" w:rsidP="002656D4">
      <w:pPr>
        <w:pStyle w:val="Heading1"/>
        <w:rPr>
          <w:lang w:val="cs-CZ"/>
        </w:rPr>
      </w:pPr>
      <w:r w:rsidRPr="006A3876">
        <w:rPr>
          <w:lang w:val="cs-CZ"/>
        </w:rPr>
        <w:lastRenderedPageBreak/>
        <w:t>DISKUZE</w:t>
      </w:r>
    </w:p>
    <w:p w14:paraId="5A684CEC" w14:textId="2542343A" w:rsidR="00A479E6" w:rsidRPr="006A3876" w:rsidRDefault="000E5F9C" w:rsidP="002656D4">
      <w:pPr>
        <w:pStyle w:val="Heading1"/>
        <w:rPr>
          <w:lang w:val="cs-CZ"/>
        </w:rPr>
      </w:pPr>
      <w:r w:rsidRPr="006A3876">
        <w:rPr>
          <w:lang w:val="cs-CZ"/>
        </w:rPr>
        <w:lastRenderedPageBreak/>
        <w:t>ZÁVĚR</w:t>
      </w:r>
    </w:p>
    <w:p w14:paraId="21E7B073" w14:textId="77777777" w:rsidR="002F057F" w:rsidRPr="006A3876" w:rsidRDefault="002F057F" w:rsidP="002F057F">
      <w:pPr>
        <w:rPr>
          <w:lang w:eastAsia="cs-CZ"/>
        </w:rPr>
      </w:pPr>
    </w:p>
    <w:p w14:paraId="620BA852" w14:textId="4C3D479A" w:rsidR="00E23221" w:rsidRPr="006A3876" w:rsidRDefault="000B0241" w:rsidP="000B0241">
      <w:pPr>
        <w:spacing w:after="160"/>
        <w:jc w:val="left"/>
        <w:rPr>
          <w:lang w:eastAsia="cs-CZ"/>
        </w:rPr>
      </w:pPr>
      <w:r w:rsidRPr="006A3876">
        <w:br w:type="page"/>
      </w:r>
    </w:p>
    <w:p w14:paraId="23C1D4AB" w14:textId="6C336CFC" w:rsidR="001C23BB" w:rsidRPr="006A3876" w:rsidRDefault="00C10444" w:rsidP="00BA2CD7">
      <w:pPr>
        <w:pStyle w:val="Nazvyploh"/>
        <w:jc w:val="center"/>
      </w:pPr>
      <w:r w:rsidRPr="006A3876">
        <w:lastRenderedPageBreak/>
        <w:t>PŘÍLOHY</w:t>
      </w:r>
    </w:p>
    <w:p w14:paraId="4011CEE1" w14:textId="230A736A" w:rsidR="002F057F" w:rsidRPr="006A3876" w:rsidRDefault="002F057F" w:rsidP="001C23BB">
      <w:pPr>
        <w:pStyle w:val="Normlnprvnodsazen"/>
        <w:rPr>
          <w:sz w:val="28"/>
        </w:rPr>
        <w:sectPr w:rsidR="002F057F" w:rsidRPr="006A3876" w:rsidSect="00C10444">
          <w:headerReference w:type="default" r:id="rId42"/>
          <w:footerReference w:type="default" r:id="rId43"/>
          <w:pgSz w:w="11906" w:h="16838" w:code="9"/>
          <w:pgMar w:top="1701" w:right="1134" w:bottom="1134" w:left="1985" w:header="709" w:footer="709" w:gutter="0"/>
          <w:cols w:space="708"/>
          <w:docGrid w:linePitch="360"/>
        </w:sectPr>
      </w:pPr>
      <w:r w:rsidRPr="006A3876">
        <w:rPr>
          <w:sz w:val="28"/>
        </w:rPr>
        <w:tab/>
      </w:r>
    </w:p>
    <w:p w14:paraId="0BE8FF14" w14:textId="7FF74A2E" w:rsidR="001C23BB" w:rsidRPr="006A3876" w:rsidRDefault="002F057F" w:rsidP="002F057F">
      <w:pPr>
        <w:pStyle w:val="Nazvyploh"/>
        <w:ind w:left="2880" w:firstLine="720"/>
      </w:pPr>
      <w:r w:rsidRPr="006A3876">
        <w:lastRenderedPageBreak/>
        <w:t>BIBLIOGRAFIE</w:t>
      </w:r>
    </w:p>
    <w:p w14:paraId="4CE5B2D5" w14:textId="5FD12DF1" w:rsidR="002F057F" w:rsidRPr="006A3876" w:rsidRDefault="002F057F" w:rsidP="002F057F">
      <w:pPr>
        <w:rPr>
          <w:b/>
          <w:bCs/>
        </w:rPr>
      </w:pPr>
    </w:p>
    <w:p w14:paraId="59BABEB8" w14:textId="2D67E0BA" w:rsidR="00C10444" w:rsidRPr="006A3876" w:rsidRDefault="001C23BB" w:rsidP="00342B07">
      <w:pPr>
        <w:pStyle w:val="Nazvyploh"/>
      </w:pPr>
      <w:r w:rsidRPr="006A3876">
        <w:lastRenderedPageBreak/>
        <w:t>Seznam příloh</w:t>
      </w:r>
    </w:p>
    <w:p w14:paraId="2B07F4C1" w14:textId="77777777" w:rsidR="009D5068" w:rsidRPr="006A3876" w:rsidRDefault="009D5068" w:rsidP="00CC6E85">
      <w:r w:rsidRPr="006A3876">
        <w:t>Příloha č</w:t>
      </w:r>
    </w:p>
    <w:p w14:paraId="5C417DE3" w14:textId="77777777" w:rsidR="00E50131" w:rsidRPr="006A3876" w:rsidRDefault="00E50131" w:rsidP="00E50131">
      <w:pPr>
        <w:pStyle w:val="Normlnprvnodsazen"/>
        <w:rPr>
          <w:lang w:eastAsia="en-US"/>
        </w:rPr>
      </w:pPr>
    </w:p>
    <w:p w14:paraId="44B1C0A7" w14:textId="6B454A55" w:rsidR="00E50131" w:rsidRPr="006A3876" w:rsidRDefault="00E50131" w:rsidP="00E50131">
      <w:pPr>
        <w:pStyle w:val="Normlnprvnodsazen"/>
        <w:rPr>
          <w:lang w:eastAsia="en-US"/>
        </w:rPr>
        <w:sectPr w:rsidR="00E50131" w:rsidRPr="006A3876" w:rsidSect="00C10444">
          <w:pgSz w:w="11906" w:h="16838" w:code="9"/>
          <w:pgMar w:top="1701" w:right="1134" w:bottom="1134" w:left="1985" w:header="709" w:footer="709" w:gutter="0"/>
          <w:cols w:space="708"/>
          <w:docGrid w:linePitch="360"/>
        </w:sectPr>
      </w:pPr>
    </w:p>
    <w:p w14:paraId="36493BBA" w14:textId="0E739921" w:rsidR="00BA42DE" w:rsidRPr="006A3876" w:rsidRDefault="00BA42DE" w:rsidP="0039259F">
      <w:pPr>
        <w:pStyle w:val="Subnazevbibliografie"/>
      </w:pPr>
    </w:p>
    <w:sectPr w:rsidR="00BA42DE" w:rsidRPr="006A3876" w:rsidSect="009979FC">
      <w:headerReference w:type="default" r:id="rId44"/>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6"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39" w:author="Lukáš Herman" w:date="2023-02-06T11:38:00Z" w:initials="LH">
    <w:p w14:paraId="7BD7B583" w14:textId="5CDCAD7D" w:rsidR="00FB781A" w:rsidRDefault="00FB781A" w:rsidP="008D3609">
      <w:pPr>
        <w:pStyle w:val="CommentText"/>
        <w:jc w:val="left"/>
      </w:pPr>
      <w:r>
        <w:rPr>
          <w:rStyle w:val="CommentReference"/>
        </w:rPr>
        <w:annotationRef/>
      </w:r>
      <w:r>
        <w:t xml:space="preserve">Asi někde by se mělo objevit zmínka o tom že pod termín VR se za zařadit zobrazení s různou mírou vnoření - existuje spojení "immersive VR", "deskop VR" apod. </w:t>
      </w:r>
    </w:p>
  </w:comment>
  <w:comment w:id="40" w:author="Jan Horák" w:date="2023-06-15T11:47:00Z" w:initials="JH">
    <w:p w14:paraId="7420D82B" w14:textId="77777777" w:rsidR="00BC59E7" w:rsidRDefault="00BC59E7" w:rsidP="00E53F39">
      <w:pPr>
        <w:pStyle w:val="CommentText"/>
        <w:jc w:val="left"/>
      </w:pPr>
      <w:r>
        <w:rPr>
          <w:rStyle w:val="CommentReference"/>
        </w:rPr>
        <w:annotationRef/>
      </w:r>
      <w:r>
        <w:rPr>
          <w:lang w:val="en-US"/>
        </w:rPr>
        <w:t>Vysv</w:t>
      </w:r>
      <w:r>
        <w:t>ětleno a odkázáno na hardware, myslím si že se to od toho vyvíjí?</w:t>
      </w:r>
    </w:p>
  </w:comment>
  <w:comment w:id="56" w:author="Lukáš Herman" w:date="2023-02-06T11:34:00Z" w:initials="LH">
    <w:p w14:paraId="39992385" w14:textId="77777777" w:rsidR="001F1455" w:rsidRDefault="001F1455" w:rsidP="001F1455">
      <w:pPr>
        <w:pStyle w:val="CommentText"/>
        <w:jc w:val="left"/>
      </w:pPr>
      <w:r>
        <w:rPr>
          <w:rStyle w:val="CommentReference"/>
        </w:rPr>
        <w:annotationRef/>
      </w:r>
      <w:r>
        <w:t>Toto určitě jo - jsou to aktuální pojmy (buz wordy). Ten digital earth by mně dávalo smysl zařadit až do/za sekci 4.3</w:t>
      </w:r>
    </w:p>
  </w:comment>
  <w:comment w:id="65"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74"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88" w:author="Lukáš Herman" w:date="2023-02-06T11:41:00Z" w:initials="LH">
    <w:p w14:paraId="4DC9E076" w14:textId="77777777"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9" w:author="Lukáš Herman" w:date="2023-02-06T11:43:00Z" w:initials="LH">
    <w:p w14:paraId="2EC5CC8B" w14:textId="77777777"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90"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17" w:author="Lukáš Herman" w:date="2023-02-10T18:49:00Z" w:initials="LH">
    <w:p w14:paraId="08AC2491" w14:textId="66049975" w:rsidR="0045773E" w:rsidRDefault="0045773E" w:rsidP="00B85257">
      <w:pPr>
        <w:pStyle w:val="CommentText"/>
        <w:jc w:val="left"/>
      </w:pPr>
      <w:r>
        <w:rPr>
          <w:rStyle w:val="CommentReference"/>
        </w:rPr>
        <w:annotationRef/>
      </w:r>
      <w:r>
        <w:t>Raději: geoprostorové lokalizace</w:t>
      </w:r>
    </w:p>
  </w:comment>
  <w:comment w:id="118"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19"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21" w:author="Lukáš Herman" w:date="2023-02-10T18:47:00Z" w:initials="LH">
    <w:p w14:paraId="4E9A443E" w14:textId="0EF2F11E" w:rsidR="0045773E" w:rsidRDefault="0045773E">
      <w:pPr>
        <w:pStyle w:val="CommentText"/>
        <w:jc w:val="left"/>
      </w:pPr>
      <w:r>
        <w:rPr>
          <w:rStyle w:val="CommentReference"/>
        </w:rPr>
        <w:annotationRef/>
      </w:r>
      <w:r>
        <w:t xml:space="preserve">Trochu jsem to zobecnil, ale myslím si že je to pořád pochopitelné. </w:t>
      </w:r>
    </w:p>
    <w:p w14:paraId="3C290528" w14:textId="77777777" w:rsidR="0045773E" w:rsidRDefault="0045773E" w:rsidP="00A0299C">
      <w:pPr>
        <w:pStyle w:val="CommentText"/>
        <w:jc w:val="left"/>
      </w:pPr>
      <w:r>
        <w:t>Vím že složity není synonimum pro low-level, ale v podstatě to tak je….</w:t>
      </w:r>
    </w:p>
  </w:comment>
  <w:comment w:id="122" w:author="Jan Horák" w:date="2023-06-15T18:17:00Z" w:initials="JH">
    <w:p w14:paraId="0FC67B67" w14:textId="77777777" w:rsidR="009C30BB" w:rsidRDefault="009C30BB" w:rsidP="00806EAC">
      <w:pPr>
        <w:pStyle w:val="CommentText"/>
        <w:jc w:val="lef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BD7B583" w15:done="0"/>
  <w15:commentEx w15:paraId="7420D82B" w15:paraIdParent="7BD7B583" w15:done="0"/>
  <w15:commentEx w15:paraId="39992385" w15:done="0"/>
  <w15:commentEx w15:paraId="721F5673" w15:done="0"/>
  <w15:commentEx w15:paraId="4C1A2B38" w15:done="0"/>
  <w15:commentEx w15:paraId="4DC9E076" w15:done="0"/>
  <w15:commentEx w15:paraId="2EC5CC8B" w15:done="0"/>
  <w15:commentEx w15:paraId="7EF97B5D" w15:paraIdParent="2EC5CC8B" w15:done="0"/>
  <w15:commentEx w15:paraId="08AC2491" w15:done="0"/>
  <w15:commentEx w15:paraId="0B6E7A42" w15:done="0"/>
  <w15:commentEx w15:paraId="0FA6E49C" w15:paraIdParent="0B6E7A42" w15:done="0"/>
  <w15:commentEx w15:paraId="3C290528" w15:done="0"/>
  <w15:commentEx w15:paraId="0FC67B67" w15:paraIdParent="3C2905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53C" w16cex:dateUtc="2023-02-06T10:38:00Z"/>
  <w16cex:commentExtensible w16cex:durableId="283578EA" w16cex:dateUtc="2023-06-15T09:47:00Z"/>
  <w16cex:commentExtensible w16cex:durableId="278B6434" w16cex:dateUtc="2023-02-06T10:34:00Z"/>
  <w16cex:commentExtensible w16cex:durableId="278B6468" w16cex:dateUtc="2023-02-06T10:35:00Z"/>
  <w16cex:commentExtensible w16cex:durableId="278B658B" w16cex:dateUtc="2023-02-06T10:39:00Z"/>
  <w16cex:commentExtensible w16cex:durableId="278B65ED" w16cex:dateUtc="2023-02-06T10:41:00Z"/>
  <w16cex:commentExtensible w16cex:durableId="278B664F" w16cex:dateUtc="2023-02-06T10:43:00Z"/>
  <w16cex:commentExtensible w16cex:durableId="2835D0E6" w16cex:dateUtc="2023-06-15T16:03:00Z"/>
  <w16cex:commentExtensible w16cex:durableId="27911037" w16cex:dateUtc="2023-02-10T17:49:00Z"/>
  <w16cex:commentExtensible w16cex:durableId="27911000" w16cex:dateUtc="2023-02-10T17:48:00Z"/>
  <w16cex:commentExtensible w16cex:durableId="2835D437" w16cex:dateUtc="2023-06-15T16:17:00Z"/>
  <w16cex:commentExtensible w16cex:durableId="27910FD0" w16cex:dateUtc="2023-02-10T17:47:00Z"/>
  <w16cex:commentExtensible w16cex:durableId="2835D441" w16cex:dateUtc="2023-06-15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BD7B583" w16cid:durableId="278B653C"/>
  <w16cid:commentId w16cid:paraId="7420D82B" w16cid:durableId="283578EA"/>
  <w16cid:commentId w16cid:paraId="39992385" w16cid:durableId="278B6434"/>
  <w16cid:commentId w16cid:paraId="721F5673" w16cid:durableId="278B6468"/>
  <w16cid:commentId w16cid:paraId="4C1A2B38" w16cid:durableId="278B658B"/>
  <w16cid:commentId w16cid:paraId="4DC9E076" w16cid:durableId="278B65ED"/>
  <w16cid:commentId w16cid:paraId="2EC5CC8B" w16cid:durableId="278B664F"/>
  <w16cid:commentId w16cid:paraId="7EF97B5D" w16cid:durableId="2835D0E6"/>
  <w16cid:commentId w16cid:paraId="08AC2491" w16cid:durableId="27911037"/>
  <w16cid:commentId w16cid:paraId="0B6E7A42" w16cid:durableId="27911000"/>
  <w16cid:commentId w16cid:paraId="0FA6E49C" w16cid:durableId="2835D437"/>
  <w16cid:commentId w16cid:paraId="3C290528" w16cid:durableId="27910FD0"/>
  <w16cid:commentId w16cid:paraId="0FC67B67" w16cid:durableId="2835D4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33F47E" w14:textId="77777777" w:rsidR="00CE6130" w:rsidRDefault="00CE6130" w:rsidP="0057088F">
      <w:pPr>
        <w:spacing w:after="0" w:line="240" w:lineRule="auto"/>
      </w:pPr>
      <w:r>
        <w:separator/>
      </w:r>
    </w:p>
  </w:endnote>
  <w:endnote w:type="continuationSeparator" w:id="0">
    <w:p w14:paraId="42A5BEF2" w14:textId="77777777" w:rsidR="00CE6130" w:rsidRDefault="00CE6130"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F136E2" w14:textId="77777777" w:rsidR="00CE6130" w:rsidRDefault="00CE6130" w:rsidP="0057088F">
      <w:pPr>
        <w:spacing w:after="0" w:line="240" w:lineRule="auto"/>
      </w:pPr>
      <w:r>
        <w:separator/>
      </w:r>
    </w:p>
  </w:footnote>
  <w:footnote w:type="continuationSeparator" w:id="0">
    <w:p w14:paraId="58198CCD" w14:textId="77777777" w:rsidR="00CE6130" w:rsidRDefault="00CE6130"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02F2772B" w14:textId="3F1E3C74" w:rsidR="001243AB" w:rsidRDefault="001243AB">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8"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9"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5"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6"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9"/>
  </w:num>
  <w:num w:numId="3" w16cid:durableId="1170680267">
    <w:abstractNumId w:val="7"/>
  </w:num>
  <w:num w:numId="4" w16cid:durableId="1796368114">
    <w:abstractNumId w:val="11"/>
  </w:num>
  <w:num w:numId="5" w16cid:durableId="300885919">
    <w:abstractNumId w:val="17"/>
  </w:num>
  <w:num w:numId="6" w16cid:durableId="521938209">
    <w:abstractNumId w:val="24"/>
  </w:num>
  <w:num w:numId="7" w16cid:durableId="619992562">
    <w:abstractNumId w:val="12"/>
  </w:num>
  <w:num w:numId="8" w16cid:durableId="208229350">
    <w:abstractNumId w:val="4"/>
  </w:num>
  <w:num w:numId="9" w16cid:durableId="2076317703">
    <w:abstractNumId w:val="8"/>
  </w:num>
  <w:num w:numId="10" w16cid:durableId="802234337">
    <w:abstractNumId w:val="16"/>
  </w:num>
  <w:num w:numId="11" w16cid:durableId="385684583">
    <w:abstractNumId w:val="10"/>
  </w:num>
  <w:num w:numId="12" w16cid:durableId="65956355">
    <w:abstractNumId w:val="21"/>
  </w:num>
  <w:num w:numId="13" w16cid:durableId="354035738">
    <w:abstractNumId w:val="25"/>
  </w:num>
  <w:num w:numId="14" w16cid:durableId="395475347">
    <w:abstractNumId w:val="1"/>
  </w:num>
  <w:num w:numId="15" w16cid:durableId="1336884254">
    <w:abstractNumId w:val="15"/>
  </w:num>
  <w:num w:numId="16" w16cid:durableId="757364363">
    <w:abstractNumId w:val="19"/>
  </w:num>
  <w:num w:numId="17" w16cid:durableId="2033720445">
    <w:abstractNumId w:val="26"/>
  </w:num>
  <w:num w:numId="18" w16cid:durableId="837696955">
    <w:abstractNumId w:val="22"/>
  </w:num>
  <w:num w:numId="19" w16cid:durableId="414474922">
    <w:abstractNumId w:val="14"/>
  </w:num>
  <w:num w:numId="20" w16cid:durableId="2059282820">
    <w:abstractNumId w:val="5"/>
  </w:num>
  <w:num w:numId="21" w16cid:durableId="1490631062">
    <w:abstractNumId w:val="13"/>
  </w:num>
  <w:num w:numId="22" w16cid:durableId="1901403376">
    <w:abstractNumId w:val="2"/>
  </w:num>
  <w:num w:numId="23" w16cid:durableId="901527545">
    <w:abstractNumId w:val="20"/>
  </w:num>
  <w:num w:numId="24" w16cid:durableId="13649980">
    <w:abstractNumId w:val="3"/>
  </w:num>
  <w:num w:numId="25" w16cid:durableId="1364744581">
    <w:abstractNumId w:val="6"/>
  </w:num>
  <w:num w:numId="26" w16cid:durableId="1671255231">
    <w:abstractNumId w:val="18"/>
  </w:num>
  <w:num w:numId="27" w16cid:durableId="1198667109">
    <w:abstractNumId w:val="23"/>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41"/>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C7"/>
    <w:rsid w:val="0003071A"/>
    <w:rsid w:val="00031CEC"/>
    <w:rsid w:val="000324BC"/>
    <w:rsid w:val="000328E3"/>
    <w:rsid w:val="00032D40"/>
    <w:rsid w:val="00032EC9"/>
    <w:rsid w:val="000346E5"/>
    <w:rsid w:val="00034FB6"/>
    <w:rsid w:val="00035264"/>
    <w:rsid w:val="0003561B"/>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BC7"/>
    <w:rsid w:val="000812EB"/>
    <w:rsid w:val="00081A65"/>
    <w:rsid w:val="000820BC"/>
    <w:rsid w:val="000823B6"/>
    <w:rsid w:val="00082F2F"/>
    <w:rsid w:val="00083268"/>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B8B"/>
    <w:rsid w:val="000E57A5"/>
    <w:rsid w:val="000E5DFC"/>
    <w:rsid w:val="000E5F9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34BA"/>
    <w:rsid w:val="001141BB"/>
    <w:rsid w:val="001177A3"/>
    <w:rsid w:val="001202D6"/>
    <w:rsid w:val="00121F06"/>
    <w:rsid w:val="00121FDB"/>
    <w:rsid w:val="00122FBA"/>
    <w:rsid w:val="0012332C"/>
    <w:rsid w:val="00123341"/>
    <w:rsid w:val="0012366E"/>
    <w:rsid w:val="001243AB"/>
    <w:rsid w:val="001251D6"/>
    <w:rsid w:val="00126DA6"/>
    <w:rsid w:val="00126E8F"/>
    <w:rsid w:val="001276CE"/>
    <w:rsid w:val="00127799"/>
    <w:rsid w:val="00127C08"/>
    <w:rsid w:val="001319B8"/>
    <w:rsid w:val="00132830"/>
    <w:rsid w:val="001341F2"/>
    <w:rsid w:val="00134877"/>
    <w:rsid w:val="00135A3A"/>
    <w:rsid w:val="00137493"/>
    <w:rsid w:val="001375C3"/>
    <w:rsid w:val="00137876"/>
    <w:rsid w:val="00137B61"/>
    <w:rsid w:val="0014055F"/>
    <w:rsid w:val="00140F5A"/>
    <w:rsid w:val="00141C80"/>
    <w:rsid w:val="00142CA3"/>
    <w:rsid w:val="0014392A"/>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6AD4"/>
    <w:rsid w:val="001876F7"/>
    <w:rsid w:val="00190CD2"/>
    <w:rsid w:val="00191767"/>
    <w:rsid w:val="00191A38"/>
    <w:rsid w:val="0019219E"/>
    <w:rsid w:val="0019267F"/>
    <w:rsid w:val="00192B15"/>
    <w:rsid w:val="00192B71"/>
    <w:rsid w:val="00193614"/>
    <w:rsid w:val="00193B10"/>
    <w:rsid w:val="00194112"/>
    <w:rsid w:val="001946A3"/>
    <w:rsid w:val="00194818"/>
    <w:rsid w:val="00194973"/>
    <w:rsid w:val="00196693"/>
    <w:rsid w:val="00196703"/>
    <w:rsid w:val="001975B0"/>
    <w:rsid w:val="00197F57"/>
    <w:rsid w:val="001A0101"/>
    <w:rsid w:val="001A0290"/>
    <w:rsid w:val="001A0CCF"/>
    <w:rsid w:val="001A2561"/>
    <w:rsid w:val="001A34F7"/>
    <w:rsid w:val="001A41C4"/>
    <w:rsid w:val="001A4FC5"/>
    <w:rsid w:val="001A502C"/>
    <w:rsid w:val="001A66BB"/>
    <w:rsid w:val="001A6946"/>
    <w:rsid w:val="001A6A09"/>
    <w:rsid w:val="001A6EF3"/>
    <w:rsid w:val="001A70AC"/>
    <w:rsid w:val="001A7AF8"/>
    <w:rsid w:val="001B0814"/>
    <w:rsid w:val="001B0B21"/>
    <w:rsid w:val="001B259B"/>
    <w:rsid w:val="001B3FC7"/>
    <w:rsid w:val="001B42F1"/>
    <w:rsid w:val="001B4B34"/>
    <w:rsid w:val="001B4D94"/>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53C7"/>
    <w:rsid w:val="001D68CB"/>
    <w:rsid w:val="001D68F5"/>
    <w:rsid w:val="001D7476"/>
    <w:rsid w:val="001D7554"/>
    <w:rsid w:val="001E0F8C"/>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108F2"/>
    <w:rsid w:val="00211E5E"/>
    <w:rsid w:val="00213D9F"/>
    <w:rsid w:val="00213F3C"/>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5B0"/>
    <w:rsid w:val="0024161A"/>
    <w:rsid w:val="002419CC"/>
    <w:rsid w:val="00241E3F"/>
    <w:rsid w:val="00241EAA"/>
    <w:rsid w:val="00242475"/>
    <w:rsid w:val="00243104"/>
    <w:rsid w:val="00243E94"/>
    <w:rsid w:val="00245F39"/>
    <w:rsid w:val="00246CF8"/>
    <w:rsid w:val="002476E8"/>
    <w:rsid w:val="00247F6B"/>
    <w:rsid w:val="00250EEF"/>
    <w:rsid w:val="00251923"/>
    <w:rsid w:val="00251B96"/>
    <w:rsid w:val="00252747"/>
    <w:rsid w:val="00253096"/>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057F"/>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771D"/>
    <w:rsid w:val="0036038A"/>
    <w:rsid w:val="00360AD3"/>
    <w:rsid w:val="00360AF5"/>
    <w:rsid w:val="00362BFB"/>
    <w:rsid w:val="00362C8A"/>
    <w:rsid w:val="003636E1"/>
    <w:rsid w:val="00363D7A"/>
    <w:rsid w:val="003643F2"/>
    <w:rsid w:val="003648BE"/>
    <w:rsid w:val="00364AD8"/>
    <w:rsid w:val="00364BC5"/>
    <w:rsid w:val="00364E73"/>
    <w:rsid w:val="0036660F"/>
    <w:rsid w:val="003666A7"/>
    <w:rsid w:val="00366CD9"/>
    <w:rsid w:val="00366F18"/>
    <w:rsid w:val="00371C5C"/>
    <w:rsid w:val="003728D2"/>
    <w:rsid w:val="00372B39"/>
    <w:rsid w:val="0037440B"/>
    <w:rsid w:val="00376F12"/>
    <w:rsid w:val="003773C6"/>
    <w:rsid w:val="00377D85"/>
    <w:rsid w:val="00377F96"/>
    <w:rsid w:val="00380A64"/>
    <w:rsid w:val="00381CBE"/>
    <w:rsid w:val="00382545"/>
    <w:rsid w:val="00382560"/>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21DF"/>
    <w:rsid w:val="003B255A"/>
    <w:rsid w:val="003B32C1"/>
    <w:rsid w:val="003B3A1C"/>
    <w:rsid w:val="003B3F22"/>
    <w:rsid w:val="003B4CEA"/>
    <w:rsid w:val="003B5118"/>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4B3"/>
    <w:rsid w:val="0040294D"/>
    <w:rsid w:val="00404AA2"/>
    <w:rsid w:val="004056E4"/>
    <w:rsid w:val="00405A04"/>
    <w:rsid w:val="00406A8E"/>
    <w:rsid w:val="00406E9F"/>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62D"/>
    <w:rsid w:val="00426871"/>
    <w:rsid w:val="00426C6A"/>
    <w:rsid w:val="00426CD6"/>
    <w:rsid w:val="00426DB9"/>
    <w:rsid w:val="0042720A"/>
    <w:rsid w:val="004278FB"/>
    <w:rsid w:val="00427DE2"/>
    <w:rsid w:val="004301E4"/>
    <w:rsid w:val="004309EE"/>
    <w:rsid w:val="004314A9"/>
    <w:rsid w:val="00432DBC"/>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5F06"/>
    <w:rsid w:val="00466978"/>
    <w:rsid w:val="00466BB8"/>
    <w:rsid w:val="00467B75"/>
    <w:rsid w:val="00470063"/>
    <w:rsid w:val="00471E68"/>
    <w:rsid w:val="00473B25"/>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1B2"/>
    <w:rsid w:val="004A14BA"/>
    <w:rsid w:val="004A4540"/>
    <w:rsid w:val="004A4673"/>
    <w:rsid w:val="004A4A8A"/>
    <w:rsid w:val="004A547C"/>
    <w:rsid w:val="004A5C2D"/>
    <w:rsid w:val="004A6E47"/>
    <w:rsid w:val="004A7103"/>
    <w:rsid w:val="004A757F"/>
    <w:rsid w:val="004A7740"/>
    <w:rsid w:val="004B069E"/>
    <w:rsid w:val="004B0EF9"/>
    <w:rsid w:val="004B37BE"/>
    <w:rsid w:val="004B3B8C"/>
    <w:rsid w:val="004B437B"/>
    <w:rsid w:val="004B555D"/>
    <w:rsid w:val="004B63F5"/>
    <w:rsid w:val="004B6F8E"/>
    <w:rsid w:val="004C020D"/>
    <w:rsid w:val="004C0F9A"/>
    <w:rsid w:val="004C1180"/>
    <w:rsid w:val="004C1284"/>
    <w:rsid w:val="004C12B0"/>
    <w:rsid w:val="004C17C4"/>
    <w:rsid w:val="004C4384"/>
    <w:rsid w:val="004C4973"/>
    <w:rsid w:val="004C4ED9"/>
    <w:rsid w:val="004C591B"/>
    <w:rsid w:val="004C6425"/>
    <w:rsid w:val="004C68E7"/>
    <w:rsid w:val="004C6D06"/>
    <w:rsid w:val="004C6E08"/>
    <w:rsid w:val="004C70DE"/>
    <w:rsid w:val="004C732C"/>
    <w:rsid w:val="004C76D8"/>
    <w:rsid w:val="004C7E44"/>
    <w:rsid w:val="004D02AF"/>
    <w:rsid w:val="004D0478"/>
    <w:rsid w:val="004D0A5F"/>
    <w:rsid w:val="004D35D3"/>
    <w:rsid w:val="004D37EB"/>
    <w:rsid w:val="004D3AA8"/>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4ABF"/>
    <w:rsid w:val="0057525A"/>
    <w:rsid w:val="00575E99"/>
    <w:rsid w:val="0057644C"/>
    <w:rsid w:val="00576F7F"/>
    <w:rsid w:val="00577B7B"/>
    <w:rsid w:val="0058027E"/>
    <w:rsid w:val="005822C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B24"/>
    <w:rsid w:val="005A6A00"/>
    <w:rsid w:val="005A6A44"/>
    <w:rsid w:val="005B010C"/>
    <w:rsid w:val="005B0201"/>
    <w:rsid w:val="005B07C6"/>
    <w:rsid w:val="005B388F"/>
    <w:rsid w:val="005B3E47"/>
    <w:rsid w:val="005B476D"/>
    <w:rsid w:val="005B580D"/>
    <w:rsid w:val="005B6178"/>
    <w:rsid w:val="005B67E6"/>
    <w:rsid w:val="005B7238"/>
    <w:rsid w:val="005B7816"/>
    <w:rsid w:val="005B7B8D"/>
    <w:rsid w:val="005C0B03"/>
    <w:rsid w:val="005C1433"/>
    <w:rsid w:val="005C2018"/>
    <w:rsid w:val="005C2B0C"/>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5FA1"/>
    <w:rsid w:val="005D6E09"/>
    <w:rsid w:val="005D78A7"/>
    <w:rsid w:val="005D7B36"/>
    <w:rsid w:val="005D7CF3"/>
    <w:rsid w:val="005E0157"/>
    <w:rsid w:val="005E26AB"/>
    <w:rsid w:val="005E3A27"/>
    <w:rsid w:val="005E3E9B"/>
    <w:rsid w:val="005E4219"/>
    <w:rsid w:val="005E4B06"/>
    <w:rsid w:val="005E4DB0"/>
    <w:rsid w:val="005E4F9C"/>
    <w:rsid w:val="005E5531"/>
    <w:rsid w:val="005E5A50"/>
    <w:rsid w:val="005E5FE5"/>
    <w:rsid w:val="005E7FA0"/>
    <w:rsid w:val="005F08D0"/>
    <w:rsid w:val="005F2E79"/>
    <w:rsid w:val="005F3570"/>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26B2"/>
    <w:rsid w:val="006179CD"/>
    <w:rsid w:val="0062079C"/>
    <w:rsid w:val="00622F55"/>
    <w:rsid w:val="00624A90"/>
    <w:rsid w:val="0062655F"/>
    <w:rsid w:val="00627F1E"/>
    <w:rsid w:val="0063027D"/>
    <w:rsid w:val="00631B43"/>
    <w:rsid w:val="00631C59"/>
    <w:rsid w:val="00631DF6"/>
    <w:rsid w:val="00634F47"/>
    <w:rsid w:val="006350D2"/>
    <w:rsid w:val="0063572C"/>
    <w:rsid w:val="00637FC1"/>
    <w:rsid w:val="0064029B"/>
    <w:rsid w:val="00641DB4"/>
    <w:rsid w:val="006425C0"/>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325A"/>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B05E9"/>
    <w:rsid w:val="006B0DA4"/>
    <w:rsid w:val="006B136A"/>
    <w:rsid w:val="006B2254"/>
    <w:rsid w:val="006B23F6"/>
    <w:rsid w:val="006B2C82"/>
    <w:rsid w:val="006B3254"/>
    <w:rsid w:val="006B5395"/>
    <w:rsid w:val="006B5504"/>
    <w:rsid w:val="006B588D"/>
    <w:rsid w:val="006B5C82"/>
    <w:rsid w:val="006B6B7E"/>
    <w:rsid w:val="006B742B"/>
    <w:rsid w:val="006B7918"/>
    <w:rsid w:val="006C0B8E"/>
    <w:rsid w:val="006C0DB1"/>
    <w:rsid w:val="006C1BB1"/>
    <w:rsid w:val="006C1C09"/>
    <w:rsid w:val="006C1D32"/>
    <w:rsid w:val="006C1D8C"/>
    <w:rsid w:val="006C2256"/>
    <w:rsid w:val="006C32DE"/>
    <w:rsid w:val="006C4BF4"/>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0000"/>
    <w:rsid w:val="006E266F"/>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4504"/>
    <w:rsid w:val="00704956"/>
    <w:rsid w:val="007060BB"/>
    <w:rsid w:val="0070691E"/>
    <w:rsid w:val="00707469"/>
    <w:rsid w:val="00707B7C"/>
    <w:rsid w:val="00707E6F"/>
    <w:rsid w:val="0071111F"/>
    <w:rsid w:val="00711D65"/>
    <w:rsid w:val="00711D69"/>
    <w:rsid w:val="007129B0"/>
    <w:rsid w:val="00712C76"/>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939"/>
    <w:rsid w:val="007B4EAD"/>
    <w:rsid w:val="007B61D8"/>
    <w:rsid w:val="007B6FD7"/>
    <w:rsid w:val="007B7CB1"/>
    <w:rsid w:val="007C144F"/>
    <w:rsid w:val="007C2B7B"/>
    <w:rsid w:val="007C3B87"/>
    <w:rsid w:val="007C5CC6"/>
    <w:rsid w:val="007C614C"/>
    <w:rsid w:val="007C69D4"/>
    <w:rsid w:val="007D1EC9"/>
    <w:rsid w:val="007D2301"/>
    <w:rsid w:val="007D2CA6"/>
    <w:rsid w:val="007D38ED"/>
    <w:rsid w:val="007D3CC3"/>
    <w:rsid w:val="007D3DDF"/>
    <w:rsid w:val="007D3F47"/>
    <w:rsid w:val="007D435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369"/>
    <w:rsid w:val="007F6FA3"/>
    <w:rsid w:val="007F7BCF"/>
    <w:rsid w:val="007F7CAE"/>
    <w:rsid w:val="0080015C"/>
    <w:rsid w:val="008014D6"/>
    <w:rsid w:val="008028DC"/>
    <w:rsid w:val="00803CFE"/>
    <w:rsid w:val="0080487D"/>
    <w:rsid w:val="00804F52"/>
    <w:rsid w:val="0080594C"/>
    <w:rsid w:val="00805D18"/>
    <w:rsid w:val="0080790F"/>
    <w:rsid w:val="00807A83"/>
    <w:rsid w:val="00810D7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628"/>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5718"/>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BE6"/>
    <w:rsid w:val="008F2DC0"/>
    <w:rsid w:val="008F333D"/>
    <w:rsid w:val="008F3FB6"/>
    <w:rsid w:val="008F670D"/>
    <w:rsid w:val="008F7185"/>
    <w:rsid w:val="009015EB"/>
    <w:rsid w:val="00901C02"/>
    <w:rsid w:val="00901ECF"/>
    <w:rsid w:val="00902298"/>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B19"/>
    <w:rsid w:val="00953230"/>
    <w:rsid w:val="009534D0"/>
    <w:rsid w:val="00953EF4"/>
    <w:rsid w:val="0095725E"/>
    <w:rsid w:val="0095753A"/>
    <w:rsid w:val="00957EEB"/>
    <w:rsid w:val="0096111F"/>
    <w:rsid w:val="009624AF"/>
    <w:rsid w:val="00962BA8"/>
    <w:rsid w:val="00964169"/>
    <w:rsid w:val="00964E25"/>
    <w:rsid w:val="00964EF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DF9"/>
    <w:rsid w:val="009B7C28"/>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A44"/>
    <w:rsid w:val="009E7C60"/>
    <w:rsid w:val="009F17ED"/>
    <w:rsid w:val="009F21A0"/>
    <w:rsid w:val="009F21CA"/>
    <w:rsid w:val="009F2EC7"/>
    <w:rsid w:val="009F2F9D"/>
    <w:rsid w:val="009F381E"/>
    <w:rsid w:val="009F3D5B"/>
    <w:rsid w:val="009F3ED7"/>
    <w:rsid w:val="009F3F8A"/>
    <w:rsid w:val="009F4AC4"/>
    <w:rsid w:val="009F4DA6"/>
    <w:rsid w:val="009F5816"/>
    <w:rsid w:val="009F5DD8"/>
    <w:rsid w:val="009F5E1B"/>
    <w:rsid w:val="009F647F"/>
    <w:rsid w:val="009F7793"/>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FE3"/>
    <w:rsid w:val="00A400E8"/>
    <w:rsid w:val="00A402F4"/>
    <w:rsid w:val="00A40A4C"/>
    <w:rsid w:val="00A40BD9"/>
    <w:rsid w:val="00A413FF"/>
    <w:rsid w:val="00A41C43"/>
    <w:rsid w:val="00A41D73"/>
    <w:rsid w:val="00A42296"/>
    <w:rsid w:val="00A422F4"/>
    <w:rsid w:val="00A4256E"/>
    <w:rsid w:val="00A43DF5"/>
    <w:rsid w:val="00A43E42"/>
    <w:rsid w:val="00A45089"/>
    <w:rsid w:val="00A450C5"/>
    <w:rsid w:val="00A450C9"/>
    <w:rsid w:val="00A45575"/>
    <w:rsid w:val="00A479E6"/>
    <w:rsid w:val="00A47B6D"/>
    <w:rsid w:val="00A47F0C"/>
    <w:rsid w:val="00A50566"/>
    <w:rsid w:val="00A513AE"/>
    <w:rsid w:val="00A52051"/>
    <w:rsid w:val="00A52274"/>
    <w:rsid w:val="00A52689"/>
    <w:rsid w:val="00A52E0C"/>
    <w:rsid w:val="00A535A0"/>
    <w:rsid w:val="00A55A6B"/>
    <w:rsid w:val="00A567BF"/>
    <w:rsid w:val="00A56CA4"/>
    <w:rsid w:val="00A56D47"/>
    <w:rsid w:val="00A570B7"/>
    <w:rsid w:val="00A60115"/>
    <w:rsid w:val="00A60C0A"/>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7609"/>
    <w:rsid w:val="00A87E76"/>
    <w:rsid w:val="00A915ED"/>
    <w:rsid w:val="00A923EB"/>
    <w:rsid w:val="00A92F5B"/>
    <w:rsid w:val="00A932B6"/>
    <w:rsid w:val="00A94BE3"/>
    <w:rsid w:val="00A9661E"/>
    <w:rsid w:val="00AA047F"/>
    <w:rsid w:val="00AA2147"/>
    <w:rsid w:val="00AA3C8A"/>
    <w:rsid w:val="00AA3D30"/>
    <w:rsid w:val="00AA3E56"/>
    <w:rsid w:val="00AA4DB9"/>
    <w:rsid w:val="00AA50F2"/>
    <w:rsid w:val="00AA57E0"/>
    <w:rsid w:val="00AA587E"/>
    <w:rsid w:val="00AA5B62"/>
    <w:rsid w:val="00AA66D2"/>
    <w:rsid w:val="00AA71D6"/>
    <w:rsid w:val="00AA7F3E"/>
    <w:rsid w:val="00AB0F66"/>
    <w:rsid w:val="00AB176A"/>
    <w:rsid w:val="00AB188E"/>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DA8"/>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AE0"/>
    <w:rsid w:val="00B04AF2"/>
    <w:rsid w:val="00B04BD5"/>
    <w:rsid w:val="00B05C9B"/>
    <w:rsid w:val="00B05CFA"/>
    <w:rsid w:val="00B06754"/>
    <w:rsid w:val="00B0747D"/>
    <w:rsid w:val="00B1122A"/>
    <w:rsid w:val="00B1186A"/>
    <w:rsid w:val="00B1298D"/>
    <w:rsid w:val="00B12CF6"/>
    <w:rsid w:val="00B14897"/>
    <w:rsid w:val="00B152A0"/>
    <w:rsid w:val="00B16A8B"/>
    <w:rsid w:val="00B16D48"/>
    <w:rsid w:val="00B16E1F"/>
    <w:rsid w:val="00B17C4E"/>
    <w:rsid w:val="00B17C82"/>
    <w:rsid w:val="00B2001C"/>
    <w:rsid w:val="00B20059"/>
    <w:rsid w:val="00B212BA"/>
    <w:rsid w:val="00B2238F"/>
    <w:rsid w:val="00B23505"/>
    <w:rsid w:val="00B23564"/>
    <w:rsid w:val="00B2460E"/>
    <w:rsid w:val="00B24ADE"/>
    <w:rsid w:val="00B24B01"/>
    <w:rsid w:val="00B25D79"/>
    <w:rsid w:val="00B26B77"/>
    <w:rsid w:val="00B27714"/>
    <w:rsid w:val="00B27C98"/>
    <w:rsid w:val="00B306D3"/>
    <w:rsid w:val="00B310CF"/>
    <w:rsid w:val="00B3178E"/>
    <w:rsid w:val="00B32117"/>
    <w:rsid w:val="00B328A2"/>
    <w:rsid w:val="00B33287"/>
    <w:rsid w:val="00B33A1C"/>
    <w:rsid w:val="00B342A5"/>
    <w:rsid w:val="00B3550C"/>
    <w:rsid w:val="00B35C81"/>
    <w:rsid w:val="00B36967"/>
    <w:rsid w:val="00B3696F"/>
    <w:rsid w:val="00B3746B"/>
    <w:rsid w:val="00B405F2"/>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5BA4"/>
    <w:rsid w:val="00B56DAF"/>
    <w:rsid w:val="00B56DFF"/>
    <w:rsid w:val="00B57C5D"/>
    <w:rsid w:val="00B57D29"/>
    <w:rsid w:val="00B604D6"/>
    <w:rsid w:val="00B60F35"/>
    <w:rsid w:val="00B617E1"/>
    <w:rsid w:val="00B61953"/>
    <w:rsid w:val="00B625DE"/>
    <w:rsid w:val="00B626FA"/>
    <w:rsid w:val="00B62E4E"/>
    <w:rsid w:val="00B64A4D"/>
    <w:rsid w:val="00B64F03"/>
    <w:rsid w:val="00B659E1"/>
    <w:rsid w:val="00B675F8"/>
    <w:rsid w:val="00B7111C"/>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983"/>
    <w:rsid w:val="00BA0A70"/>
    <w:rsid w:val="00BA0E2C"/>
    <w:rsid w:val="00BA1AC6"/>
    <w:rsid w:val="00BA1BB7"/>
    <w:rsid w:val="00BA2735"/>
    <w:rsid w:val="00BA2782"/>
    <w:rsid w:val="00BA2CD7"/>
    <w:rsid w:val="00BA360B"/>
    <w:rsid w:val="00BA42DE"/>
    <w:rsid w:val="00BA4D29"/>
    <w:rsid w:val="00BA58CC"/>
    <w:rsid w:val="00BA66DD"/>
    <w:rsid w:val="00BA672C"/>
    <w:rsid w:val="00BA6799"/>
    <w:rsid w:val="00BA693E"/>
    <w:rsid w:val="00BA6B17"/>
    <w:rsid w:val="00BA6BF3"/>
    <w:rsid w:val="00BA6EDD"/>
    <w:rsid w:val="00BB0010"/>
    <w:rsid w:val="00BB0990"/>
    <w:rsid w:val="00BB36E7"/>
    <w:rsid w:val="00BB451F"/>
    <w:rsid w:val="00BB4575"/>
    <w:rsid w:val="00BC0174"/>
    <w:rsid w:val="00BC1647"/>
    <w:rsid w:val="00BC178D"/>
    <w:rsid w:val="00BC20E7"/>
    <w:rsid w:val="00BC3E00"/>
    <w:rsid w:val="00BC40CC"/>
    <w:rsid w:val="00BC4F54"/>
    <w:rsid w:val="00BC5122"/>
    <w:rsid w:val="00BC59E7"/>
    <w:rsid w:val="00BC5A2C"/>
    <w:rsid w:val="00BC6193"/>
    <w:rsid w:val="00BC645E"/>
    <w:rsid w:val="00BC6CC9"/>
    <w:rsid w:val="00BC72CF"/>
    <w:rsid w:val="00BC7325"/>
    <w:rsid w:val="00BC794A"/>
    <w:rsid w:val="00BC7E5A"/>
    <w:rsid w:val="00BD0EF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65AA"/>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0B6"/>
    <w:rsid w:val="00D208EF"/>
    <w:rsid w:val="00D210BF"/>
    <w:rsid w:val="00D214D0"/>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616A"/>
    <w:rsid w:val="00D36A82"/>
    <w:rsid w:val="00D36FDD"/>
    <w:rsid w:val="00D37170"/>
    <w:rsid w:val="00D40FD8"/>
    <w:rsid w:val="00D415C6"/>
    <w:rsid w:val="00D42CB3"/>
    <w:rsid w:val="00D42FE2"/>
    <w:rsid w:val="00D4304F"/>
    <w:rsid w:val="00D449FE"/>
    <w:rsid w:val="00D45490"/>
    <w:rsid w:val="00D45D24"/>
    <w:rsid w:val="00D46129"/>
    <w:rsid w:val="00D46519"/>
    <w:rsid w:val="00D470A1"/>
    <w:rsid w:val="00D50FA3"/>
    <w:rsid w:val="00D51F65"/>
    <w:rsid w:val="00D52E59"/>
    <w:rsid w:val="00D534D6"/>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58D"/>
    <w:rsid w:val="00DA1772"/>
    <w:rsid w:val="00DA1FA8"/>
    <w:rsid w:val="00DA2CB7"/>
    <w:rsid w:val="00DA3EB0"/>
    <w:rsid w:val="00DA5AC2"/>
    <w:rsid w:val="00DA6194"/>
    <w:rsid w:val="00DA625C"/>
    <w:rsid w:val="00DB0B10"/>
    <w:rsid w:val="00DB148E"/>
    <w:rsid w:val="00DB2286"/>
    <w:rsid w:val="00DB233B"/>
    <w:rsid w:val="00DB24B5"/>
    <w:rsid w:val="00DB32E8"/>
    <w:rsid w:val="00DB3E90"/>
    <w:rsid w:val="00DB42D9"/>
    <w:rsid w:val="00DB56E5"/>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B84"/>
    <w:rsid w:val="00E00BCC"/>
    <w:rsid w:val="00E012C2"/>
    <w:rsid w:val="00E021B9"/>
    <w:rsid w:val="00E0231C"/>
    <w:rsid w:val="00E041B7"/>
    <w:rsid w:val="00E0468D"/>
    <w:rsid w:val="00E05CB6"/>
    <w:rsid w:val="00E06A90"/>
    <w:rsid w:val="00E10689"/>
    <w:rsid w:val="00E107A3"/>
    <w:rsid w:val="00E11900"/>
    <w:rsid w:val="00E11F08"/>
    <w:rsid w:val="00E123E6"/>
    <w:rsid w:val="00E12665"/>
    <w:rsid w:val="00E12BED"/>
    <w:rsid w:val="00E12F85"/>
    <w:rsid w:val="00E136FB"/>
    <w:rsid w:val="00E138D0"/>
    <w:rsid w:val="00E13B64"/>
    <w:rsid w:val="00E141FC"/>
    <w:rsid w:val="00E161A3"/>
    <w:rsid w:val="00E17AE2"/>
    <w:rsid w:val="00E17C54"/>
    <w:rsid w:val="00E17E4A"/>
    <w:rsid w:val="00E2062E"/>
    <w:rsid w:val="00E21529"/>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23FC"/>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8C1"/>
    <w:rsid w:val="00E65D6A"/>
    <w:rsid w:val="00E66CC5"/>
    <w:rsid w:val="00E66E0C"/>
    <w:rsid w:val="00E66FB5"/>
    <w:rsid w:val="00E66FD5"/>
    <w:rsid w:val="00E670D0"/>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7878"/>
    <w:rsid w:val="00EB07F0"/>
    <w:rsid w:val="00EB122E"/>
    <w:rsid w:val="00EB1A5A"/>
    <w:rsid w:val="00EB1F3E"/>
    <w:rsid w:val="00EB24FE"/>
    <w:rsid w:val="00EB34FB"/>
    <w:rsid w:val="00EB4302"/>
    <w:rsid w:val="00EB506D"/>
    <w:rsid w:val="00EB5F56"/>
    <w:rsid w:val="00EB7C15"/>
    <w:rsid w:val="00EC211D"/>
    <w:rsid w:val="00EC219D"/>
    <w:rsid w:val="00EC3693"/>
    <w:rsid w:val="00EC396B"/>
    <w:rsid w:val="00EC41E7"/>
    <w:rsid w:val="00EC4833"/>
    <w:rsid w:val="00EC4B46"/>
    <w:rsid w:val="00EC59F4"/>
    <w:rsid w:val="00EC5EDB"/>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55CB"/>
    <w:rsid w:val="00F1598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C90"/>
    <w:rsid w:val="00F37118"/>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BFE"/>
    <w:rsid w:val="00F64A6B"/>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80C3E"/>
    <w:rsid w:val="00F81F63"/>
    <w:rsid w:val="00F82599"/>
    <w:rsid w:val="00F82EB8"/>
    <w:rsid w:val="00F82EFB"/>
    <w:rsid w:val="00F82F18"/>
    <w:rsid w:val="00F83838"/>
    <w:rsid w:val="00F848A3"/>
    <w:rsid w:val="00F84932"/>
    <w:rsid w:val="00F859A1"/>
    <w:rsid w:val="00F86339"/>
    <w:rsid w:val="00F86925"/>
    <w:rsid w:val="00F87533"/>
    <w:rsid w:val="00F903C5"/>
    <w:rsid w:val="00F9074D"/>
    <w:rsid w:val="00F919FF"/>
    <w:rsid w:val="00F9266D"/>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4046"/>
    <w:rsid w:val="00FA4740"/>
    <w:rsid w:val="00FA5309"/>
    <w:rsid w:val="00FA6529"/>
    <w:rsid w:val="00FA6551"/>
    <w:rsid w:val="00FA6E30"/>
    <w:rsid w:val="00FB24D1"/>
    <w:rsid w:val="00FB252B"/>
    <w:rsid w:val="00FB31BD"/>
    <w:rsid w:val="00FB3633"/>
    <w:rsid w:val="00FB3C77"/>
    <w:rsid w:val="00FB4AB4"/>
    <w:rsid w:val="00FB6DA3"/>
    <w:rsid w:val="00FB781A"/>
    <w:rsid w:val="00FB7EF8"/>
    <w:rsid w:val="00FB7F6E"/>
    <w:rsid w:val="00FC0082"/>
    <w:rsid w:val="00FC0B25"/>
    <w:rsid w:val="00FC1072"/>
    <w:rsid w:val="00FC1081"/>
    <w:rsid w:val="00FC1C95"/>
    <w:rsid w:val="00FC270E"/>
    <w:rsid w:val="00FC2EB8"/>
    <w:rsid w:val="00FC33BB"/>
    <w:rsid w:val="00FC4948"/>
    <w:rsid w:val="00FC5365"/>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122E"/>
    <w:rsid w:val="00FE168A"/>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jpeg"/><Relationship Id="rId39" Type="http://schemas.openxmlformats.org/officeDocument/2006/relationships/hyperlink" Target="https://modelviewer.dev/" TargetMode="External"/><Relationship Id="rId21" Type="http://schemas.openxmlformats.org/officeDocument/2006/relationships/image" Target="media/image6.svg"/><Relationship Id="rId34" Type="http://schemas.openxmlformats.org/officeDocument/2006/relationships/image" Target="media/image19.svg"/><Relationship Id="rId42" Type="http://schemas.openxmlformats.org/officeDocument/2006/relationships/header" Target="header1.xml"/><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hubs.mozilla.com/bBJ9sxc?hub_invite_id=Lr9efka" TargetMode="External"/><Relationship Id="rId40" Type="http://schemas.openxmlformats.org/officeDocument/2006/relationships/hyperlink" Target="https://p5xr.org" TargetMode="External"/><Relationship Id="rId45" Type="http://schemas.openxmlformats.org/officeDocument/2006/relationships/fontTable" Target="fontTable.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hyperlink" Target="https://foam-jumpy-dianella.glitch.me" TargetMode="Externa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6.png"/><Relationship Id="rId44"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pepper-puzzled-quince.glitch.me/" TargetMode="External"/><Relationship Id="rId43" Type="http://schemas.openxmlformats.org/officeDocument/2006/relationships/footer" Target="footer2.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s://hubs.mozilla.com/jkemrr4" TargetMode="External"/><Relationship Id="rId46" Type="http://schemas.microsoft.com/office/2011/relationships/people" Target="people.xml"/><Relationship Id="rId20" Type="http://schemas.openxmlformats.org/officeDocument/2006/relationships/image" Target="media/image5.png"/><Relationship Id="rId41" Type="http://schemas.openxmlformats.org/officeDocument/2006/relationships/hyperlink" Target="https://playcanvas.com/"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38412</Words>
  <Characters>218953</Characters>
  <Application>Microsoft Office Word</Application>
  <DocSecurity>0</DocSecurity>
  <Lines>1824</Lines>
  <Paragraphs>513</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56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2</cp:revision>
  <cp:lastPrinted>2021-05-23T17:03:00Z</cp:lastPrinted>
  <dcterms:created xsi:type="dcterms:W3CDTF">2023-08-27T13:40:00Z</dcterms:created>
  <dcterms:modified xsi:type="dcterms:W3CDTF">2023-08-27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HmZtnBc"/&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